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A2BD4" w14:textId="77777777" w:rsidR="006E5B38" w:rsidRDefault="006E5B38" w:rsidP="00436E78">
      <w:pPr>
        <w:jc w:val="center"/>
        <w:rPr>
          <w:rFonts w:ascii="Times New Roman" w:hAnsi="Times New Roman" w:cs="Times New Roman"/>
          <w:b/>
          <w:bCs/>
          <w:sz w:val="36"/>
          <w:szCs w:val="36"/>
          <w:lang w:val="en-GB"/>
        </w:rPr>
      </w:pPr>
    </w:p>
    <w:p w14:paraId="020BD06E" w14:textId="77777777" w:rsidR="006E5B38" w:rsidRDefault="006E5B38" w:rsidP="00436E78">
      <w:pPr>
        <w:jc w:val="center"/>
        <w:rPr>
          <w:rFonts w:ascii="Times New Roman" w:hAnsi="Times New Roman" w:cs="Times New Roman"/>
          <w:b/>
          <w:bCs/>
          <w:sz w:val="36"/>
          <w:szCs w:val="36"/>
          <w:lang w:val="en-GB"/>
        </w:rPr>
      </w:pPr>
    </w:p>
    <w:p w14:paraId="4CECC458" w14:textId="77777777" w:rsidR="006E5B38" w:rsidRDefault="006E5B38" w:rsidP="00436E78">
      <w:pPr>
        <w:jc w:val="center"/>
        <w:rPr>
          <w:rFonts w:ascii="Times New Roman" w:hAnsi="Times New Roman" w:cs="Times New Roman"/>
          <w:b/>
          <w:bCs/>
          <w:sz w:val="36"/>
          <w:szCs w:val="36"/>
          <w:lang w:val="en-GB"/>
        </w:rPr>
      </w:pPr>
    </w:p>
    <w:p w14:paraId="41CD0623" w14:textId="77777777" w:rsidR="006E5B38" w:rsidRDefault="006E5B38" w:rsidP="00436E78">
      <w:pPr>
        <w:jc w:val="center"/>
        <w:rPr>
          <w:rFonts w:ascii="Times New Roman" w:hAnsi="Times New Roman" w:cs="Times New Roman"/>
          <w:b/>
          <w:bCs/>
          <w:sz w:val="36"/>
          <w:szCs w:val="36"/>
          <w:lang w:val="en-GB"/>
        </w:rPr>
      </w:pPr>
    </w:p>
    <w:p w14:paraId="1F7080FF" w14:textId="77777777" w:rsidR="006E5B38" w:rsidRDefault="006E5B38" w:rsidP="00436E78">
      <w:pPr>
        <w:jc w:val="center"/>
        <w:rPr>
          <w:rFonts w:ascii="Times New Roman" w:hAnsi="Times New Roman" w:cs="Times New Roman"/>
          <w:b/>
          <w:bCs/>
          <w:sz w:val="36"/>
          <w:szCs w:val="36"/>
          <w:lang w:val="en-GB"/>
        </w:rPr>
      </w:pPr>
    </w:p>
    <w:p w14:paraId="4B3D13E5" w14:textId="77777777" w:rsidR="006E5B38" w:rsidRDefault="006E5B38" w:rsidP="00436E78">
      <w:pPr>
        <w:jc w:val="center"/>
        <w:rPr>
          <w:rFonts w:ascii="Times New Roman" w:hAnsi="Times New Roman" w:cs="Times New Roman"/>
          <w:b/>
          <w:bCs/>
          <w:sz w:val="36"/>
          <w:szCs w:val="36"/>
          <w:lang w:val="en-GB"/>
        </w:rPr>
      </w:pPr>
    </w:p>
    <w:p w14:paraId="515CDC49" w14:textId="77777777" w:rsidR="006E5B38" w:rsidRDefault="006E5B38" w:rsidP="00436E78">
      <w:pPr>
        <w:jc w:val="center"/>
        <w:rPr>
          <w:rFonts w:ascii="Times New Roman" w:hAnsi="Times New Roman" w:cs="Times New Roman"/>
          <w:b/>
          <w:bCs/>
          <w:sz w:val="36"/>
          <w:szCs w:val="36"/>
          <w:lang w:val="en-GB"/>
        </w:rPr>
      </w:pPr>
    </w:p>
    <w:p w14:paraId="1137ABBB" w14:textId="77777777" w:rsidR="006E5B38" w:rsidRDefault="006E5B38" w:rsidP="00436E78">
      <w:pPr>
        <w:jc w:val="center"/>
        <w:rPr>
          <w:rFonts w:ascii="Times New Roman" w:hAnsi="Times New Roman" w:cs="Times New Roman"/>
          <w:b/>
          <w:bCs/>
          <w:sz w:val="36"/>
          <w:szCs w:val="36"/>
          <w:lang w:val="en-GB"/>
        </w:rPr>
      </w:pPr>
    </w:p>
    <w:p w14:paraId="3837FB79" w14:textId="77777777" w:rsidR="006E5B38" w:rsidRDefault="006E5B38" w:rsidP="00436E78">
      <w:pPr>
        <w:jc w:val="center"/>
        <w:rPr>
          <w:rFonts w:ascii="Times New Roman" w:hAnsi="Times New Roman" w:cs="Times New Roman"/>
          <w:b/>
          <w:bCs/>
          <w:sz w:val="36"/>
          <w:szCs w:val="36"/>
          <w:lang w:val="en-GB"/>
        </w:rPr>
      </w:pPr>
    </w:p>
    <w:p w14:paraId="48768DDF" w14:textId="77777777" w:rsidR="006E5B38" w:rsidRDefault="006E5B38" w:rsidP="00436E78">
      <w:pPr>
        <w:jc w:val="center"/>
        <w:rPr>
          <w:rFonts w:ascii="Times New Roman" w:hAnsi="Times New Roman" w:cs="Times New Roman"/>
          <w:b/>
          <w:bCs/>
          <w:sz w:val="36"/>
          <w:szCs w:val="36"/>
          <w:lang w:val="en-GB"/>
        </w:rPr>
      </w:pPr>
    </w:p>
    <w:p w14:paraId="78EB52B9" w14:textId="77777777" w:rsidR="006E5B38" w:rsidRDefault="006E5B38" w:rsidP="00436E78">
      <w:pPr>
        <w:jc w:val="center"/>
        <w:rPr>
          <w:rFonts w:ascii="Times New Roman" w:hAnsi="Times New Roman" w:cs="Times New Roman"/>
          <w:b/>
          <w:bCs/>
          <w:sz w:val="36"/>
          <w:szCs w:val="36"/>
          <w:lang w:val="en-GB"/>
        </w:rPr>
      </w:pPr>
    </w:p>
    <w:p w14:paraId="49ABB0D6" w14:textId="072D88F2" w:rsidR="003B501E" w:rsidRDefault="00436E78" w:rsidP="00436E78">
      <w:pPr>
        <w:jc w:val="center"/>
        <w:rPr>
          <w:rFonts w:ascii="Times New Roman" w:hAnsi="Times New Roman" w:cs="Times New Roman"/>
          <w:b/>
          <w:bCs/>
          <w:sz w:val="36"/>
          <w:szCs w:val="36"/>
          <w:lang w:val="en-GB"/>
        </w:rPr>
      </w:pPr>
      <w:r w:rsidRPr="00436E78">
        <w:rPr>
          <w:rFonts w:ascii="Times New Roman" w:hAnsi="Times New Roman" w:cs="Times New Roman"/>
          <w:b/>
          <w:bCs/>
          <w:sz w:val="36"/>
          <w:szCs w:val="36"/>
          <w:lang w:val="en-GB"/>
        </w:rPr>
        <w:t>DBT (Dialectical Behaviour Therapy) Skills Training: Online</w:t>
      </w:r>
    </w:p>
    <w:p w14:paraId="5071501C" w14:textId="261B1C03" w:rsidR="00436E78" w:rsidRDefault="00436E78" w:rsidP="00436E78">
      <w:pPr>
        <w:jc w:val="center"/>
        <w:rPr>
          <w:rFonts w:ascii="Times New Roman" w:hAnsi="Times New Roman" w:cs="Times New Roman"/>
          <w:b/>
          <w:bCs/>
          <w:sz w:val="36"/>
          <w:szCs w:val="36"/>
          <w:lang w:val="en-GB"/>
        </w:rPr>
      </w:pPr>
    </w:p>
    <w:p w14:paraId="790E70C2" w14:textId="76D186DA" w:rsidR="00436E78" w:rsidRDefault="00436E78" w:rsidP="00436E78">
      <w:pPr>
        <w:jc w:val="center"/>
        <w:rPr>
          <w:rFonts w:ascii="Times New Roman" w:hAnsi="Times New Roman" w:cs="Times New Roman"/>
          <w:b/>
          <w:bCs/>
          <w:sz w:val="36"/>
          <w:szCs w:val="36"/>
          <w:lang w:val="en-GB"/>
        </w:rPr>
      </w:pPr>
    </w:p>
    <w:p w14:paraId="5F2F5EF1" w14:textId="77777777" w:rsidR="006E5B38" w:rsidRDefault="006E5B38" w:rsidP="00436E78">
      <w:pPr>
        <w:jc w:val="center"/>
        <w:rPr>
          <w:rFonts w:ascii="Times New Roman" w:hAnsi="Times New Roman" w:cs="Times New Roman"/>
          <w:b/>
          <w:bCs/>
          <w:sz w:val="36"/>
          <w:szCs w:val="36"/>
          <w:lang w:val="en-GB"/>
        </w:rPr>
      </w:pPr>
    </w:p>
    <w:p w14:paraId="7D101FBB" w14:textId="375A263B" w:rsidR="00436E78" w:rsidRDefault="00436E78" w:rsidP="00436E78">
      <w:pPr>
        <w:jc w:val="center"/>
        <w:rPr>
          <w:rFonts w:ascii="Times New Roman" w:hAnsi="Times New Roman" w:cs="Times New Roman"/>
          <w:sz w:val="28"/>
          <w:szCs w:val="28"/>
          <w:lang w:val="en-GB"/>
        </w:rPr>
      </w:pPr>
      <w:r w:rsidRPr="00436E78">
        <w:rPr>
          <w:rFonts w:ascii="Times New Roman" w:hAnsi="Times New Roman" w:cs="Times New Roman"/>
          <w:sz w:val="28"/>
          <w:szCs w:val="28"/>
          <w:lang w:val="en-GB"/>
        </w:rPr>
        <w:t>Karna Desai</w:t>
      </w:r>
    </w:p>
    <w:p w14:paraId="187987BE" w14:textId="77777777" w:rsidR="006E5B38" w:rsidRDefault="006E5B38" w:rsidP="00436E78">
      <w:pPr>
        <w:jc w:val="center"/>
        <w:rPr>
          <w:rFonts w:ascii="Times New Roman" w:hAnsi="Times New Roman" w:cs="Times New Roman"/>
          <w:sz w:val="28"/>
          <w:szCs w:val="28"/>
          <w:lang w:val="en-GB"/>
        </w:rPr>
      </w:pPr>
    </w:p>
    <w:p w14:paraId="2D2C1F71" w14:textId="4012B3B8" w:rsidR="00436E7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3047014</w:t>
      </w:r>
    </w:p>
    <w:p w14:paraId="288561A0" w14:textId="0959437E" w:rsidR="00436E78" w:rsidRDefault="00436E78" w:rsidP="00436E78">
      <w:pPr>
        <w:jc w:val="center"/>
        <w:rPr>
          <w:rFonts w:ascii="Times New Roman" w:hAnsi="Times New Roman" w:cs="Times New Roman"/>
          <w:sz w:val="28"/>
          <w:szCs w:val="28"/>
          <w:lang w:val="en-GB"/>
        </w:rPr>
      </w:pPr>
    </w:p>
    <w:p w14:paraId="407EE67B" w14:textId="5F5CCEE1" w:rsidR="006E5B38" w:rsidRDefault="006E5B38" w:rsidP="00436E78">
      <w:pPr>
        <w:jc w:val="center"/>
        <w:rPr>
          <w:rFonts w:ascii="Times New Roman" w:hAnsi="Times New Roman" w:cs="Times New Roman"/>
          <w:sz w:val="28"/>
          <w:szCs w:val="28"/>
          <w:lang w:val="en-GB"/>
        </w:rPr>
      </w:pPr>
    </w:p>
    <w:p w14:paraId="0679718C" w14:textId="77777777" w:rsidR="006E5B38" w:rsidRDefault="006E5B38" w:rsidP="00436E78">
      <w:pPr>
        <w:jc w:val="center"/>
        <w:rPr>
          <w:rFonts w:ascii="Times New Roman" w:hAnsi="Times New Roman" w:cs="Times New Roman"/>
          <w:sz w:val="28"/>
          <w:szCs w:val="28"/>
          <w:lang w:val="en-GB"/>
        </w:rPr>
      </w:pPr>
    </w:p>
    <w:p w14:paraId="02A0278A" w14:textId="77777777" w:rsidR="006E5B3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 xml:space="preserve">Submitted in partial fulfilment for the degree of </w:t>
      </w:r>
    </w:p>
    <w:p w14:paraId="50340E58" w14:textId="77777777" w:rsidR="006E5B38" w:rsidRDefault="006E5B38" w:rsidP="00436E78">
      <w:pPr>
        <w:jc w:val="center"/>
        <w:rPr>
          <w:rFonts w:ascii="Times New Roman" w:hAnsi="Times New Roman" w:cs="Times New Roman"/>
          <w:sz w:val="28"/>
          <w:szCs w:val="28"/>
          <w:lang w:val="en-GB"/>
        </w:rPr>
      </w:pPr>
    </w:p>
    <w:p w14:paraId="69FC4964" w14:textId="55198C9C" w:rsidR="00436E7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 xml:space="preserve">Master of Science in Computing Science </w:t>
      </w:r>
    </w:p>
    <w:p w14:paraId="11892596" w14:textId="77777777" w:rsidR="00436E78" w:rsidRDefault="00436E78" w:rsidP="00436E78">
      <w:pPr>
        <w:jc w:val="center"/>
        <w:rPr>
          <w:rFonts w:ascii="Times New Roman" w:hAnsi="Times New Roman" w:cs="Times New Roman"/>
          <w:sz w:val="28"/>
          <w:szCs w:val="28"/>
          <w:lang w:val="en-GB"/>
        </w:rPr>
      </w:pPr>
    </w:p>
    <w:p w14:paraId="09104E37" w14:textId="40979057" w:rsidR="00436E7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 xml:space="preserve">Griffith College Dublin </w:t>
      </w:r>
    </w:p>
    <w:p w14:paraId="7B3B20AB" w14:textId="51E1CF4A" w:rsidR="00436E7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September 2021</w:t>
      </w:r>
    </w:p>
    <w:p w14:paraId="22AE6CB2" w14:textId="188CBCBD" w:rsidR="00436E78" w:rsidRDefault="00436E78" w:rsidP="00436E78">
      <w:pPr>
        <w:jc w:val="center"/>
        <w:rPr>
          <w:rFonts w:ascii="Times New Roman" w:hAnsi="Times New Roman" w:cs="Times New Roman"/>
          <w:sz w:val="28"/>
          <w:szCs w:val="28"/>
          <w:lang w:val="en-GB"/>
        </w:rPr>
      </w:pPr>
    </w:p>
    <w:p w14:paraId="20D005B2" w14:textId="77777777" w:rsidR="006E2BDD"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 xml:space="preserve">Under the supervision of </w:t>
      </w:r>
    </w:p>
    <w:p w14:paraId="6A314A7E" w14:textId="7DF0FABC" w:rsidR="00436E78" w:rsidRDefault="00436E78" w:rsidP="00436E78">
      <w:pPr>
        <w:jc w:val="center"/>
        <w:rPr>
          <w:rFonts w:ascii="Times New Roman" w:hAnsi="Times New Roman" w:cs="Times New Roman"/>
          <w:sz w:val="28"/>
          <w:szCs w:val="28"/>
          <w:lang w:val="en-GB"/>
        </w:rPr>
      </w:pPr>
      <w:r>
        <w:rPr>
          <w:rFonts w:ascii="Times New Roman" w:hAnsi="Times New Roman" w:cs="Times New Roman"/>
          <w:sz w:val="28"/>
          <w:szCs w:val="28"/>
          <w:lang w:val="en-GB"/>
        </w:rPr>
        <w:t>Dr Viacheslav Filonenko</w:t>
      </w:r>
    </w:p>
    <w:p w14:paraId="17D921F7" w14:textId="7FF8BA92" w:rsidR="006E5B38" w:rsidRDefault="006E5B38" w:rsidP="00436E78">
      <w:pPr>
        <w:jc w:val="center"/>
        <w:rPr>
          <w:rFonts w:ascii="Times New Roman" w:hAnsi="Times New Roman" w:cs="Times New Roman"/>
          <w:sz w:val="28"/>
          <w:szCs w:val="28"/>
          <w:lang w:val="en-GB"/>
        </w:rPr>
      </w:pPr>
    </w:p>
    <w:p w14:paraId="041A7BF0" w14:textId="07115446" w:rsidR="006E5B38" w:rsidRDefault="006E5B38" w:rsidP="00436E78">
      <w:pPr>
        <w:jc w:val="center"/>
        <w:rPr>
          <w:rFonts w:ascii="Times New Roman" w:hAnsi="Times New Roman" w:cs="Times New Roman"/>
          <w:sz w:val="28"/>
          <w:szCs w:val="28"/>
          <w:lang w:val="en-GB"/>
        </w:rPr>
      </w:pPr>
    </w:p>
    <w:p w14:paraId="3EDAA9BE" w14:textId="65AEAD38" w:rsidR="006E5B38" w:rsidRDefault="006E5B38" w:rsidP="00436E78">
      <w:pPr>
        <w:jc w:val="center"/>
        <w:rPr>
          <w:rFonts w:ascii="Times New Roman" w:hAnsi="Times New Roman" w:cs="Times New Roman"/>
          <w:sz w:val="28"/>
          <w:szCs w:val="28"/>
          <w:lang w:val="en-GB"/>
        </w:rPr>
      </w:pPr>
    </w:p>
    <w:p w14:paraId="79383D51" w14:textId="7D9555EA" w:rsidR="006E5B38" w:rsidRDefault="006E5B38" w:rsidP="00436E78">
      <w:pPr>
        <w:jc w:val="center"/>
        <w:rPr>
          <w:rFonts w:ascii="Times New Roman" w:hAnsi="Times New Roman" w:cs="Times New Roman"/>
          <w:sz w:val="28"/>
          <w:szCs w:val="28"/>
          <w:lang w:val="en-GB"/>
        </w:rPr>
      </w:pPr>
    </w:p>
    <w:p w14:paraId="650DFE32" w14:textId="64DDBEAB" w:rsidR="006E5B38" w:rsidRDefault="006E5B38" w:rsidP="00436E78">
      <w:pPr>
        <w:jc w:val="center"/>
        <w:rPr>
          <w:rFonts w:ascii="Times New Roman" w:hAnsi="Times New Roman" w:cs="Times New Roman"/>
          <w:sz w:val="28"/>
          <w:szCs w:val="28"/>
          <w:lang w:val="en-GB"/>
        </w:rPr>
      </w:pPr>
    </w:p>
    <w:p w14:paraId="29E8A5A7" w14:textId="5D27B0FD" w:rsidR="006E5B38" w:rsidRDefault="006E5B38" w:rsidP="00436E78">
      <w:pPr>
        <w:jc w:val="center"/>
        <w:rPr>
          <w:rFonts w:ascii="Times New Roman" w:hAnsi="Times New Roman" w:cs="Times New Roman"/>
          <w:sz w:val="28"/>
          <w:szCs w:val="28"/>
          <w:lang w:val="en-GB"/>
        </w:rPr>
      </w:pPr>
    </w:p>
    <w:p w14:paraId="575B66AF" w14:textId="70E4401E" w:rsidR="006E5B38" w:rsidRDefault="006E5B38" w:rsidP="006E5B38">
      <w:pPr>
        <w:rPr>
          <w:rFonts w:ascii="Times New Roman" w:hAnsi="Times New Roman" w:cs="Times New Roman"/>
          <w:sz w:val="28"/>
          <w:szCs w:val="28"/>
          <w:lang w:val="en-GB"/>
        </w:rPr>
      </w:pPr>
    </w:p>
    <w:p w14:paraId="7F7CAFF6" w14:textId="77777777" w:rsidR="00646E51" w:rsidRDefault="00646E51" w:rsidP="006E5B38">
      <w:pPr>
        <w:rPr>
          <w:rStyle w:val="Heading1Char"/>
          <w:rFonts w:ascii="Times New Roman" w:eastAsiaTheme="minorHAnsi" w:hAnsi="Times New Roman" w:cs="Times New Roman"/>
        </w:rPr>
      </w:pPr>
    </w:p>
    <w:p w14:paraId="07E54AD4" w14:textId="77777777" w:rsidR="006E5B38" w:rsidRPr="00404CDC" w:rsidRDefault="006E5B38" w:rsidP="006E5B38">
      <w:pPr>
        <w:pBdr>
          <w:top w:val="single" w:sz="8" w:space="1" w:color="000000"/>
          <w:left w:val="single" w:sz="8" w:space="4" w:color="000000"/>
          <w:bottom w:val="single" w:sz="8" w:space="5" w:color="000000"/>
          <w:right w:val="single" w:sz="8" w:space="4" w:color="000000"/>
        </w:pBdr>
        <w:ind w:left="284"/>
        <w:jc w:val="both"/>
        <w:rPr>
          <w:b/>
        </w:rPr>
      </w:pPr>
      <w:r w:rsidRPr="00404CDC">
        <w:rPr>
          <w:b/>
        </w:rPr>
        <w:t>Disclaimer</w:t>
      </w:r>
    </w:p>
    <w:p w14:paraId="02745001" w14:textId="77777777" w:rsidR="006E5B38" w:rsidRDefault="006E5B38" w:rsidP="006E5B38">
      <w:pPr>
        <w:pBdr>
          <w:top w:val="single" w:sz="8" w:space="1" w:color="000000"/>
          <w:left w:val="single" w:sz="8" w:space="4" w:color="000000"/>
          <w:bottom w:val="single" w:sz="8" w:space="5" w:color="000000"/>
          <w:right w:val="single" w:sz="8" w:space="4" w:color="000000"/>
        </w:pBdr>
        <w:ind w:left="284"/>
        <w:jc w:val="both"/>
      </w:pPr>
    </w:p>
    <w:p w14:paraId="432DF78D" w14:textId="4E0B35AF" w:rsidR="006E5B38" w:rsidRDefault="006E5B38" w:rsidP="006E5B38">
      <w:pPr>
        <w:pBdr>
          <w:top w:val="single" w:sz="8" w:space="1" w:color="000000"/>
          <w:left w:val="single" w:sz="8" w:space="4" w:color="000000"/>
          <w:bottom w:val="single" w:sz="8" w:space="5" w:color="000000"/>
          <w:right w:val="single" w:sz="8" w:space="4" w:color="000000"/>
        </w:pBdr>
        <w:ind w:left="284"/>
        <w:jc w:val="both"/>
      </w:pPr>
      <w:r>
        <w:t xml:space="preserve">I hereby certify that this material, which I now submit for assessment on the programme of study leading to the Degree of Master of Science </w:t>
      </w:r>
      <w:r w:rsidR="00A664C2">
        <w:t xml:space="preserve">Computing Science </w:t>
      </w:r>
      <w:r>
        <w:t>at Griffith College Dublin, is entirely my own work and has not been submitted for assessment for an academic purpose at this or any other academic institution other than in partial fulfilment of the requirements of that stated above.</w:t>
      </w:r>
    </w:p>
    <w:p w14:paraId="557EB71D" w14:textId="77777777" w:rsidR="006E5B38" w:rsidRDefault="006E5B38" w:rsidP="006E5B38">
      <w:pPr>
        <w:pBdr>
          <w:top w:val="single" w:sz="8" w:space="1" w:color="000000"/>
          <w:left w:val="single" w:sz="8" w:space="4" w:color="000000"/>
          <w:bottom w:val="single" w:sz="8" w:space="5" w:color="000000"/>
          <w:right w:val="single" w:sz="8" w:space="4" w:color="000000"/>
        </w:pBdr>
        <w:ind w:left="284"/>
      </w:pPr>
    </w:p>
    <w:p w14:paraId="7943AAAC" w14:textId="668F3FAB" w:rsidR="006E5B38" w:rsidRDefault="006E5B38" w:rsidP="006E5B38">
      <w:pPr>
        <w:pBdr>
          <w:top w:val="single" w:sz="8" w:space="1" w:color="000000"/>
          <w:left w:val="single" w:sz="8" w:space="4" w:color="000000"/>
          <w:bottom w:val="single" w:sz="8" w:space="5" w:color="000000"/>
          <w:right w:val="single" w:sz="8" w:space="4" w:color="000000"/>
        </w:pBdr>
        <w:ind w:left="284"/>
        <w:rPr>
          <w:b/>
          <w:bCs/>
          <w:u w:val="single"/>
        </w:rPr>
      </w:pPr>
      <w:r>
        <w:rPr>
          <w:b/>
          <w:bCs/>
        </w:rPr>
        <w:t xml:space="preserve">Signed: </w:t>
      </w:r>
      <w:r w:rsidR="008551A0">
        <w:rPr>
          <w:b/>
          <w:bCs/>
        </w:rPr>
        <w:t xml:space="preserve">  </w:t>
      </w:r>
      <w:r w:rsidR="00B814B0">
        <w:rPr>
          <w:b/>
          <w:bCs/>
        </w:rPr>
        <w:t xml:space="preserve">  </w:t>
      </w:r>
      <w:r w:rsidR="00BD125E">
        <w:rPr>
          <w:b/>
          <w:bCs/>
        </w:rPr>
        <w:t>Karna</w:t>
      </w:r>
      <w:r w:rsidR="0015617E">
        <w:rPr>
          <w:b/>
          <w:bCs/>
        </w:rPr>
        <w:t xml:space="preserve"> Desai</w:t>
      </w:r>
      <w:r w:rsidR="008551A0">
        <w:rPr>
          <w:b/>
          <w:bCs/>
        </w:rPr>
        <w:tab/>
      </w:r>
      <w:r w:rsidR="008551A0">
        <w:rPr>
          <w:b/>
          <w:bCs/>
        </w:rPr>
        <w:tab/>
      </w:r>
      <w:r w:rsidR="008551A0">
        <w:rPr>
          <w:b/>
          <w:bCs/>
        </w:rPr>
        <w:tab/>
      </w:r>
      <w:r>
        <w:rPr>
          <w:b/>
          <w:bCs/>
        </w:rPr>
        <w:tab/>
      </w:r>
      <w:r>
        <w:rPr>
          <w:b/>
          <w:bCs/>
        </w:rPr>
        <w:tab/>
        <w:t xml:space="preserve">Date: </w:t>
      </w:r>
      <w:r w:rsidR="00C9487D">
        <w:rPr>
          <w:b/>
          <w:bCs/>
        </w:rPr>
        <w:t>10/09/2021</w:t>
      </w:r>
    </w:p>
    <w:p w14:paraId="05C1FADD" w14:textId="77777777" w:rsidR="006E5B38" w:rsidRDefault="006E5B38" w:rsidP="00436E78">
      <w:pPr>
        <w:jc w:val="center"/>
        <w:rPr>
          <w:rFonts w:ascii="Times New Roman" w:hAnsi="Times New Roman" w:cs="Times New Roman"/>
          <w:sz w:val="28"/>
          <w:szCs w:val="28"/>
          <w:lang w:val="en-GB"/>
        </w:rPr>
      </w:pPr>
    </w:p>
    <w:p w14:paraId="092B5E3F" w14:textId="687F1952" w:rsidR="006E5B38" w:rsidRDefault="006E5B38" w:rsidP="00436E78">
      <w:pPr>
        <w:jc w:val="center"/>
        <w:rPr>
          <w:rFonts w:ascii="Times New Roman" w:hAnsi="Times New Roman" w:cs="Times New Roman"/>
          <w:sz w:val="28"/>
          <w:szCs w:val="28"/>
          <w:lang w:val="en-GB"/>
        </w:rPr>
      </w:pPr>
    </w:p>
    <w:p w14:paraId="6EFB3F25" w14:textId="37B25EE9" w:rsidR="006E5B38" w:rsidRDefault="006E5B38" w:rsidP="00436E78">
      <w:pPr>
        <w:jc w:val="center"/>
        <w:rPr>
          <w:rFonts w:ascii="Times New Roman" w:hAnsi="Times New Roman" w:cs="Times New Roman"/>
          <w:sz w:val="28"/>
          <w:szCs w:val="28"/>
          <w:lang w:val="en-GB"/>
        </w:rPr>
      </w:pPr>
    </w:p>
    <w:p w14:paraId="50EFDCD9" w14:textId="1CF84042" w:rsidR="006E5B38" w:rsidRDefault="006E5B38" w:rsidP="00436E78">
      <w:pPr>
        <w:jc w:val="center"/>
        <w:rPr>
          <w:rFonts w:ascii="Times New Roman" w:hAnsi="Times New Roman" w:cs="Times New Roman"/>
          <w:sz w:val="28"/>
          <w:szCs w:val="28"/>
          <w:lang w:val="en-GB"/>
        </w:rPr>
      </w:pPr>
    </w:p>
    <w:p w14:paraId="7AC5EC21" w14:textId="1600AB1F" w:rsidR="006E5B38" w:rsidRDefault="006E5B38" w:rsidP="00436E78">
      <w:pPr>
        <w:jc w:val="center"/>
        <w:rPr>
          <w:rFonts w:ascii="Times New Roman" w:hAnsi="Times New Roman" w:cs="Times New Roman"/>
          <w:sz w:val="28"/>
          <w:szCs w:val="28"/>
          <w:lang w:val="en-GB"/>
        </w:rPr>
      </w:pPr>
    </w:p>
    <w:p w14:paraId="32B184ED" w14:textId="5F454892" w:rsidR="006E5B38" w:rsidRDefault="006E5B38" w:rsidP="00436E78">
      <w:pPr>
        <w:jc w:val="center"/>
        <w:rPr>
          <w:rFonts w:ascii="Times New Roman" w:hAnsi="Times New Roman" w:cs="Times New Roman"/>
          <w:sz w:val="28"/>
          <w:szCs w:val="28"/>
          <w:lang w:val="en-GB"/>
        </w:rPr>
      </w:pPr>
    </w:p>
    <w:p w14:paraId="7FFDE606" w14:textId="4A6E5DFA" w:rsidR="006E5B38" w:rsidRDefault="006E5B38" w:rsidP="00436E78">
      <w:pPr>
        <w:jc w:val="center"/>
        <w:rPr>
          <w:rFonts w:ascii="Times New Roman" w:hAnsi="Times New Roman" w:cs="Times New Roman"/>
          <w:sz w:val="28"/>
          <w:szCs w:val="28"/>
          <w:lang w:val="en-GB"/>
        </w:rPr>
      </w:pPr>
    </w:p>
    <w:p w14:paraId="07182BF2" w14:textId="455A9A83" w:rsidR="006E5B38" w:rsidRDefault="006E5B38" w:rsidP="00436E78">
      <w:pPr>
        <w:jc w:val="center"/>
        <w:rPr>
          <w:rFonts w:ascii="Times New Roman" w:hAnsi="Times New Roman" w:cs="Times New Roman"/>
          <w:sz w:val="28"/>
          <w:szCs w:val="28"/>
          <w:lang w:val="en-GB"/>
        </w:rPr>
      </w:pPr>
    </w:p>
    <w:p w14:paraId="3FE664E3" w14:textId="04B93561" w:rsidR="006E5B38" w:rsidRDefault="006E5B38" w:rsidP="00436E78">
      <w:pPr>
        <w:jc w:val="center"/>
        <w:rPr>
          <w:rFonts w:ascii="Times New Roman" w:hAnsi="Times New Roman" w:cs="Times New Roman"/>
          <w:sz w:val="28"/>
          <w:szCs w:val="28"/>
          <w:lang w:val="en-GB"/>
        </w:rPr>
      </w:pPr>
    </w:p>
    <w:p w14:paraId="504186B4" w14:textId="7CD997A1" w:rsidR="006E5B38" w:rsidRDefault="006E5B38" w:rsidP="00436E78">
      <w:pPr>
        <w:jc w:val="center"/>
        <w:rPr>
          <w:rFonts w:ascii="Times New Roman" w:hAnsi="Times New Roman" w:cs="Times New Roman"/>
          <w:sz w:val="28"/>
          <w:szCs w:val="28"/>
          <w:lang w:val="en-GB"/>
        </w:rPr>
      </w:pPr>
    </w:p>
    <w:p w14:paraId="429AFF70" w14:textId="4F464095" w:rsidR="006E5B38" w:rsidRDefault="006E5B38" w:rsidP="00436E78">
      <w:pPr>
        <w:jc w:val="center"/>
        <w:rPr>
          <w:rFonts w:ascii="Times New Roman" w:hAnsi="Times New Roman" w:cs="Times New Roman"/>
          <w:sz w:val="28"/>
          <w:szCs w:val="28"/>
          <w:lang w:val="en-GB"/>
        </w:rPr>
      </w:pPr>
    </w:p>
    <w:p w14:paraId="55286640" w14:textId="09E78217" w:rsidR="006E5B38" w:rsidRDefault="006E5B38" w:rsidP="00436E78">
      <w:pPr>
        <w:jc w:val="center"/>
        <w:rPr>
          <w:rFonts w:ascii="Times New Roman" w:hAnsi="Times New Roman" w:cs="Times New Roman"/>
          <w:sz w:val="28"/>
          <w:szCs w:val="28"/>
          <w:lang w:val="en-GB"/>
        </w:rPr>
      </w:pPr>
    </w:p>
    <w:p w14:paraId="117661DC" w14:textId="0594DC90" w:rsidR="006E5B38" w:rsidRDefault="006E5B38" w:rsidP="00436E78">
      <w:pPr>
        <w:jc w:val="center"/>
        <w:rPr>
          <w:rFonts w:ascii="Times New Roman" w:hAnsi="Times New Roman" w:cs="Times New Roman"/>
          <w:sz w:val="28"/>
          <w:szCs w:val="28"/>
          <w:lang w:val="en-GB"/>
        </w:rPr>
      </w:pPr>
    </w:p>
    <w:p w14:paraId="3ADE3729" w14:textId="79F6F83B" w:rsidR="006E5B38" w:rsidRDefault="006E5B38" w:rsidP="00436E78">
      <w:pPr>
        <w:jc w:val="center"/>
        <w:rPr>
          <w:rFonts w:ascii="Times New Roman" w:hAnsi="Times New Roman" w:cs="Times New Roman"/>
          <w:sz w:val="28"/>
          <w:szCs w:val="28"/>
          <w:lang w:val="en-GB"/>
        </w:rPr>
      </w:pPr>
    </w:p>
    <w:p w14:paraId="129DF58F" w14:textId="50E227D2" w:rsidR="006E5B38" w:rsidRDefault="006E5B38" w:rsidP="00436E78">
      <w:pPr>
        <w:jc w:val="center"/>
        <w:rPr>
          <w:rFonts w:ascii="Times New Roman" w:hAnsi="Times New Roman" w:cs="Times New Roman"/>
          <w:sz w:val="28"/>
          <w:szCs w:val="28"/>
          <w:lang w:val="en-GB"/>
        </w:rPr>
      </w:pPr>
    </w:p>
    <w:p w14:paraId="0F1E77F6" w14:textId="1EECD596" w:rsidR="006E5B38" w:rsidRDefault="006E5B38" w:rsidP="00436E78">
      <w:pPr>
        <w:jc w:val="center"/>
        <w:rPr>
          <w:rFonts w:ascii="Times New Roman" w:hAnsi="Times New Roman" w:cs="Times New Roman"/>
          <w:sz w:val="28"/>
          <w:szCs w:val="28"/>
          <w:lang w:val="en-GB"/>
        </w:rPr>
      </w:pPr>
    </w:p>
    <w:p w14:paraId="7ECA9E53" w14:textId="3E28D741" w:rsidR="006E5B38" w:rsidRDefault="006E5B38" w:rsidP="00436E78">
      <w:pPr>
        <w:jc w:val="center"/>
        <w:rPr>
          <w:rFonts w:ascii="Times New Roman" w:hAnsi="Times New Roman" w:cs="Times New Roman"/>
          <w:sz w:val="28"/>
          <w:szCs w:val="28"/>
          <w:lang w:val="en-GB"/>
        </w:rPr>
      </w:pPr>
    </w:p>
    <w:p w14:paraId="3FD6B141" w14:textId="2A5ADFE2" w:rsidR="006E5B38" w:rsidRDefault="006E5B38" w:rsidP="00436E78">
      <w:pPr>
        <w:jc w:val="center"/>
        <w:rPr>
          <w:rFonts w:ascii="Times New Roman" w:hAnsi="Times New Roman" w:cs="Times New Roman"/>
          <w:sz w:val="28"/>
          <w:szCs w:val="28"/>
          <w:lang w:val="en-GB"/>
        </w:rPr>
      </w:pPr>
    </w:p>
    <w:p w14:paraId="7B4BAFB3" w14:textId="21A054A0" w:rsidR="006E5B38" w:rsidRDefault="006E5B38" w:rsidP="00436E78">
      <w:pPr>
        <w:jc w:val="center"/>
        <w:rPr>
          <w:rFonts w:ascii="Times New Roman" w:hAnsi="Times New Roman" w:cs="Times New Roman"/>
          <w:sz w:val="28"/>
          <w:szCs w:val="28"/>
          <w:lang w:val="en-GB"/>
        </w:rPr>
      </w:pPr>
    </w:p>
    <w:p w14:paraId="1EDB3580" w14:textId="5AA02BE4" w:rsidR="006E5B38" w:rsidRDefault="006E5B38" w:rsidP="00436E78">
      <w:pPr>
        <w:jc w:val="center"/>
        <w:rPr>
          <w:rFonts w:ascii="Times New Roman" w:hAnsi="Times New Roman" w:cs="Times New Roman"/>
          <w:sz w:val="28"/>
          <w:szCs w:val="28"/>
          <w:lang w:val="en-GB"/>
        </w:rPr>
      </w:pPr>
    </w:p>
    <w:p w14:paraId="4DC0B31A" w14:textId="74A3CE26" w:rsidR="006E5B38" w:rsidRDefault="006E5B38" w:rsidP="00436E78">
      <w:pPr>
        <w:jc w:val="center"/>
        <w:rPr>
          <w:rFonts w:ascii="Times New Roman" w:hAnsi="Times New Roman" w:cs="Times New Roman"/>
          <w:sz w:val="28"/>
          <w:szCs w:val="28"/>
          <w:lang w:val="en-GB"/>
        </w:rPr>
      </w:pPr>
    </w:p>
    <w:p w14:paraId="4B28829D" w14:textId="6C278FC8" w:rsidR="006E5B38" w:rsidRDefault="006E5B38" w:rsidP="00436E78">
      <w:pPr>
        <w:jc w:val="center"/>
        <w:rPr>
          <w:rFonts w:ascii="Times New Roman" w:hAnsi="Times New Roman" w:cs="Times New Roman"/>
          <w:sz w:val="28"/>
          <w:szCs w:val="28"/>
          <w:lang w:val="en-GB"/>
        </w:rPr>
      </w:pPr>
    </w:p>
    <w:p w14:paraId="44C3E830" w14:textId="2AAF4F15" w:rsidR="006E5B38" w:rsidRDefault="006E5B38" w:rsidP="00436E78">
      <w:pPr>
        <w:jc w:val="center"/>
        <w:rPr>
          <w:rFonts w:ascii="Times New Roman" w:hAnsi="Times New Roman" w:cs="Times New Roman"/>
          <w:sz w:val="28"/>
          <w:szCs w:val="28"/>
          <w:lang w:val="en-GB"/>
        </w:rPr>
      </w:pPr>
    </w:p>
    <w:p w14:paraId="2279A3B6" w14:textId="2F8A30BE" w:rsidR="006E5B38" w:rsidRDefault="006E5B38" w:rsidP="00436E78">
      <w:pPr>
        <w:jc w:val="center"/>
        <w:rPr>
          <w:rFonts w:ascii="Times New Roman" w:hAnsi="Times New Roman" w:cs="Times New Roman"/>
          <w:sz w:val="28"/>
          <w:szCs w:val="28"/>
          <w:lang w:val="en-GB"/>
        </w:rPr>
      </w:pPr>
    </w:p>
    <w:p w14:paraId="637CC8A1" w14:textId="4529C000" w:rsidR="006E5B38" w:rsidRDefault="006E5B38" w:rsidP="00436E78">
      <w:pPr>
        <w:jc w:val="center"/>
        <w:rPr>
          <w:rFonts w:ascii="Times New Roman" w:hAnsi="Times New Roman" w:cs="Times New Roman"/>
          <w:sz w:val="28"/>
          <w:szCs w:val="28"/>
          <w:lang w:val="en-GB"/>
        </w:rPr>
      </w:pPr>
    </w:p>
    <w:p w14:paraId="6DB78EF9" w14:textId="35F4D188" w:rsidR="006E5B38" w:rsidRDefault="006E5B38" w:rsidP="00436E78">
      <w:pPr>
        <w:jc w:val="center"/>
        <w:rPr>
          <w:rFonts w:ascii="Times New Roman" w:hAnsi="Times New Roman" w:cs="Times New Roman"/>
          <w:sz w:val="28"/>
          <w:szCs w:val="28"/>
          <w:lang w:val="en-GB"/>
        </w:rPr>
      </w:pPr>
    </w:p>
    <w:p w14:paraId="0C17179D" w14:textId="6CF1A744" w:rsidR="006E5B38" w:rsidRDefault="006E5B38" w:rsidP="00436E78">
      <w:pPr>
        <w:jc w:val="center"/>
        <w:rPr>
          <w:rFonts w:ascii="Times New Roman" w:hAnsi="Times New Roman" w:cs="Times New Roman"/>
          <w:sz w:val="28"/>
          <w:szCs w:val="28"/>
          <w:lang w:val="en-GB"/>
        </w:rPr>
      </w:pPr>
    </w:p>
    <w:p w14:paraId="0DAAD59D" w14:textId="6DD1AFE4" w:rsidR="006E5B38" w:rsidRDefault="006E5B38" w:rsidP="00436E78">
      <w:pPr>
        <w:jc w:val="center"/>
        <w:rPr>
          <w:rFonts w:ascii="Times New Roman" w:hAnsi="Times New Roman" w:cs="Times New Roman"/>
          <w:sz w:val="28"/>
          <w:szCs w:val="28"/>
          <w:lang w:val="en-GB"/>
        </w:rPr>
      </w:pPr>
    </w:p>
    <w:p w14:paraId="20559F16" w14:textId="0FC4E025" w:rsidR="006E5B38" w:rsidRDefault="006E5B38" w:rsidP="00436E78">
      <w:pPr>
        <w:jc w:val="center"/>
        <w:rPr>
          <w:rFonts w:ascii="Times New Roman" w:hAnsi="Times New Roman" w:cs="Times New Roman"/>
          <w:sz w:val="28"/>
          <w:szCs w:val="28"/>
          <w:lang w:val="en-GB"/>
        </w:rPr>
      </w:pPr>
    </w:p>
    <w:p w14:paraId="0ED7940E" w14:textId="7F57A1CB" w:rsidR="006E5B38" w:rsidRDefault="006E5B38" w:rsidP="00436E78">
      <w:pPr>
        <w:jc w:val="center"/>
        <w:rPr>
          <w:rFonts w:ascii="Times New Roman" w:hAnsi="Times New Roman" w:cs="Times New Roman"/>
          <w:sz w:val="28"/>
          <w:szCs w:val="28"/>
          <w:lang w:val="en-GB"/>
        </w:rPr>
      </w:pPr>
    </w:p>
    <w:p w14:paraId="4E05E9A9" w14:textId="555EBE6F" w:rsidR="006E5B38" w:rsidRDefault="006E5B38" w:rsidP="00742925">
      <w:pPr>
        <w:rPr>
          <w:rFonts w:ascii="Times New Roman" w:hAnsi="Times New Roman" w:cs="Times New Roman"/>
          <w:sz w:val="28"/>
          <w:szCs w:val="28"/>
          <w:lang w:val="en-GB"/>
        </w:rPr>
      </w:pPr>
    </w:p>
    <w:p w14:paraId="2EBC9D24" w14:textId="14E52860" w:rsidR="00687CFA" w:rsidRDefault="00687CFA" w:rsidP="00742925">
      <w:pPr>
        <w:rPr>
          <w:rFonts w:ascii="Times New Roman" w:hAnsi="Times New Roman" w:cs="Times New Roman"/>
          <w:sz w:val="28"/>
          <w:szCs w:val="28"/>
          <w:lang w:val="en-GB"/>
        </w:rPr>
      </w:pPr>
    </w:p>
    <w:p w14:paraId="364AAA7D" w14:textId="77777777" w:rsidR="00687CFA" w:rsidRDefault="00687CFA" w:rsidP="00742925">
      <w:pPr>
        <w:rPr>
          <w:rFonts w:ascii="Times New Roman" w:hAnsi="Times New Roman" w:cs="Times New Roman"/>
          <w:sz w:val="28"/>
          <w:szCs w:val="28"/>
          <w:lang w:val="en-GB"/>
        </w:rPr>
      </w:pPr>
    </w:p>
    <w:p w14:paraId="1BE03BBA" w14:textId="28008747" w:rsidR="006E5B38" w:rsidRDefault="006E5B38" w:rsidP="006E5B38">
      <w:pPr>
        <w:rPr>
          <w:rFonts w:ascii="Times New Roman" w:hAnsi="Times New Roman" w:cs="Times New Roman"/>
          <w:b/>
          <w:bCs/>
          <w:sz w:val="32"/>
          <w:szCs w:val="32"/>
          <w:lang w:val="en-GB"/>
        </w:rPr>
      </w:pPr>
      <w:r w:rsidRPr="006E5B38">
        <w:rPr>
          <w:rFonts w:ascii="Times New Roman" w:hAnsi="Times New Roman" w:cs="Times New Roman"/>
          <w:b/>
          <w:bCs/>
          <w:sz w:val="32"/>
          <w:szCs w:val="32"/>
          <w:lang w:val="en-GB"/>
        </w:rPr>
        <w:lastRenderedPageBreak/>
        <w:t>Acknowledgements</w:t>
      </w:r>
    </w:p>
    <w:p w14:paraId="375274ED" w14:textId="715C8289" w:rsidR="006E5B38" w:rsidRDefault="006E5B38" w:rsidP="006E5B38">
      <w:pPr>
        <w:rPr>
          <w:rFonts w:ascii="Times New Roman" w:hAnsi="Times New Roman" w:cs="Times New Roman"/>
          <w:b/>
          <w:bCs/>
          <w:sz w:val="32"/>
          <w:szCs w:val="32"/>
          <w:lang w:val="en-GB"/>
        </w:rPr>
      </w:pPr>
    </w:p>
    <w:p w14:paraId="4BBFF9EB" w14:textId="77777777" w:rsidR="006E5B38" w:rsidRPr="006E5B38" w:rsidRDefault="006E5B38" w:rsidP="00312D16">
      <w:pPr>
        <w:ind w:left="426"/>
        <w:jc w:val="both"/>
        <w:rPr>
          <w:rFonts w:ascii="Times New Roman" w:hAnsi="Times New Roman" w:cs="Times New Roman"/>
          <w:lang w:val="en-GB"/>
        </w:rPr>
      </w:pPr>
      <w:r w:rsidRPr="006E5B38">
        <w:rPr>
          <w:rFonts w:ascii="Times New Roman" w:hAnsi="Times New Roman" w:cs="Times New Roman"/>
          <w:lang w:val="en-GB"/>
        </w:rPr>
        <w:t xml:space="preserve">All through the composition of this paper, I got a great deal of help and consolation. </w:t>
      </w:r>
    </w:p>
    <w:p w14:paraId="1EE38E88" w14:textId="77777777" w:rsidR="006E5B38" w:rsidRPr="006E5B38" w:rsidRDefault="006E5B38" w:rsidP="00312D16">
      <w:pPr>
        <w:ind w:left="426"/>
        <w:jc w:val="both"/>
        <w:rPr>
          <w:rFonts w:ascii="Times New Roman" w:hAnsi="Times New Roman" w:cs="Times New Roman"/>
          <w:lang w:val="en-GB"/>
        </w:rPr>
      </w:pPr>
    </w:p>
    <w:p w14:paraId="0508A4D4" w14:textId="1160B524" w:rsidR="006E5B38" w:rsidRDefault="006E5B38" w:rsidP="00312D16">
      <w:pPr>
        <w:ind w:left="426"/>
        <w:jc w:val="both"/>
        <w:rPr>
          <w:rFonts w:ascii="Times New Roman" w:hAnsi="Times New Roman" w:cs="Times New Roman"/>
          <w:lang w:val="en-GB"/>
        </w:rPr>
      </w:pPr>
      <w:r w:rsidRPr="006E5B38">
        <w:rPr>
          <w:rFonts w:ascii="Times New Roman" w:hAnsi="Times New Roman" w:cs="Times New Roman"/>
          <w:lang w:val="en-GB"/>
        </w:rPr>
        <w:t>I'd prefer to begin by expressing gratitude toward my director, Dr. Viacheslav Filonenko, for his assistance in fostering the examination points and techniques. Your educational analysis urged me to work on my contemplations and raise the nature of my work.</w:t>
      </w:r>
    </w:p>
    <w:p w14:paraId="4611D129" w14:textId="3491FCBE" w:rsidR="006E5B38" w:rsidRDefault="006E5B38" w:rsidP="00312D16">
      <w:pPr>
        <w:ind w:left="426"/>
        <w:jc w:val="both"/>
        <w:rPr>
          <w:rFonts w:ascii="Times New Roman" w:hAnsi="Times New Roman" w:cs="Times New Roman"/>
          <w:lang w:val="en-GB"/>
        </w:rPr>
      </w:pPr>
    </w:p>
    <w:p w14:paraId="7BC8D911" w14:textId="77777777" w:rsidR="00255B94" w:rsidRDefault="00255B94" w:rsidP="00312D16">
      <w:pPr>
        <w:pStyle w:val="Body"/>
        <w:ind w:left="426"/>
        <w:jc w:val="both"/>
        <w:rPr>
          <w:rFonts w:ascii="Times New Roman" w:eastAsia="Times New Roman" w:hAnsi="Times New Roman" w:cs="Times New Roman"/>
        </w:rPr>
      </w:pPr>
      <w:r>
        <w:rPr>
          <w:rFonts w:ascii="Times New Roman" w:hAnsi="Times New Roman"/>
          <w:lang w:val="en-US"/>
        </w:rPr>
        <w:t>In addition, I'd want to express my gratitude to my parents for their sound advice and sympathetic ear. You are always willing to help me. Finally, I could not have finished this dissertation without the help of my fiancé, Dr. Dhwani Desai (PT), who provided fascinating conversations as well as enjoyable distractions from my research.</w:t>
      </w:r>
    </w:p>
    <w:p w14:paraId="25F31D3E" w14:textId="7AB58952" w:rsidR="00500D68" w:rsidRDefault="00500D68" w:rsidP="00527CA2">
      <w:pPr>
        <w:ind w:left="426"/>
        <w:rPr>
          <w:rFonts w:ascii="Times New Roman" w:hAnsi="Times New Roman" w:cs="Times New Roman"/>
          <w:lang w:val="en-GB"/>
        </w:rPr>
      </w:pPr>
    </w:p>
    <w:p w14:paraId="2161F8AA" w14:textId="468D5E8F" w:rsidR="00500D68" w:rsidRDefault="00500D68" w:rsidP="00527CA2">
      <w:pPr>
        <w:ind w:left="426"/>
        <w:rPr>
          <w:rFonts w:ascii="Times New Roman" w:hAnsi="Times New Roman" w:cs="Times New Roman"/>
          <w:lang w:val="en-GB"/>
        </w:rPr>
      </w:pPr>
    </w:p>
    <w:p w14:paraId="387174C2" w14:textId="73990406" w:rsidR="00500D68" w:rsidRDefault="00500D68" w:rsidP="00527CA2">
      <w:pPr>
        <w:ind w:left="426"/>
        <w:rPr>
          <w:rFonts w:ascii="Times New Roman" w:hAnsi="Times New Roman" w:cs="Times New Roman"/>
          <w:lang w:val="en-GB"/>
        </w:rPr>
      </w:pPr>
    </w:p>
    <w:p w14:paraId="503C5A4E" w14:textId="3661538E" w:rsidR="00500D68" w:rsidRDefault="00500D68" w:rsidP="006E5B38">
      <w:pPr>
        <w:rPr>
          <w:rFonts w:ascii="Times New Roman" w:hAnsi="Times New Roman" w:cs="Times New Roman"/>
          <w:lang w:val="en-GB"/>
        </w:rPr>
      </w:pPr>
    </w:p>
    <w:p w14:paraId="4ECF33AB" w14:textId="7DFE1317" w:rsidR="00500D68" w:rsidRDefault="00500D68" w:rsidP="006E5B38">
      <w:pPr>
        <w:rPr>
          <w:rFonts w:ascii="Times New Roman" w:hAnsi="Times New Roman" w:cs="Times New Roman"/>
          <w:lang w:val="en-GB"/>
        </w:rPr>
      </w:pPr>
    </w:p>
    <w:p w14:paraId="172F4FBF" w14:textId="0D130591" w:rsidR="00500D68" w:rsidRDefault="00500D68" w:rsidP="006E5B38">
      <w:pPr>
        <w:rPr>
          <w:rFonts w:ascii="Times New Roman" w:hAnsi="Times New Roman" w:cs="Times New Roman"/>
          <w:lang w:val="en-GB"/>
        </w:rPr>
      </w:pPr>
    </w:p>
    <w:p w14:paraId="2DC9417A" w14:textId="1CE1A8D5" w:rsidR="00500D68" w:rsidRDefault="00500D68" w:rsidP="006E5B38">
      <w:pPr>
        <w:rPr>
          <w:rFonts w:ascii="Times New Roman" w:hAnsi="Times New Roman" w:cs="Times New Roman"/>
          <w:lang w:val="en-GB"/>
        </w:rPr>
      </w:pPr>
    </w:p>
    <w:p w14:paraId="1816C01C" w14:textId="3BD4A5A6" w:rsidR="00500D68" w:rsidRDefault="00500D68" w:rsidP="006E5B38">
      <w:pPr>
        <w:rPr>
          <w:rFonts w:ascii="Times New Roman" w:hAnsi="Times New Roman" w:cs="Times New Roman"/>
          <w:lang w:val="en-GB"/>
        </w:rPr>
      </w:pPr>
    </w:p>
    <w:p w14:paraId="67E3A2F9" w14:textId="22F02A36" w:rsidR="00500D68" w:rsidRDefault="00500D68" w:rsidP="006E5B38">
      <w:pPr>
        <w:rPr>
          <w:rFonts w:ascii="Times New Roman" w:hAnsi="Times New Roman" w:cs="Times New Roman"/>
          <w:lang w:val="en-GB"/>
        </w:rPr>
      </w:pPr>
    </w:p>
    <w:p w14:paraId="729027D7" w14:textId="1F555539" w:rsidR="00500D68" w:rsidRDefault="00500D68" w:rsidP="006E5B38">
      <w:pPr>
        <w:rPr>
          <w:rFonts w:ascii="Times New Roman" w:hAnsi="Times New Roman" w:cs="Times New Roman"/>
          <w:lang w:val="en-GB"/>
        </w:rPr>
      </w:pPr>
    </w:p>
    <w:p w14:paraId="27B337C3" w14:textId="216EF554" w:rsidR="00500D68" w:rsidRDefault="00500D68" w:rsidP="006E5B38">
      <w:pPr>
        <w:rPr>
          <w:rFonts w:ascii="Times New Roman" w:hAnsi="Times New Roman" w:cs="Times New Roman"/>
          <w:lang w:val="en-GB"/>
        </w:rPr>
      </w:pPr>
    </w:p>
    <w:p w14:paraId="38C667EA" w14:textId="2E8D5207" w:rsidR="00500D68" w:rsidRDefault="00500D68" w:rsidP="006E5B38">
      <w:pPr>
        <w:rPr>
          <w:rFonts w:ascii="Times New Roman" w:hAnsi="Times New Roman" w:cs="Times New Roman"/>
          <w:lang w:val="en-GB"/>
        </w:rPr>
      </w:pPr>
    </w:p>
    <w:p w14:paraId="7E909E19" w14:textId="0D0E10D5" w:rsidR="00500D68" w:rsidRDefault="00500D68" w:rsidP="006E5B38">
      <w:pPr>
        <w:rPr>
          <w:rFonts w:ascii="Times New Roman" w:hAnsi="Times New Roman" w:cs="Times New Roman"/>
          <w:lang w:val="en-GB"/>
        </w:rPr>
      </w:pPr>
    </w:p>
    <w:p w14:paraId="6FA876A5" w14:textId="2CDC8BC8" w:rsidR="00500D68" w:rsidRDefault="00500D68" w:rsidP="006E5B38">
      <w:pPr>
        <w:rPr>
          <w:rFonts w:ascii="Times New Roman" w:hAnsi="Times New Roman" w:cs="Times New Roman"/>
          <w:lang w:val="en-GB"/>
        </w:rPr>
      </w:pPr>
    </w:p>
    <w:p w14:paraId="23EB4A9B" w14:textId="1499D2B6" w:rsidR="00500D68" w:rsidRDefault="00500D68" w:rsidP="006E5B38">
      <w:pPr>
        <w:rPr>
          <w:rFonts w:ascii="Times New Roman" w:hAnsi="Times New Roman" w:cs="Times New Roman"/>
          <w:lang w:val="en-GB"/>
        </w:rPr>
      </w:pPr>
    </w:p>
    <w:p w14:paraId="6C353EA5" w14:textId="51B1386D" w:rsidR="00500D68" w:rsidRDefault="00500D68" w:rsidP="006E5B38">
      <w:pPr>
        <w:rPr>
          <w:rFonts w:ascii="Times New Roman" w:hAnsi="Times New Roman" w:cs="Times New Roman"/>
          <w:lang w:val="en-GB"/>
        </w:rPr>
      </w:pPr>
    </w:p>
    <w:p w14:paraId="16CE8A70" w14:textId="0CA1A031" w:rsidR="00500D68" w:rsidRDefault="00500D68" w:rsidP="006E5B38">
      <w:pPr>
        <w:rPr>
          <w:rFonts w:ascii="Times New Roman" w:hAnsi="Times New Roman" w:cs="Times New Roman"/>
          <w:lang w:val="en-GB"/>
        </w:rPr>
      </w:pPr>
    </w:p>
    <w:p w14:paraId="2F8B1F70" w14:textId="0741E8E7" w:rsidR="00500D68" w:rsidRDefault="00500D68" w:rsidP="006E5B38">
      <w:pPr>
        <w:rPr>
          <w:rFonts w:ascii="Times New Roman" w:hAnsi="Times New Roman" w:cs="Times New Roman"/>
          <w:lang w:val="en-GB"/>
        </w:rPr>
      </w:pPr>
    </w:p>
    <w:p w14:paraId="069097E6" w14:textId="74200BF2" w:rsidR="00500D68" w:rsidRDefault="00500D68" w:rsidP="006E5B38">
      <w:pPr>
        <w:rPr>
          <w:rFonts w:ascii="Times New Roman" w:hAnsi="Times New Roman" w:cs="Times New Roman"/>
          <w:lang w:val="en-GB"/>
        </w:rPr>
      </w:pPr>
    </w:p>
    <w:p w14:paraId="0C77485D" w14:textId="571FDE97" w:rsidR="00500D68" w:rsidRDefault="00500D68" w:rsidP="006E5B38">
      <w:pPr>
        <w:rPr>
          <w:rFonts w:ascii="Times New Roman" w:hAnsi="Times New Roman" w:cs="Times New Roman"/>
          <w:lang w:val="en-GB"/>
        </w:rPr>
      </w:pPr>
    </w:p>
    <w:p w14:paraId="7CAB39A4" w14:textId="4FCF5345" w:rsidR="00500D68" w:rsidRDefault="00500D68" w:rsidP="006E5B38">
      <w:pPr>
        <w:rPr>
          <w:rFonts w:ascii="Times New Roman" w:hAnsi="Times New Roman" w:cs="Times New Roman"/>
          <w:lang w:val="en-GB"/>
        </w:rPr>
      </w:pPr>
    </w:p>
    <w:p w14:paraId="5FBA604C" w14:textId="0C0D2279" w:rsidR="00500D68" w:rsidRDefault="00500D68" w:rsidP="006E5B38">
      <w:pPr>
        <w:rPr>
          <w:rFonts w:ascii="Times New Roman" w:hAnsi="Times New Roman" w:cs="Times New Roman"/>
          <w:lang w:val="en-GB"/>
        </w:rPr>
      </w:pPr>
    </w:p>
    <w:p w14:paraId="6EF02DC8" w14:textId="0F1949D8" w:rsidR="00500D68" w:rsidRDefault="00500D68" w:rsidP="006E5B38">
      <w:pPr>
        <w:rPr>
          <w:rFonts w:ascii="Times New Roman" w:hAnsi="Times New Roman" w:cs="Times New Roman"/>
          <w:lang w:val="en-GB"/>
        </w:rPr>
      </w:pPr>
    </w:p>
    <w:p w14:paraId="5832A46E" w14:textId="29DAFC4F" w:rsidR="00500D68" w:rsidRDefault="00500D68" w:rsidP="006E5B38">
      <w:pPr>
        <w:rPr>
          <w:rFonts w:ascii="Times New Roman" w:hAnsi="Times New Roman" w:cs="Times New Roman"/>
          <w:lang w:val="en-GB"/>
        </w:rPr>
      </w:pPr>
    </w:p>
    <w:p w14:paraId="510E2F33" w14:textId="2835A2D4" w:rsidR="00500D68" w:rsidRDefault="00500D68" w:rsidP="006E5B38">
      <w:pPr>
        <w:rPr>
          <w:rFonts w:ascii="Times New Roman" w:hAnsi="Times New Roman" w:cs="Times New Roman"/>
          <w:lang w:val="en-GB"/>
        </w:rPr>
      </w:pPr>
    </w:p>
    <w:p w14:paraId="2CB456B0" w14:textId="1D6E7635" w:rsidR="00500D68" w:rsidRDefault="00500D68" w:rsidP="006E5B38">
      <w:pPr>
        <w:rPr>
          <w:rFonts w:ascii="Times New Roman" w:hAnsi="Times New Roman" w:cs="Times New Roman"/>
          <w:lang w:val="en-GB"/>
        </w:rPr>
      </w:pPr>
    </w:p>
    <w:p w14:paraId="31B981AF" w14:textId="34B0D36B" w:rsidR="00500D68" w:rsidRDefault="00500D68" w:rsidP="006E5B38">
      <w:pPr>
        <w:rPr>
          <w:rFonts w:ascii="Times New Roman" w:hAnsi="Times New Roman" w:cs="Times New Roman"/>
          <w:lang w:val="en-GB"/>
        </w:rPr>
      </w:pPr>
    </w:p>
    <w:p w14:paraId="7EAB763A" w14:textId="12E37E6B" w:rsidR="00500D68" w:rsidRDefault="00500D68" w:rsidP="006E5B38">
      <w:pPr>
        <w:rPr>
          <w:rFonts w:ascii="Times New Roman" w:hAnsi="Times New Roman" w:cs="Times New Roman"/>
          <w:lang w:val="en-GB"/>
        </w:rPr>
      </w:pPr>
    </w:p>
    <w:p w14:paraId="3C757F5A" w14:textId="02A3672E" w:rsidR="00500D68" w:rsidRDefault="00500D68" w:rsidP="006E5B38">
      <w:pPr>
        <w:rPr>
          <w:rFonts w:ascii="Times New Roman" w:hAnsi="Times New Roman" w:cs="Times New Roman"/>
          <w:lang w:val="en-GB"/>
        </w:rPr>
      </w:pPr>
    </w:p>
    <w:p w14:paraId="51BA0E20" w14:textId="69BCC73A" w:rsidR="00500D68" w:rsidRDefault="00500D68" w:rsidP="006E5B38">
      <w:pPr>
        <w:rPr>
          <w:rFonts w:ascii="Times New Roman" w:hAnsi="Times New Roman" w:cs="Times New Roman"/>
          <w:lang w:val="en-GB"/>
        </w:rPr>
      </w:pPr>
    </w:p>
    <w:p w14:paraId="0A33F89B" w14:textId="06D50171" w:rsidR="00500D68" w:rsidRDefault="00500D68" w:rsidP="006E5B38">
      <w:pPr>
        <w:rPr>
          <w:rFonts w:ascii="Times New Roman" w:hAnsi="Times New Roman" w:cs="Times New Roman"/>
          <w:lang w:val="en-GB"/>
        </w:rPr>
      </w:pPr>
    </w:p>
    <w:p w14:paraId="34A50931" w14:textId="3A5E7F08" w:rsidR="00500D68" w:rsidRDefault="00500D68" w:rsidP="006E5B38">
      <w:pPr>
        <w:rPr>
          <w:rFonts w:ascii="Times New Roman" w:hAnsi="Times New Roman" w:cs="Times New Roman"/>
          <w:lang w:val="en-GB"/>
        </w:rPr>
      </w:pPr>
    </w:p>
    <w:p w14:paraId="563C34C4" w14:textId="5EC11B64" w:rsidR="00500D68" w:rsidRDefault="00500D68" w:rsidP="006E5B38">
      <w:pPr>
        <w:rPr>
          <w:rFonts w:ascii="Times New Roman" w:hAnsi="Times New Roman" w:cs="Times New Roman"/>
          <w:lang w:val="en-GB"/>
        </w:rPr>
      </w:pPr>
    </w:p>
    <w:p w14:paraId="3144C384" w14:textId="360D5FEB" w:rsidR="00500D68" w:rsidRDefault="00500D68" w:rsidP="006E5B38">
      <w:pPr>
        <w:rPr>
          <w:rFonts w:ascii="Times New Roman" w:hAnsi="Times New Roman" w:cs="Times New Roman"/>
          <w:lang w:val="en-GB"/>
        </w:rPr>
      </w:pPr>
    </w:p>
    <w:p w14:paraId="3A25805B" w14:textId="4BB9EF8F" w:rsidR="00500D68" w:rsidRDefault="00500D68" w:rsidP="006E5B38">
      <w:pPr>
        <w:rPr>
          <w:rFonts w:ascii="Times New Roman" w:hAnsi="Times New Roman" w:cs="Times New Roman"/>
          <w:lang w:val="en-GB"/>
        </w:rPr>
      </w:pPr>
    </w:p>
    <w:p w14:paraId="37282C3F" w14:textId="1B364AED" w:rsidR="00500D68" w:rsidRDefault="00500D68" w:rsidP="006E5B38">
      <w:pPr>
        <w:rPr>
          <w:rFonts w:ascii="Times New Roman" w:hAnsi="Times New Roman" w:cs="Times New Roman"/>
          <w:lang w:val="en-GB"/>
        </w:rPr>
      </w:pPr>
    </w:p>
    <w:p w14:paraId="701100B0" w14:textId="5754418F" w:rsidR="00500D68" w:rsidRDefault="00500D68" w:rsidP="006E5B38">
      <w:pPr>
        <w:rPr>
          <w:rFonts w:ascii="Times New Roman" w:hAnsi="Times New Roman" w:cs="Times New Roman"/>
          <w:lang w:val="en-GB"/>
        </w:rPr>
      </w:pPr>
    </w:p>
    <w:tbl>
      <w:tblPr>
        <w:tblStyle w:val="TableGrid"/>
        <w:tblpPr w:leftFromText="180" w:rightFromText="180" w:vertAnchor="text" w:horzAnchor="margin" w:tblpXSpec="center" w:tblpY="971"/>
        <w:tblW w:w="10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2"/>
        <w:gridCol w:w="456"/>
      </w:tblGrid>
      <w:tr w:rsidR="005424EF" w14:paraId="716CCF7D" w14:textId="77777777" w:rsidTr="00CE6E97">
        <w:trPr>
          <w:trHeight w:val="414"/>
        </w:trPr>
        <w:tc>
          <w:tcPr>
            <w:tcW w:w="10060" w:type="dxa"/>
          </w:tcPr>
          <w:p w14:paraId="5ED11FA2" w14:textId="3140288A" w:rsidR="005424EF" w:rsidRDefault="005424EF" w:rsidP="005424EF">
            <w:pPr>
              <w:rPr>
                <w:rFonts w:ascii="Times New Roman" w:hAnsi="Times New Roman" w:cs="Times New Roman"/>
                <w:lang w:val="en-GB"/>
              </w:rPr>
            </w:pPr>
            <w:r>
              <w:rPr>
                <w:rFonts w:ascii="Times New Roman" w:hAnsi="Times New Roman" w:cs="Times New Roman"/>
                <w:lang w:val="en-GB"/>
              </w:rPr>
              <w:lastRenderedPageBreak/>
              <w:t>Acknowledgement…………………………………………………………………………………….</w:t>
            </w:r>
          </w:p>
        </w:tc>
        <w:tc>
          <w:tcPr>
            <w:tcW w:w="258" w:type="dxa"/>
          </w:tcPr>
          <w:p w14:paraId="17B76365" w14:textId="77777777" w:rsidR="005424EF" w:rsidRDefault="005424EF" w:rsidP="005424EF">
            <w:pPr>
              <w:rPr>
                <w:rFonts w:ascii="Times New Roman" w:hAnsi="Times New Roman" w:cs="Times New Roman"/>
                <w:lang w:val="en-GB"/>
              </w:rPr>
            </w:pPr>
            <w:r>
              <w:rPr>
                <w:rFonts w:ascii="Times New Roman" w:hAnsi="Times New Roman" w:cs="Times New Roman"/>
                <w:lang w:val="en-GB"/>
              </w:rPr>
              <w:t>iii</w:t>
            </w:r>
          </w:p>
        </w:tc>
      </w:tr>
      <w:tr w:rsidR="005424EF" w14:paraId="12486BAD" w14:textId="77777777" w:rsidTr="00CE6E97">
        <w:trPr>
          <w:trHeight w:val="421"/>
        </w:trPr>
        <w:tc>
          <w:tcPr>
            <w:tcW w:w="10060" w:type="dxa"/>
          </w:tcPr>
          <w:p w14:paraId="7660D848" w14:textId="4D4F634C" w:rsidR="005424EF" w:rsidRDefault="005424EF" w:rsidP="005424EF">
            <w:pPr>
              <w:rPr>
                <w:rFonts w:ascii="Times New Roman" w:hAnsi="Times New Roman" w:cs="Times New Roman"/>
                <w:lang w:val="en-GB"/>
              </w:rPr>
            </w:pPr>
            <w:r>
              <w:rPr>
                <w:rFonts w:ascii="Times New Roman" w:hAnsi="Times New Roman" w:cs="Times New Roman"/>
                <w:lang w:val="en-GB"/>
              </w:rPr>
              <w:t>Abstract……………………………………………………………………………………………….</w:t>
            </w:r>
          </w:p>
        </w:tc>
        <w:tc>
          <w:tcPr>
            <w:tcW w:w="258" w:type="dxa"/>
          </w:tcPr>
          <w:p w14:paraId="7C563551" w14:textId="77777777" w:rsidR="005424EF" w:rsidRDefault="005424EF" w:rsidP="005424EF">
            <w:pPr>
              <w:rPr>
                <w:rFonts w:ascii="Times New Roman" w:hAnsi="Times New Roman" w:cs="Times New Roman"/>
                <w:lang w:val="en-GB"/>
              </w:rPr>
            </w:pPr>
            <w:r>
              <w:rPr>
                <w:rFonts w:ascii="Times New Roman" w:hAnsi="Times New Roman" w:cs="Times New Roman"/>
                <w:lang w:val="en-GB"/>
              </w:rPr>
              <w:t>vi</w:t>
            </w:r>
          </w:p>
        </w:tc>
      </w:tr>
      <w:tr w:rsidR="005424EF" w14:paraId="6133D7B2" w14:textId="77777777" w:rsidTr="00CE6E97">
        <w:trPr>
          <w:trHeight w:val="421"/>
        </w:trPr>
        <w:tc>
          <w:tcPr>
            <w:tcW w:w="10060" w:type="dxa"/>
          </w:tcPr>
          <w:p w14:paraId="7F577A13" w14:textId="77777777" w:rsidR="005424EF" w:rsidRDefault="005424EF" w:rsidP="005424EF">
            <w:pPr>
              <w:rPr>
                <w:rFonts w:ascii="Times New Roman" w:hAnsi="Times New Roman" w:cs="Times New Roman"/>
                <w:lang w:val="en-GB"/>
              </w:rPr>
            </w:pPr>
          </w:p>
        </w:tc>
        <w:tc>
          <w:tcPr>
            <w:tcW w:w="258" w:type="dxa"/>
          </w:tcPr>
          <w:p w14:paraId="59F32DE0" w14:textId="77777777" w:rsidR="005424EF" w:rsidRDefault="005424EF" w:rsidP="005424EF">
            <w:pPr>
              <w:rPr>
                <w:rFonts w:ascii="Times New Roman" w:hAnsi="Times New Roman" w:cs="Times New Roman"/>
                <w:lang w:val="en-GB"/>
              </w:rPr>
            </w:pPr>
          </w:p>
        </w:tc>
      </w:tr>
      <w:tr w:rsidR="005424EF" w14:paraId="54517D65" w14:textId="77777777" w:rsidTr="00CE6E97">
        <w:trPr>
          <w:trHeight w:val="413"/>
        </w:trPr>
        <w:tc>
          <w:tcPr>
            <w:tcW w:w="10060" w:type="dxa"/>
          </w:tcPr>
          <w:p w14:paraId="1CE6A208" w14:textId="77777777" w:rsidR="005424EF" w:rsidRDefault="005424EF" w:rsidP="005424EF">
            <w:pPr>
              <w:rPr>
                <w:rFonts w:ascii="Times New Roman" w:hAnsi="Times New Roman" w:cs="Times New Roman"/>
                <w:lang w:val="en-GB"/>
              </w:rPr>
            </w:pPr>
            <w:r>
              <w:rPr>
                <w:rFonts w:ascii="Times New Roman" w:hAnsi="Times New Roman" w:cs="Times New Roman"/>
                <w:lang w:val="en-GB"/>
              </w:rPr>
              <w:t>Chapter 1. Introduction……………………………………………………………………………….</w:t>
            </w:r>
          </w:p>
        </w:tc>
        <w:tc>
          <w:tcPr>
            <w:tcW w:w="258" w:type="dxa"/>
          </w:tcPr>
          <w:p w14:paraId="56E2C2A1" w14:textId="77777777" w:rsidR="005424EF" w:rsidRDefault="005424EF" w:rsidP="005424EF">
            <w:pPr>
              <w:rPr>
                <w:rFonts w:ascii="Times New Roman" w:hAnsi="Times New Roman" w:cs="Times New Roman"/>
                <w:lang w:val="en-GB"/>
              </w:rPr>
            </w:pPr>
            <w:r>
              <w:rPr>
                <w:rFonts w:ascii="Times New Roman" w:hAnsi="Times New Roman" w:cs="Times New Roman"/>
                <w:lang w:val="en-GB"/>
              </w:rPr>
              <w:t>1</w:t>
            </w:r>
          </w:p>
        </w:tc>
      </w:tr>
      <w:tr w:rsidR="005424EF" w14:paraId="7EF409C6" w14:textId="77777777" w:rsidTr="00CE6E97">
        <w:trPr>
          <w:trHeight w:val="287"/>
        </w:trPr>
        <w:tc>
          <w:tcPr>
            <w:tcW w:w="10060" w:type="dxa"/>
          </w:tcPr>
          <w:p w14:paraId="55445C8A"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1 “Motivation” ………………………………………………………………………………….</w:t>
            </w:r>
          </w:p>
        </w:tc>
        <w:tc>
          <w:tcPr>
            <w:tcW w:w="258" w:type="dxa"/>
          </w:tcPr>
          <w:p w14:paraId="3A9EF399" w14:textId="77777777" w:rsidR="005424EF" w:rsidRDefault="005424EF" w:rsidP="005424EF">
            <w:pPr>
              <w:rPr>
                <w:rFonts w:ascii="Times New Roman" w:hAnsi="Times New Roman" w:cs="Times New Roman"/>
                <w:lang w:val="en-GB"/>
              </w:rPr>
            </w:pPr>
            <w:r>
              <w:rPr>
                <w:rFonts w:ascii="Times New Roman" w:hAnsi="Times New Roman" w:cs="Times New Roman"/>
                <w:lang w:val="en-GB"/>
              </w:rPr>
              <w:t>1</w:t>
            </w:r>
          </w:p>
        </w:tc>
      </w:tr>
      <w:tr w:rsidR="005424EF" w14:paraId="22BE7737" w14:textId="77777777" w:rsidTr="00CE6E97">
        <w:trPr>
          <w:trHeight w:val="287"/>
        </w:trPr>
        <w:tc>
          <w:tcPr>
            <w:tcW w:w="10060" w:type="dxa"/>
          </w:tcPr>
          <w:p w14:paraId="7327DEEC"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2 “Your Area” ……………………………………………………………………………..........</w:t>
            </w:r>
          </w:p>
        </w:tc>
        <w:tc>
          <w:tcPr>
            <w:tcW w:w="258" w:type="dxa"/>
          </w:tcPr>
          <w:p w14:paraId="5B9FF673" w14:textId="77777777" w:rsidR="005424EF" w:rsidRDefault="005424EF" w:rsidP="005424EF">
            <w:pPr>
              <w:rPr>
                <w:rFonts w:ascii="Times New Roman" w:hAnsi="Times New Roman" w:cs="Times New Roman"/>
                <w:lang w:val="en-GB"/>
              </w:rPr>
            </w:pPr>
            <w:r>
              <w:rPr>
                <w:rFonts w:ascii="Times New Roman" w:hAnsi="Times New Roman" w:cs="Times New Roman"/>
                <w:lang w:val="en-GB"/>
              </w:rPr>
              <w:t>1</w:t>
            </w:r>
          </w:p>
        </w:tc>
      </w:tr>
      <w:tr w:rsidR="005424EF" w14:paraId="1FC1F77F" w14:textId="77777777" w:rsidTr="00CE6E97">
        <w:trPr>
          <w:trHeight w:val="287"/>
        </w:trPr>
        <w:tc>
          <w:tcPr>
            <w:tcW w:w="10060" w:type="dxa"/>
          </w:tcPr>
          <w:p w14:paraId="7FF03FDC"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3 “Goals &amp; Objectives” …………………………………………………………………............</w:t>
            </w:r>
          </w:p>
        </w:tc>
        <w:tc>
          <w:tcPr>
            <w:tcW w:w="258" w:type="dxa"/>
          </w:tcPr>
          <w:p w14:paraId="3ECED4AE" w14:textId="77777777" w:rsidR="005424EF" w:rsidRDefault="005424EF" w:rsidP="005424EF">
            <w:pPr>
              <w:rPr>
                <w:rFonts w:ascii="Times New Roman" w:hAnsi="Times New Roman" w:cs="Times New Roman"/>
                <w:lang w:val="en-GB"/>
              </w:rPr>
            </w:pPr>
            <w:r>
              <w:rPr>
                <w:rFonts w:ascii="Times New Roman" w:hAnsi="Times New Roman" w:cs="Times New Roman"/>
                <w:lang w:val="en-GB"/>
              </w:rPr>
              <w:t>2</w:t>
            </w:r>
          </w:p>
        </w:tc>
      </w:tr>
      <w:tr w:rsidR="005424EF" w14:paraId="5EA30A5E" w14:textId="77777777" w:rsidTr="00CE6E97">
        <w:trPr>
          <w:trHeight w:val="287"/>
        </w:trPr>
        <w:tc>
          <w:tcPr>
            <w:tcW w:w="10060" w:type="dxa"/>
          </w:tcPr>
          <w:p w14:paraId="6F408645"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4 Research Question…………………………………………………………………………….</w:t>
            </w:r>
          </w:p>
        </w:tc>
        <w:tc>
          <w:tcPr>
            <w:tcW w:w="258" w:type="dxa"/>
          </w:tcPr>
          <w:p w14:paraId="196BFBAE" w14:textId="77777777" w:rsidR="005424EF" w:rsidRDefault="005424EF" w:rsidP="005424EF">
            <w:pPr>
              <w:rPr>
                <w:rFonts w:ascii="Times New Roman" w:hAnsi="Times New Roman" w:cs="Times New Roman"/>
                <w:lang w:val="en-GB"/>
              </w:rPr>
            </w:pPr>
            <w:r>
              <w:rPr>
                <w:rFonts w:ascii="Times New Roman" w:hAnsi="Times New Roman" w:cs="Times New Roman"/>
                <w:lang w:val="en-GB"/>
              </w:rPr>
              <w:t>2</w:t>
            </w:r>
          </w:p>
        </w:tc>
      </w:tr>
      <w:tr w:rsidR="005424EF" w14:paraId="4DA40000" w14:textId="77777777" w:rsidTr="00CE6E97">
        <w:trPr>
          <w:trHeight w:val="287"/>
        </w:trPr>
        <w:tc>
          <w:tcPr>
            <w:tcW w:w="10060" w:type="dxa"/>
          </w:tcPr>
          <w:p w14:paraId="2FD18EEB"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5 Overview of Approach………………………………………………………………………...</w:t>
            </w:r>
          </w:p>
        </w:tc>
        <w:tc>
          <w:tcPr>
            <w:tcW w:w="258" w:type="dxa"/>
          </w:tcPr>
          <w:p w14:paraId="15648DE3" w14:textId="77777777" w:rsidR="005424EF" w:rsidRDefault="005424EF" w:rsidP="005424EF">
            <w:pPr>
              <w:rPr>
                <w:rFonts w:ascii="Times New Roman" w:hAnsi="Times New Roman" w:cs="Times New Roman"/>
                <w:lang w:val="en-GB"/>
              </w:rPr>
            </w:pPr>
            <w:r>
              <w:rPr>
                <w:rFonts w:ascii="Times New Roman" w:hAnsi="Times New Roman" w:cs="Times New Roman"/>
                <w:lang w:val="en-GB"/>
              </w:rPr>
              <w:t>3</w:t>
            </w:r>
          </w:p>
        </w:tc>
      </w:tr>
      <w:tr w:rsidR="005424EF" w14:paraId="682B3110" w14:textId="77777777" w:rsidTr="00CE6E97">
        <w:trPr>
          <w:trHeight w:val="287"/>
        </w:trPr>
        <w:tc>
          <w:tcPr>
            <w:tcW w:w="10060" w:type="dxa"/>
          </w:tcPr>
          <w:p w14:paraId="27A0E53B"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1.6 Document Structure……………………………………………………………………….......</w:t>
            </w:r>
          </w:p>
        </w:tc>
        <w:tc>
          <w:tcPr>
            <w:tcW w:w="258" w:type="dxa"/>
          </w:tcPr>
          <w:p w14:paraId="6286CB1E" w14:textId="77777777" w:rsidR="005424EF" w:rsidRDefault="005424EF" w:rsidP="005424EF">
            <w:pPr>
              <w:rPr>
                <w:rFonts w:ascii="Times New Roman" w:hAnsi="Times New Roman" w:cs="Times New Roman"/>
                <w:lang w:val="en-GB"/>
              </w:rPr>
            </w:pPr>
            <w:r>
              <w:rPr>
                <w:rFonts w:ascii="Times New Roman" w:hAnsi="Times New Roman" w:cs="Times New Roman"/>
                <w:lang w:val="en-GB"/>
              </w:rPr>
              <w:t>3</w:t>
            </w:r>
          </w:p>
        </w:tc>
      </w:tr>
      <w:tr w:rsidR="005424EF" w14:paraId="51193ED3" w14:textId="77777777" w:rsidTr="00CE6E97">
        <w:trPr>
          <w:trHeight w:val="287"/>
        </w:trPr>
        <w:tc>
          <w:tcPr>
            <w:tcW w:w="10060" w:type="dxa"/>
          </w:tcPr>
          <w:p w14:paraId="5C06139E" w14:textId="77777777" w:rsidR="005424EF" w:rsidRDefault="005424EF" w:rsidP="005424EF">
            <w:pPr>
              <w:rPr>
                <w:rFonts w:ascii="Times New Roman" w:hAnsi="Times New Roman" w:cs="Times New Roman"/>
                <w:lang w:val="en-GB"/>
              </w:rPr>
            </w:pPr>
          </w:p>
        </w:tc>
        <w:tc>
          <w:tcPr>
            <w:tcW w:w="258" w:type="dxa"/>
          </w:tcPr>
          <w:p w14:paraId="702B884F" w14:textId="77777777" w:rsidR="005424EF" w:rsidRDefault="005424EF" w:rsidP="005424EF">
            <w:pPr>
              <w:rPr>
                <w:rFonts w:ascii="Times New Roman" w:hAnsi="Times New Roman" w:cs="Times New Roman"/>
                <w:lang w:val="en-GB"/>
              </w:rPr>
            </w:pPr>
          </w:p>
        </w:tc>
      </w:tr>
      <w:tr w:rsidR="005424EF" w14:paraId="2A7571B1" w14:textId="77777777" w:rsidTr="00CE6E97">
        <w:trPr>
          <w:trHeight w:val="287"/>
        </w:trPr>
        <w:tc>
          <w:tcPr>
            <w:tcW w:w="10060" w:type="dxa"/>
          </w:tcPr>
          <w:p w14:paraId="508C15DE" w14:textId="77777777" w:rsidR="005424EF" w:rsidRDefault="005424EF" w:rsidP="005424EF">
            <w:pPr>
              <w:rPr>
                <w:rFonts w:ascii="Times New Roman" w:hAnsi="Times New Roman" w:cs="Times New Roman"/>
                <w:lang w:val="en-GB"/>
              </w:rPr>
            </w:pPr>
            <w:r>
              <w:rPr>
                <w:rFonts w:ascii="Times New Roman" w:hAnsi="Times New Roman" w:cs="Times New Roman"/>
                <w:lang w:val="en-GB"/>
              </w:rPr>
              <w:t>Chapter 2. Background…………………………………………………………………………….….</w:t>
            </w:r>
          </w:p>
        </w:tc>
        <w:tc>
          <w:tcPr>
            <w:tcW w:w="258" w:type="dxa"/>
          </w:tcPr>
          <w:p w14:paraId="292FD119" w14:textId="77777777" w:rsidR="005424EF" w:rsidRDefault="005424EF" w:rsidP="005424EF">
            <w:pPr>
              <w:rPr>
                <w:rFonts w:ascii="Times New Roman" w:hAnsi="Times New Roman" w:cs="Times New Roman"/>
                <w:lang w:val="en-GB"/>
              </w:rPr>
            </w:pPr>
            <w:r>
              <w:rPr>
                <w:rFonts w:ascii="Times New Roman" w:hAnsi="Times New Roman" w:cs="Times New Roman"/>
                <w:lang w:val="en-GB"/>
              </w:rPr>
              <w:t>4</w:t>
            </w:r>
          </w:p>
        </w:tc>
      </w:tr>
      <w:tr w:rsidR="005424EF" w14:paraId="7220A289" w14:textId="77777777" w:rsidTr="00CE6E97">
        <w:trPr>
          <w:trHeight w:val="287"/>
        </w:trPr>
        <w:tc>
          <w:tcPr>
            <w:tcW w:w="10060" w:type="dxa"/>
          </w:tcPr>
          <w:p w14:paraId="76976352"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2.1 Literature Review………………………………………………………………………………</w:t>
            </w:r>
          </w:p>
        </w:tc>
        <w:tc>
          <w:tcPr>
            <w:tcW w:w="258" w:type="dxa"/>
          </w:tcPr>
          <w:p w14:paraId="28CA40B2" w14:textId="77777777" w:rsidR="005424EF" w:rsidRDefault="005424EF" w:rsidP="005424EF">
            <w:pPr>
              <w:rPr>
                <w:rFonts w:ascii="Times New Roman" w:hAnsi="Times New Roman" w:cs="Times New Roman"/>
                <w:lang w:val="en-GB"/>
              </w:rPr>
            </w:pPr>
            <w:r>
              <w:rPr>
                <w:rFonts w:ascii="Times New Roman" w:hAnsi="Times New Roman" w:cs="Times New Roman"/>
                <w:lang w:val="en-GB"/>
              </w:rPr>
              <w:t>4</w:t>
            </w:r>
          </w:p>
        </w:tc>
      </w:tr>
      <w:tr w:rsidR="005424EF" w14:paraId="25284289" w14:textId="77777777" w:rsidTr="00CE6E97">
        <w:trPr>
          <w:trHeight w:val="287"/>
        </w:trPr>
        <w:tc>
          <w:tcPr>
            <w:tcW w:w="10060" w:type="dxa"/>
          </w:tcPr>
          <w:p w14:paraId="6908529C"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2.2 Related Work……………………………………………………………………………….….</w:t>
            </w:r>
          </w:p>
        </w:tc>
        <w:tc>
          <w:tcPr>
            <w:tcW w:w="258" w:type="dxa"/>
          </w:tcPr>
          <w:p w14:paraId="7F5619C9" w14:textId="77777777" w:rsidR="005424EF" w:rsidRDefault="005424EF" w:rsidP="005424EF">
            <w:pPr>
              <w:rPr>
                <w:rFonts w:ascii="Times New Roman" w:hAnsi="Times New Roman" w:cs="Times New Roman"/>
                <w:lang w:val="en-GB"/>
              </w:rPr>
            </w:pPr>
            <w:r>
              <w:rPr>
                <w:rFonts w:ascii="Times New Roman" w:hAnsi="Times New Roman" w:cs="Times New Roman"/>
                <w:lang w:val="en-GB"/>
              </w:rPr>
              <w:t>9</w:t>
            </w:r>
          </w:p>
        </w:tc>
      </w:tr>
      <w:tr w:rsidR="005424EF" w14:paraId="023A733A" w14:textId="77777777" w:rsidTr="00CE6E97">
        <w:trPr>
          <w:trHeight w:val="287"/>
        </w:trPr>
        <w:tc>
          <w:tcPr>
            <w:tcW w:w="10060" w:type="dxa"/>
          </w:tcPr>
          <w:p w14:paraId="148D47D5" w14:textId="77777777" w:rsidR="005424EF" w:rsidRDefault="005424EF" w:rsidP="005424EF">
            <w:pPr>
              <w:rPr>
                <w:rFonts w:ascii="Times New Roman" w:hAnsi="Times New Roman" w:cs="Times New Roman"/>
                <w:lang w:val="en-GB"/>
              </w:rPr>
            </w:pPr>
          </w:p>
        </w:tc>
        <w:tc>
          <w:tcPr>
            <w:tcW w:w="258" w:type="dxa"/>
          </w:tcPr>
          <w:p w14:paraId="0B09637D" w14:textId="77777777" w:rsidR="005424EF" w:rsidRDefault="005424EF" w:rsidP="005424EF">
            <w:pPr>
              <w:rPr>
                <w:rFonts w:ascii="Times New Roman" w:hAnsi="Times New Roman" w:cs="Times New Roman"/>
                <w:lang w:val="en-GB"/>
              </w:rPr>
            </w:pPr>
          </w:p>
        </w:tc>
      </w:tr>
      <w:tr w:rsidR="005424EF" w14:paraId="6A136C20" w14:textId="77777777" w:rsidTr="00CE6E97">
        <w:trPr>
          <w:trHeight w:val="287"/>
        </w:trPr>
        <w:tc>
          <w:tcPr>
            <w:tcW w:w="10060" w:type="dxa"/>
          </w:tcPr>
          <w:p w14:paraId="1763301F" w14:textId="77777777" w:rsidR="005424EF" w:rsidRDefault="005424EF" w:rsidP="005424EF">
            <w:pPr>
              <w:rPr>
                <w:rFonts w:ascii="Times New Roman" w:hAnsi="Times New Roman" w:cs="Times New Roman"/>
                <w:lang w:val="en-GB"/>
              </w:rPr>
            </w:pPr>
            <w:r>
              <w:rPr>
                <w:rFonts w:ascii="Times New Roman" w:hAnsi="Times New Roman" w:cs="Times New Roman"/>
                <w:lang w:val="en-GB"/>
              </w:rPr>
              <w:t>Chapter 3. Methodology……………………………………………………………………………...</w:t>
            </w:r>
          </w:p>
        </w:tc>
        <w:tc>
          <w:tcPr>
            <w:tcW w:w="258" w:type="dxa"/>
          </w:tcPr>
          <w:p w14:paraId="5339C3A5" w14:textId="77777777" w:rsidR="005424EF" w:rsidRDefault="005424EF" w:rsidP="005424EF">
            <w:pPr>
              <w:rPr>
                <w:rFonts w:ascii="Times New Roman" w:hAnsi="Times New Roman" w:cs="Times New Roman"/>
                <w:lang w:val="en-GB"/>
              </w:rPr>
            </w:pPr>
            <w:r>
              <w:rPr>
                <w:rFonts w:ascii="Times New Roman" w:hAnsi="Times New Roman" w:cs="Times New Roman"/>
                <w:lang w:val="en-GB"/>
              </w:rPr>
              <w:t>14</w:t>
            </w:r>
          </w:p>
        </w:tc>
      </w:tr>
      <w:tr w:rsidR="005424EF" w14:paraId="32303528" w14:textId="77777777" w:rsidTr="00CE6E97">
        <w:trPr>
          <w:trHeight w:val="287"/>
        </w:trPr>
        <w:tc>
          <w:tcPr>
            <w:tcW w:w="10060" w:type="dxa"/>
          </w:tcPr>
          <w:p w14:paraId="06280A01"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3.1 React-Native…………………………………………………………………………………….</w:t>
            </w:r>
          </w:p>
        </w:tc>
        <w:tc>
          <w:tcPr>
            <w:tcW w:w="258" w:type="dxa"/>
          </w:tcPr>
          <w:p w14:paraId="49147DF0" w14:textId="77777777" w:rsidR="005424EF" w:rsidRDefault="005424EF" w:rsidP="005424EF">
            <w:pPr>
              <w:rPr>
                <w:rFonts w:ascii="Times New Roman" w:hAnsi="Times New Roman" w:cs="Times New Roman"/>
                <w:lang w:val="en-GB"/>
              </w:rPr>
            </w:pPr>
            <w:r>
              <w:rPr>
                <w:rFonts w:ascii="Times New Roman" w:hAnsi="Times New Roman" w:cs="Times New Roman"/>
                <w:lang w:val="en-GB"/>
              </w:rPr>
              <w:t>14</w:t>
            </w:r>
          </w:p>
        </w:tc>
      </w:tr>
      <w:tr w:rsidR="005424EF" w14:paraId="4FD8788E" w14:textId="77777777" w:rsidTr="00CE6E97">
        <w:trPr>
          <w:trHeight w:val="287"/>
        </w:trPr>
        <w:tc>
          <w:tcPr>
            <w:tcW w:w="10060" w:type="dxa"/>
          </w:tcPr>
          <w:p w14:paraId="7E74189E"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3.2 Firebase Database……………………………………………………………………………….</w:t>
            </w:r>
          </w:p>
        </w:tc>
        <w:tc>
          <w:tcPr>
            <w:tcW w:w="258" w:type="dxa"/>
          </w:tcPr>
          <w:p w14:paraId="46E1647A" w14:textId="77777777" w:rsidR="005424EF" w:rsidRDefault="005424EF" w:rsidP="005424EF">
            <w:pPr>
              <w:rPr>
                <w:rFonts w:ascii="Times New Roman" w:hAnsi="Times New Roman" w:cs="Times New Roman"/>
                <w:lang w:val="en-GB"/>
              </w:rPr>
            </w:pPr>
            <w:r>
              <w:rPr>
                <w:rFonts w:ascii="Times New Roman" w:hAnsi="Times New Roman" w:cs="Times New Roman"/>
                <w:lang w:val="en-GB"/>
              </w:rPr>
              <w:t>16</w:t>
            </w:r>
          </w:p>
        </w:tc>
      </w:tr>
      <w:tr w:rsidR="005424EF" w14:paraId="3B0C98E4" w14:textId="77777777" w:rsidTr="00CE6E97">
        <w:trPr>
          <w:trHeight w:val="287"/>
        </w:trPr>
        <w:tc>
          <w:tcPr>
            <w:tcW w:w="10060" w:type="dxa"/>
          </w:tcPr>
          <w:p w14:paraId="3E95D06E" w14:textId="77777777" w:rsidR="005424EF" w:rsidRDefault="005424EF" w:rsidP="005424EF">
            <w:pPr>
              <w:rPr>
                <w:rFonts w:ascii="Times New Roman" w:hAnsi="Times New Roman" w:cs="Times New Roman"/>
                <w:lang w:val="en-GB"/>
              </w:rPr>
            </w:pPr>
          </w:p>
        </w:tc>
        <w:tc>
          <w:tcPr>
            <w:tcW w:w="258" w:type="dxa"/>
          </w:tcPr>
          <w:p w14:paraId="1469D492" w14:textId="77777777" w:rsidR="005424EF" w:rsidRDefault="005424EF" w:rsidP="005424EF">
            <w:pPr>
              <w:rPr>
                <w:rFonts w:ascii="Times New Roman" w:hAnsi="Times New Roman" w:cs="Times New Roman"/>
                <w:lang w:val="en-GB"/>
              </w:rPr>
            </w:pPr>
          </w:p>
        </w:tc>
      </w:tr>
      <w:tr w:rsidR="005424EF" w14:paraId="49DCE757" w14:textId="77777777" w:rsidTr="00CE6E97">
        <w:trPr>
          <w:trHeight w:val="287"/>
        </w:trPr>
        <w:tc>
          <w:tcPr>
            <w:tcW w:w="10060" w:type="dxa"/>
          </w:tcPr>
          <w:p w14:paraId="6D5230FA" w14:textId="77777777" w:rsidR="005424EF" w:rsidRDefault="005424EF" w:rsidP="005424EF">
            <w:pPr>
              <w:rPr>
                <w:rFonts w:ascii="Times New Roman" w:hAnsi="Times New Roman" w:cs="Times New Roman"/>
                <w:lang w:val="en-GB"/>
              </w:rPr>
            </w:pPr>
            <w:r>
              <w:rPr>
                <w:rFonts w:ascii="Times New Roman" w:hAnsi="Times New Roman" w:cs="Times New Roman"/>
                <w:lang w:val="en-GB"/>
              </w:rPr>
              <w:t>Chapter 4. System Design and Specification…………………………………………………………</w:t>
            </w:r>
          </w:p>
        </w:tc>
        <w:tc>
          <w:tcPr>
            <w:tcW w:w="258" w:type="dxa"/>
          </w:tcPr>
          <w:p w14:paraId="052DD1F9" w14:textId="77777777" w:rsidR="005424EF" w:rsidRDefault="005424EF" w:rsidP="005424EF">
            <w:pPr>
              <w:rPr>
                <w:rFonts w:ascii="Times New Roman" w:hAnsi="Times New Roman" w:cs="Times New Roman"/>
                <w:lang w:val="en-GB"/>
              </w:rPr>
            </w:pPr>
            <w:r>
              <w:rPr>
                <w:rFonts w:ascii="Times New Roman" w:hAnsi="Times New Roman" w:cs="Times New Roman"/>
                <w:lang w:val="en-GB"/>
              </w:rPr>
              <w:t>18</w:t>
            </w:r>
          </w:p>
        </w:tc>
      </w:tr>
      <w:tr w:rsidR="005424EF" w14:paraId="068D8E51" w14:textId="77777777" w:rsidTr="00CE6E97">
        <w:trPr>
          <w:trHeight w:val="287"/>
        </w:trPr>
        <w:tc>
          <w:tcPr>
            <w:tcW w:w="10060" w:type="dxa"/>
          </w:tcPr>
          <w:p w14:paraId="3AA3E30D"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4.1 React-Native Development…………………………………………………………………......</w:t>
            </w:r>
          </w:p>
        </w:tc>
        <w:tc>
          <w:tcPr>
            <w:tcW w:w="258" w:type="dxa"/>
          </w:tcPr>
          <w:p w14:paraId="3C4A3986" w14:textId="77777777" w:rsidR="005424EF" w:rsidRDefault="005424EF" w:rsidP="005424EF">
            <w:pPr>
              <w:rPr>
                <w:rFonts w:ascii="Times New Roman" w:hAnsi="Times New Roman" w:cs="Times New Roman"/>
                <w:lang w:val="en-GB"/>
              </w:rPr>
            </w:pPr>
            <w:r>
              <w:rPr>
                <w:rFonts w:ascii="Times New Roman" w:hAnsi="Times New Roman" w:cs="Times New Roman"/>
                <w:lang w:val="en-GB"/>
              </w:rPr>
              <w:t>18</w:t>
            </w:r>
          </w:p>
        </w:tc>
      </w:tr>
      <w:tr w:rsidR="005424EF" w14:paraId="7BF3ABF6" w14:textId="77777777" w:rsidTr="00CE6E97">
        <w:trPr>
          <w:trHeight w:val="287"/>
        </w:trPr>
        <w:tc>
          <w:tcPr>
            <w:tcW w:w="10060" w:type="dxa"/>
          </w:tcPr>
          <w:p w14:paraId="7F997B95" w14:textId="77777777" w:rsidR="005424EF" w:rsidRDefault="005424EF" w:rsidP="005424EF">
            <w:pPr>
              <w:rPr>
                <w:rFonts w:ascii="Times New Roman" w:hAnsi="Times New Roman" w:cs="Times New Roman"/>
                <w:lang w:val="en-GB"/>
              </w:rPr>
            </w:pPr>
            <w:r>
              <w:rPr>
                <w:rFonts w:ascii="Times New Roman" w:hAnsi="Times New Roman" w:cs="Times New Roman"/>
                <w:lang w:val="en-GB"/>
              </w:rPr>
              <w:t xml:space="preserve">   4.2 Firebase SDK Setup…………………………………………………………………………….</w:t>
            </w:r>
          </w:p>
        </w:tc>
        <w:tc>
          <w:tcPr>
            <w:tcW w:w="258" w:type="dxa"/>
          </w:tcPr>
          <w:p w14:paraId="3E27123E" w14:textId="77777777" w:rsidR="005424EF" w:rsidRDefault="005424EF" w:rsidP="005424EF">
            <w:pPr>
              <w:rPr>
                <w:rFonts w:ascii="Times New Roman" w:hAnsi="Times New Roman" w:cs="Times New Roman"/>
                <w:lang w:val="en-GB"/>
              </w:rPr>
            </w:pPr>
            <w:r>
              <w:rPr>
                <w:rFonts w:ascii="Times New Roman" w:hAnsi="Times New Roman" w:cs="Times New Roman"/>
                <w:lang w:val="en-GB"/>
              </w:rPr>
              <w:t>19</w:t>
            </w:r>
          </w:p>
        </w:tc>
      </w:tr>
      <w:tr w:rsidR="005424EF" w14:paraId="4B4B04AB" w14:textId="77777777" w:rsidTr="00CE6E97">
        <w:trPr>
          <w:trHeight w:val="287"/>
        </w:trPr>
        <w:tc>
          <w:tcPr>
            <w:tcW w:w="10060" w:type="dxa"/>
          </w:tcPr>
          <w:p w14:paraId="4E18FB98" w14:textId="74DC3D69" w:rsidR="005424EF" w:rsidRDefault="005424EF" w:rsidP="005424EF">
            <w:pPr>
              <w:rPr>
                <w:rFonts w:ascii="Times New Roman" w:hAnsi="Times New Roman" w:cs="Times New Roman"/>
                <w:lang w:val="en-GB"/>
              </w:rPr>
            </w:pPr>
            <w:r>
              <w:rPr>
                <w:rFonts w:ascii="Times New Roman" w:hAnsi="Times New Roman" w:cs="Times New Roman"/>
                <w:lang w:val="en-GB"/>
              </w:rPr>
              <w:t xml:space="preserve">   4.3 System Model………………………………………………………………………………...</w:t>
            </w:r>
            <w:r w:rsidR="00123A14">
              <w:rPr>
                <w:rFonts w:ascii="Times New Roman" w:hAnsi="Times New Roman" w:cs="Times New Roman"/>
                <w:lang w:val="en-GB"/>
              </w:rPr>
              <w:t>...</w:t>
            </w:r>
          </w:p>
        </w:tc>
        <w:tc>
          <w:tcPr>
            <w:tcW w:w="258" w:type="dxa"/>
          </w:tcPr>
          <w:p w14:paraId="2F78E08B" w14:textId="77777777" w:rsidR="005424EF" w:rsidRDefault="005424EF" w:rsidP="005424EF">
            <w:pPr>
              <w:rPr>
                <w:rFonts w:ascii="Times New Roman" w:hAnsi="Times New Roman" w:cs="Times New Roman"/>
                <w:lang w:val="en-GB"/>
              </w:rPr>
            </w:pPr>
            <w:r>
              <w:rPr>
                <w:rFonts w:ascii="Times New Roman" w:hAnsi="Times New Roman" w:cs="Times New Roman"/>
                <w:lang w:val="en-GB"/>
              </w:rPr>
              <w:t>21</w:t>
            </w:r>
          </w:p>
        </w:tc>
      </w:tr>
      <w:tr w:rsidR="005424EF" w14:paraId="21454920" w14:textId="77777777" w:rsidTr="00CE6E97">
        <w:trPr>
          <w:trHeight w:val="287"/>
        </w:trPr>
        <w:tc>
          <w:tcPr>
            <w:tcW w:w="10060" w:type="dxa"/>
          </w:tcPr>
          <w:p w14:paraId="17FEFB9A" w14:textId="11932542" w:rsidR="005424EF" w:rsidRDefault="005424EF" w:rsidP="005424EF">
            <w:pPr>
              <w:rPr>
                <w:rFonts w:ascii="Times New Roman" w:hAnsi="Times New Roman" w:cs="Times New Roman"/>
                <w:lang w:val="en-GB"/>
              </w:rPr>
            </w:pPr>
            <w:r>
              <w:rPr>
                <w:rFonts w:ascii="Times New Roman" w:hAnsi="Times New Roman" w:cs="Times New Roman"/>
                <w:lang w:val="en-GB"/>
              </w:rPr>
              <w:t xml:space="preserve">   4.4 System Architecture…………………………………………………………………………….</w:t>
            </w:r>
          </w:p>
        </w:tc>
        <w:tc>
          <w:tcPr>
            <w:tcW w:w="258" w:type="dxa"/>
          </w:tcPr>
          <w:p w14:paraId="2C06F081" w14:textId="77777777" w:rsidR="005424EF" w:rsidRDefault="005424EF" w:rsidP="005424EF">
            <w:pPr>
              <w:rPr>
                <w:rFonts w:ascii="Times New Roman" w:hAnsi="Times New Roman" w:cs="Times New Roman"/>
                <w:lang w:val="en-GB"/>
              </w:rPr>
            </w:pPr>
            <w:r>
              <w:rPr>
                <w:rFonts w:ascii="Times New Roman" w:hAnsi="Times New Roman" w:cs="Times New Roman"/>
                <w:lang w:val="en-GB"/>
              </w:rPr>
              <w:t>22</w:t>
            </w:r>
          </w:p>
        </w:tc>
      </w:tr>
      <w:tr w:rsidR="005424EF" w14:paraId="77067ACA" w14:textId="77777777" w:rsidTr="00CE6E97">
        <w:trPr>
          <w:trHeight w:val="287"/>
        </w:trPr>
        <w:tc>
          <w:tcPr>
            <w:tcW w:w="10060" w:type="dxa"/>
          </w:tcPr>
          <w:p w14:paraId="7A13164E" w14:textId="77777777" w:rsidR="005424EF" w:rsidRDefault="005424EF" w:rsidP="005424EF">
            <w:pPr>
              <w:rPr>
                <w:rFonts w:ascii="Times New Roman" w:hAnsi="Times New Roman" w:cs="Times New Roman"/>
                <w:lang w:val="en-GB"/>
              </w:rPr>
            </w:pPr>
          </w:p>
        </w:tc>
        <w:tc>
          <w:tcPr>
            <w:tcW w:w="258" w:type="dxa"/>
          </w:tcPr>
          <w:p w14:paraId="494BABB1" w14:textId="77777777" w:rsidR="005424EF" w:rsidRDefault="005424EF" w:rsidP="005424EF">
            <w:pPr>
              <w:rPr>
                <w:rFonts w:ascii="Times New Roman" w:hAnsi="Times New Roman" w:cs="Times New Roman"/>
                <w:lang w:val="en-GB"/>
              </w:rPr>
            </w:pPr>
          </w:p>
        </w:tc>
      </w:tr>
      <w:tr w:rsidR="005424EF" w14:paraId="7803AB8A" w14:textId="77777777" w:rsidTr="00CE6E97">
        <w:trPr>
          <w:trHeight w:val="287"/>
        </w:trPr>
        <w:tc>
          <w:tcPr>
            <w:tcW w:w="10060" w:type="dxa"/>
          </w:tcPr>
          <w:p w14:paraId="4EA1A140" w14:textId="77777777" w:rsidR="005424EF" w:rsidRDefault="005424EF" w:rsidP="005424EF">
            <w:pPr>
              <w:rPr>
                <w:rFonts w:ascii="Times New Roman" w:hAnsi="Times New Roman" w:cs="Times New Roman"/>
                <w:lang w:val="en-GB"/>
              </w:rPr>
            </w:pPr>
            <w:r>
              <w:rPr>
                <w:rFonts w:ascii="Times New Roman" w:hAnsi="Times New Roman" w:cs="Times New Roman"/>
                <w:lang w:val="en-GB"/>
              </w:rPr>
              <w:t>Chapter 5. Implementation……………………………………………………………………………</w:t>
            </w:r>
          </w:p>
        </w:tc>
        <w:tc>
          <w:tcPr>
            <w:tcW w:w="258" w:type="dxa"/>
          </w:tcPr>
          <w:p w14:paraId="29B3F67C" w14:textId="77777777" w:rsidR="005424EF" w:rsidRDefault="005424EF" w:rsidP="005424EF">
            <w:pPr>
              <w:rPr>
                <w:rFonts w:ascii="Times New Roman" w:hAnsi="Times New Roman" w:cs="Times New Roman"/>
                <w:lang w:val="en-GB"/>
              </w:rPr>
            </w:pPr>
            <w:r>
              <w:rPr>
                <w:rFonts w:ascii="Times New Roman" w:hAnsi="Times New Roman" w:cs="Times New Roman"/>
                <w:lang w:val="en-GB"/>
              </w:rPr>
              <w:t>23</w:t>
            </w:r>
          </w:p>
        </w:tc>
      </w:tr>
      <w:tr w:rsidR="004C7750" w14:paraId="3F6FA667" w14:textId="77777777" w:rsidTr="00CE6E97">
        <w:trPr>
          <w:trHeight w:val="287"/>
        </w:trPr>
        <w:tc>
          <w:tcPr>
            <w:tcW w:w="10060" w:type="dxa"/>
          </w:tcPr>
          <w:p w14:paraId="27621CD0" w14:textId="77777777" w:rsidR="004C7750" w:rsidRDefault="004C7750" w:rsidP="005424EF">
            <w:pPr>
              <w:rPr>
                <w:rFonts w:ascii="Times New Roman" w:hAnsi="Times New Roman" w:cs="Times New Roman"/>
                <w:lang w:val="en-GB"/>
              </w:rPr>
            </w:pPr>
          </w:p>
        </w:tc>
        <w:tc>
          <w:tcPr>
            <w:tcW w:w="258" w:type="dxa"/>
          </w:tcPr>
          <w:p w14:paraId="79F82350" w14:textId="77777777" w:rsidR="004C7750" w:rsidRDefault="004C7750" w:rsidP="005424EF">
            <w:pPr>
              <w:rPr>
                <w:rFonts w:ascii="Times New Roman" w:hAnsi="Times New Roman" w:cs="Times New Roman"/>
                <w:lang w:val="en-GB"/>
              </w:rPr>
            </w:pPr>
          </w:p>
        </w:tc>
      </w:tr>
      <w:tr w:rsidR="004C7750" w14:paraId="25BB1D02" w14:textId="77777777" w:rsidTr="00CE6E97">
        <w:trPr>
          <w:trHeight w:val="287"/>
        </w:trPr>
        <w:tc>
          <w:tcPr>
            <w:tcW w:w="10060" w:type="dxa"/>
          </w:tcPr>
          <w:p w14:paraId="16A3BF33" w14:textId="7CE9BB1E" w:rsidR="004C7750" w:rsidRDefault="00CE00BA" w:rsidP="005424EF">
            <w:pPr>
              <w:rPr>
                <w:rFonts w:ascii="Times New Roman" w:hAnsi="Times New Roman" w:cs="Times New Roman"/>
                <w:lang w:val="en-GB"/>
              </w:rPr>
            </w:pPr>
            <w:r>
              <w:rPr>
                <w:rFonts w:ascii="Times New Roman" w:hAnsi="Times New Roman" w:cs="Times New Roman"/>
                <w:lang w:val="en-GB"/>
              </w:rPr>
              <w:t xml:space="preserve">Chapter 6. </w:t>
            </w:r>
            <w:r w:rsidR="00123A14">
              <w:rPr>
                <w:rFonts w:ascii="Times New Roman" w:hAnsi="Times New Roman" w:cs="Times New Roman"/>
                <w:lang w:val="en-GB"/>
              </w:rPr>
              <w:t>Testing and Evolution…………………………………………………………………......</w:t>
            </w:r>
          </w:p>
        </w:tc>
        <w:tc>
          <w:tcPr>
            <w:tcW w:w="258" w:type="dxa"/>
          </w:tcPr>
          <w:p w14:paraId="22EAD35B" w14:textId="0A0F8D45" w:rsidR="004C7750" w:rsidRDefault="00717090" w:rsidP="005424EF">
            <w:pPr>
              <w:rPr>
                <w:rFonts w:ascii="Times New Roman" w:hAnsi="Times New Roman" w:cs="Times New Roman"/>
                <w:lang w:val="en-GB"/>
              </w:rPr>
            </w:pPr>
            <w:r>
              <w:rPr>
                <w:rFonts w:ascii="Times New Roman" w:hAnsi="Times New Roman" w:cs="Times New Roman"/>
                <w:lang w:val="en-GB"/>
              </w:rPr>
              <w:t>30</w:t>
            </w:r>
          </w:p>
        </w:tc>
      </w:tr>
      <w:tr w:rsidR="00CE00BA" w14:paraId="7CFCC447" w14:textId="77777777" w:rsidTr="00CE6E97">
        <w:trPr>
          <w:trHeight w:val="287"/>
        </w:trPr>
        <w:tc>
          <w:tcPr>
            <w:tcW w:w="10060" w:type="dxa"/>
          </w:tcPr>
          <w:p w14:paraId="0E507AF5" w14:textId="77777777" w:rsidR="00CE00BA" w:rsidRDefault="00CE00BA" w:rsidP="005424EF">
            <w:pPr>
              <w:rPr>
                <w:rFonts w:ascii="Times New Roman" w:hAnsi="Times New Roman" w:cs="Times New Roman"/>
                <w:lang w:val="en-GB"/>
              </w:rPr>
            </w:pPr>
          </w:p>
        </w:tc>
        <w:tc>
          <w:tcPr>
            <w:tcW w:w="258" w:type="dxa"/>
          </w:tcPr>
          <w:p w14:paraId="4089AE9E" w14:textId="77777777" w:rsidR="00CE00BA" w:rsidRDefault="00CE00BA" w:rsidP="005424EF">
            <w:pPr>
              <w:rPr>
                <w:rFonts w:ascii="Times New Roman" w:hAnsi="Times New Roman" w:cs="Times New Roman"/>
                <w:lang w:val="en-GB"/>
              </w:rPr>
            </w:pPr>
          </w:p>
        </w:tc>
      </w:tr>
      <w:tr w:rsidR="00CE00BA" w14:paraId="6058436C" w14:textId="77777777" w:rsidTr="00CE6E97">
        <w:trPr>
          <w:trHeight w:val="287"/>
        </w:trPr>
        <w:tc>
          <w:tcPr>
            <w:tcW w:w="10060" w:type="dxa"/>
          </w:tcPr>
          <w:p w14:paraId="464108DA" w14:textId="773C1AEF" w:rsidR="00CE00BA" w:rsidRDefault="00CE00BA" w:rsidP="005424EF">
            <w:pPr>
              <w:rPr>
                <w:rFonts w:ascii="Times New Roman" w:hAnsi="Times New Roman" w:cs="Times New Roman"/>
                <w:lang w:val="en-GB"/>
              </w:rPr>
            </w:pPr>
            <w:r>
              <w:rPr>
                <w:rFonts w:ascii="Times New Roman" w:hAnsi="Times New Roman" w:cs="Times New Roman"/>
                <w:lang w:val="en-GB"/>
              </w:rPr>
              <w:t xml:space="preserve">Chapter 7. </w:t>
            </w:r>
            <w:r w:rsidR="00E83415">
              <w:rPr>
                <w:rFonts w:ascii="Times New Roman" w:hAnsi="Times New Roman" w:cs="Times New Roman"/>
                <w:lang w:val="en-GB"/>
              </w:rPr>
              <w:t>Conclusion and Future Work……………………………………………………………</w:t>
            </w:r>
            <w:r w:rsidR="00123A14">
              <w:rPr>
                <w:rFonts w:ascii="Times New Roman" w:hAnsi="Times New Roman" w:cs="Times New Roman"/>
                <w:lang w:val="en-GB"/>
              </w:rPr>
              <w:t>...</w:t>
            </w:r>
          </w:p>
        </w:tc>
        <w:tc>
          <w:tcPr>
            <w:tcW w:w="258" w:type="dxa"/>
          </w:tcPr>
          <w:p w14:paraId="47FD6D55" w14:textId="5C70F339" w:rsidR="00CE00BA" w:rsidRDefault="0072152A" w:rsidP="005424EF">
            <w:pPr>
              <w:rPr>
                <w:rFonts w:ascii="Times New Roman" w:hAnsi="Times New Roman" w:cs="Times New Roman"/>
                <w:lang w:val="en-GB"/>
              </w:rPr>
            </w:pPr>
            <w:r>
              <w:rPr>
                <w:rFonts w:ascii="Times New Roman" w:hAnsi="Times New Roman" w:cs="Times New Roman"/>
                <w:lang w:val="en-GB"/>
              </w:rPr>
              <w:t>3</w:t>
            </w:r>
            <w:r w:rsidR="00182796">
              <w:rPr>
                <w:rFonts w:ascii="Times New Roman" w:hAnsi="Times New Roman" w:cs="Times New Roman"/>
                <w:lang w:val="en-GB"/>
              </w:rPr>
              <w:t>6</w:t>
            </w:r>
          </w:p>
        </w:tc>
      </w:tr>
      <w:tr w:rsidR="00966EEA" w14:paraId="454A55D2" w14:textId="77777777" w:rsidTr="00CE6E97">
        <w:trPr>
          <w:trHeight w:val="287"/>
        </w:trPr>
        <w:tc>
          <w:tcPr>
            <w:tcW w:w="10060" w:type="dxa"/>
          </w:tcPr>
          <w:p w14:paraId="4470D5B1" w14:textId="77777777" w:rsidR="00966EEA" w:rsidRDefault="00966EEA" w:rsidP="005424EF">
            <w:pPr>
              <w:rPr>
                <w:rFonts w:ascii="Times New Roman" w:hAnsi="Times New Roman" w:cs="Times New Roman"/>
                <w:lang w:val="en-GB"/>
              </w:rPr>
            </w:pPr>
          </w:p>
        </w:tc>
        <w:tc>
          <w:tcPr>
            <w:tcW w:w="258" w:type="dxa"/>
          </w:tcPr>
          <w:p w14:paraId="37C2BFF1" w14:textId="77777777" w:rsidR="00966EEA" w:rsidRDefault="00966EEA" w:rsidP="005424EF">
            <w:pPr>
              <w:rPr>
                <w:rFonts w:ascii="Times New Roman" w:hAnsi="Times New Roman" w:cs="Times New Roman"/>
                <w:lang w:val="en-GB"/>
              </w:rPr>
            </w:pPr>
          </w:p>
        </w:tc>
      </w:tr>
      <w:tr w:rsidR="00966EEA" w14:paraId="312D224B" w14:textId="77777777" w:rsidTr="00CE6E97">
        <w:trPr>
          <w:trHeight w:val="287"/>
        </w:trPr>
        <w:tc>
          <w:tcPr>
            <w:tcW w:w="10060" w:type="dxa"/>
          </w:tcPr>
          <w:p w14:paraId="2E7C0330" w14:textId="48EFC278" w:rsidR="00966EEA" w:rsidRDefault="00A77BFD" w:rsidP="005424EF">
            <w:pPr>
              <w:rPr>
                <w:rFonts w:ascii="Times New Roman" w:hAnsi="Times New Roman" w:cs="Times New Roman"/>
                <w:lang w:val="en-GB"/>
              </w:rPr>
            </w:pPr>
            <w:r>
              <w:rPr>
                <w:rFonts w:ascii="Times New Roman" w:hAnsi="Times New Roman" w:cs="Times New Roman"/>
                <w:lang w:val="en-GB"/>
              </w:rPr>
              <w:t>References</w:t>
            </w:r>
            <w:r w:rsidR="002635BE">
              <w:rPr>
                <w:rFonts w:ascii="Times New Roman" w:hAnsi="Times New Roman" w:cs="Times New Roman"/>
                <w:lang w:val="en-GB"/>
              </w:rPr>
              <w:t>……………………………………………………………………………………………</w:t>
            </w:r>
            <w:r w:rsidR="00B5096E">
              <w:rPr>
                <w:rFonts w:ascii="Times New Roman" w:hAnsi="Times New Roman" w:cs="Times New Roman"/>
                <w:lang w:val="en-GB"/>
              </w:rPr>
              <w:t>...</w:t>
            </w:r>
          </w:p>
        </w:tc>
        <w:tc>
          <w:tcPr>
            <w:tcW w:w="258" w:type="dxa"/>
          </w:tcPr>
          <w:p w14:paraId="669304D4" w14:textId="653F1B3C" w:rsidR="00966EEA" w:rsidRDefault="00D6311D" w:rsidP="005424EF">
            <w:pPr>
              <w:rPr>
                <w:rFonts w:ascii="Times New Roman" w:hAnsi="Times New Roman" w:cs="Times New Roman"/>
                <w:lang w:val="en-GB"/>
              </w:rPr>
            </w:pPr>
            <w:r>
              <w:rPr>
                <w:rFonts w:ascii="Times New Roman" w:hAnsi="Times New Roman" w:cs="Times New Roman"/>
                <w:lang w:val="en-GB"/>
              </w:rPr>
              <w:t>3</w:t>
            </w:r>
            <w:r w:rsidR="00182796">
              <w:rPr>
                <w:rFonts w:ascii="Times New Roman" w:hAnsi="Times New Roman" w:cs="Times New Roman"/>
                <w:lang w:val="en-GB"/>
              </w:rPr>
              <w:t>7</w:t>
            </w:r>
          </w:p>
        </w:tc>
      </w:tr>
      <w:tr w:rsidR="00D6311D" w14:paraId="46DAD734" w14:textId="77777777" w:rsidTr="00CE6E97">
        <w:trPr>
          <w:trHeight w:val="287"/>
        </w:trPr>
        <w:tc>
          <w:tcPr>
            <w:tcW w:w="10060" w:type="dxa"/>
          </w:tcPr>
          <w:p w14:paraId="06BEBE04" w14:textId="2BECBFE9" w:rsidR="00D6311D" w:rsidRDefault="00D6311D" w:rsidP="005424EF">
            <w:pPr>
              <w:rPr>
                <w:rFonts w:ascii="Times New Roman" w:hAnsi="Times New Roman" w:cs="Times New Roman"/>
                <w:lang w:val="en-GB"/>
              </w:rPr>
            </w:pPr>
          </w:p>
        </w:tc>
        <w:tc>
          <w:tcPr>
            <w:tcW w:w="258" w:type="dxa"/>
          </w:tcPr>
          <w:p w14:paraId="5E8C4909" w14:textId="5965527E" w:rsidR="00D6311D" w:rsidRDefault="00D6311D" w:rsidP="005424EF">
            <w:pPr>
              <w:rPr>
                <w:rFonts w:ascii="Times New Roman" w:hAnsi="Times New Roman" w:cs="Times New Roman"/>
                <w:lang w:val="en-GB"/>
              </w:rPr>
            </w:pPr>
          </w:p>
        </w:tc>
      </w:tr>
    </w:tbl>
    <w:p w14:paraId="5663EF94" w14:textId="7052911E" w:rsidR="00500D68" w:rsidRDefault="00500D68" w:rsidP="005424EF">
      <w:pPr>
        <w:rPr>
          <w:rFonts w:ascii="Times New Roman" w:hAnsi="Times New Roman" w:cs="Times New Roman"/>
          <w:b/>
          <w:bCs/>
          <w:sz w:val="36"/>
          <w:szCs w:val="36"/>
          <w:lang w:val="en-GB"/>
        </w:rPr>
      </w:pPr>
      <w:r>
        <w:rPr>
          <w:rFonts w:ascii="Times New Roman" w:hAnsi="Times New Roman" w:cs="Times New Roman"/>
          <w:b/>
          <w:bCs/>
          <w:sz w:val="36"/>
          <w:szCs w:val="36"/>
          <w:lang w:val="en-GB"/>
        </w:rPr>
        <w:t>Table of Contents</w:t>
      </w:r>
    </w:p>
    <w:p w14:paraId="0AA3F3EF" w14:textId="77777777" w:rsidR="00012F0C" w:rsidRDefault="00012F0C" w:rsidP="00527CA2">
      <w:pPr>
        <w:ind w:left="-284"/>
        <w:rPr>
          <w:rFonts w:ascii="Times New Roman" w:hAnsi="Times New Roman" w:cs="Times New Roman"/>
          <w:b/>
          <w:bCs/>
          <w:sz w:val="36"/>
          <w:szCs w:val="36"/>
          <w:lang w:val="en-GB"/>
        </w:rPr>
      </w:pPr>
    </w:p>
    <w:p w14:paraId="1AFE3F47" w14:textId="7786F104" w:rsidR="008A1DDB" w:rsidRPr="00C177FA" w:rsidRDefault="008A1DDB" w:rsidP="006E5B38">
      <w:pPr>
        <w:rPr>
          <w:rFonts w:ascii="Times New Roman" w:hAnsi="Times New Roman" w:cs="Times New Roman"/>
          <w:lang w:val="en-GB"/>
        </w:rPr>
      </w:pPr>
    </w:p>
    <w:p w14:paraId="6BB67320" w14:textId="3E79B011" w:rsidR="697DD62D" w:rsidRDefault="697DD62D"/>
    <w:p w14:paraId="4F9CFF2C" w14:textId="2D545752" w:rsidR="6FA72EDF" w:rsidRDefault="6FA72EDF"/>
    <w:p w14:paraId="6A64A5B1" w14:textId="18E16C23" w:rsidR="00C177FA" w:rsidRPr="00C177FA" w:rsidRDefault="00C177FA" w:rsidP="006E5B38">
      <w:pPr>
        <w:rPr>
          <w:rFonts w:ascii="Times New Roman" w:hAnsi="Times New Roman" w:cs="Times New Roman"/>
          <w:lang w:val="en-GB"/>
        </w:rPr>
      </w:pPr>
    </w:p>
    <w:p w14:paraId="0FBE2034" w14:textId="0BE62603" w:rsidR="00500D68" w:rsidRDefault="00500D68" w:rsidP="006E5B38">
      <w:pPr>
        <w:rPr>
          <w:rFonts w:ascii="Times New Roman" w:hAnsi="Times New Roman" w:cs="Times New Roman"/>
          <w:b/>
          <w:bCs/>
          <w:sz w:val="36"/>
          <w:szCs w:val="36"/>
          <w:lang w:val="en-GB"/>
        </w:rPr>
      </w:pPr>
    </w:p>
    <w:p w14:paraId="174D00A2" w14:textId="001DFB88" w:rsidR="00500D68" w:rsidRDefault="00500D68" w:rsidP="006E5B38">
      <w:pPr>
        <w:rPr>
          <w:rFonts w:ascii="Times New Roman" w:hAnsi="Times New Roman" w:cs="Times New Roman"/>
          <w:b/>
          <w:bCs/>
          <w:sz w:val="36"/>
          <w:szCs w:val="36"/>
          <w:lang w:val="en-GB"/>
        </w:rPr>
      </w:pPr>
    </w:p>
    <w:p w14:paraId="2479B886" w14:textId="5F0629F0" w:rsidR="00940F37" w:rsidRDefault="00940F37" w:rsidP="006E5B38">
      <w:pPr>
        <w:rPr>
          <w:rFonts w:ascii="Times New Roman" w:hAnsi="Times New Roman" w:cs="Times New Roman"/>
          <w:b/>
          <w:bCs/>
          <w:sz w:val="36"/>
          <w:szCs w:val="36"/>
          <w:lang w:val="en-GB"/>
        </w:rPr>
      </w:pPr>
    </w:p>
    <w:p w14:paraId="0A83B5BB" w14:textId="77777777" w:rsidR="00CE6E97" w:rsidRDefault="00CE6E97" w:rsidP="006E5B38">
      <w:pPr>
        <w:rPr>
          <w:rFonts w:ascii="Times New Roman" w:hAnsi="Times New Roman" w:cs="Times New Roman"/>
          <w:b/>
          <w:bCs/>
          <w:sz w:val="36"/>
          <w:szCs w:val="36"/>
          <w:lang w:val="en-GB"/>
        </w:rPr>
      </w:pPr>
    </w:p>
    <w:p w14:paraId="584FD489" w14:textId="2EBD051B" w:rsidR="00500D68" w:rsidRDefault="00500D68" w:rsidP="006E5B38">
      <w:pPr>
        <w:rPr>
          <w:rFonts w:ascii="Times New Roman" w:hAnsi="Times New Roman" w:cs="Times New Roman"/>
          <w:b/>
          <w:bCs/>
          <w:sz w:val="36"/>
          <w:szCs w:val="36"/>
          <w:lang w:val="en-GB"/>
        </w:rPr>
      </w:pPr>
      <w:r>
        <w:rPr>
          <w:rFonts w:ascii="Times New Roman" w:hAnsi="Times New Roman" w:cs="Times New Roman"/>
          <w:b/>
          <w:bCs/>
          <w:sz w:val="36"/>
          <w:szCs w:val="36"/>
          <w:lang w:val="en-GB"/>
        </w:rPr>
        <w:lastRenderedPageBreak/>
        <w:t>List of Figures</w:t>
      </w:r>
    </w:p>
    <w:tbl>
      <w:tblPr>
        <w:tblStyle w:val="TableGrid"/>
        <w:tblpPr w:leftFromText="180" w:rightFromText="180" w:vertAnchor="text" w:horzAnchor="page" w:tblpX="970" w:tblpY="4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gridCol w:w="456"/>
      </w:tblGrid>
      <w:tr w:rsidR="005424EF" w14:paraId="7E01B028" w14:textId="77777777" w:rsidTr="003467C2">
        <w:tc>
          <w:tcPr>
            <w:tcW w:w="8560" w:type="dxa"/>
          </w:tcPr>
          <w:p w14:paraId="7854F749" w14:textId="77777777" w:rsidR="005424EF" w:rsidRPr="004B15DE" w:rsidRDefault="005424EF" w:rsidP="005424EF">
            <w:pPr>
              <w:rPr>
                <w:rFonts w:ascii="Times New Roman" w:hAnsi="Times New Roman" w:cs="Times New Roman"/>
                <w:lang w:val="en-GB"/>
              </w:rPr>
            </w:pPr>
            <w:r w:rsidRPr="004B15DE">
              <w:rPr>
                <w:rFonts w:ascii="Times New Roman" w:hAnsi="Times New Roman" w:cs="Times New Roman"/>
                <w:lang w:val="en-GB"/>
              </w:rPr>
              <w:t xml:space="preserve">Figure </w:t>
            </w:r>
            <w:r>
              <w:rPr>
                <w:rFonts w:ascii="Times New Roman" w:hAnsi="Times New Roman" w:cs="Times New Roman"/>
                <w:lang w:val="en-GB"/>
              </w:rPr>
              <w:t>3.1 Platform Specification……………………………………………………….</w:t>
            </w:r>
          </w:p>
        </w:tc>
        <w:tc>
          <w:tcPr>
            <w:tcW w:w="456" w:type="dxa"/>
          </w:tcPr>
          <w:p w14:paraId="6E9FA81F" w14:textId="77777777" w:rsidR="005424EF" w:rsidRPr="004B15DE" w:rsidRDefault="005424EF" w:rsidP="005424EF">
            <w:pPr>
              <w:rPr>
                <w:rFonts w:ascii="Times New Roman" w:hAnsi="Times New Roman" w:cs="Times New Roman"/>
                <w:lang w:val="en-GB"/>
              </w:rPr>
            </w:pPr>
            <w:r>
              <w:rPr>
                <w:rFonts w:ascii="Times New Roman" w:hAnsi="Times New Roman" w:cs="Times New Roman"/>
                <w:lang w:val="en-GB"/>
              </w:rPr>
              <w:t>16</w:t>
            </w:r>
          </w:p>
        </w:tc>
      </w:tr>
      <w:tr w:rsidR="005424EF" w14:paraId="0DD427FD" w14:textId="77777777" w:rsidTr="003467C2">
        <w:tc>
          <w:tcPr>
            <w:tcW w:w="8560" w:type="dxa"/>
          </w:tcPr>
          <w:p w14:paraId="21CFFB53" w14:textId="77777777" w:rsidR="005424EF" w:rsidRPr="00400F58" w:rsidRDefault="005424EF" w:rsidP="005424EF">
            <w:pPr>
              <w:rPr>
                <w:rFonts w:ascii="Times New Roman" w:hAnsi="Times New Roman" w:cs="Times New Roman"/>
                <w:lang w:val="en-GB"/>
              </w:rPr>
            </w:pPr>
            <w:r>
              <w:rPr>
                <w:rFonts w:ascii="Times New Roman" w:hAnsi="Times New Roman" w:cs="Times New Roman"/>
                <w:lang w:val="en-GB"/>
              </w:rPr>
              <w:t>Figure 4.1 How to get Started with React-Native……………………………………….</w:t>
            </w:r>
          </w:p>
        </w:tc>
        <w:tc>
          <w:tcPr>
            <w:tcW w:w="456" w:type="dxa"/>
          </w:tcPr>
          <w:p w14:paraId="42E95E51" w14:textId="77777777" w:rsidR="005424EF" w:rsidRPr="00BC7085" w:rsidRDefault="005424EF" w:rsidP="005424EF">
            <w:pPr>
              <w:rPr>
                <w:rFonts w:ascii="Times New Roman" w:hAnsi="Times New Roman" w:cs="Times New Roman"/>
                <w:lang w:val="en-GB"/>
              </w:rPr>
            </w:pPr>
            <w:r>
              <w:rPr>
                <w:rFonts w:ascii="Times New Roman" w:hAnsi="Times New Roman" w:cs="Times New Roman"/>
                <w:lang w:val="en-GB"/>
              </w:rPr>
              <w:t>18</w:t>
            </w:r>
          </w:p>
        </w:tc>
      </w:tr>
      <w:tr w:rsidR="005424EF" w14:paraId="67B2C8B3" w14:textId="77777777" w:rsidTr="003467C2">
        <w:tc>
          <w:tcPr>
            <w:tcW w:w="8560" w:type="dxa"/>
          </w:tcPr>
          <w:p w14:paraId="1F0ED13B" w14:textId="77777777" w:rsidR="005424EF" w:rsidRPr="00BC7085" w:rsidRDefault="005424EF" w:rsidP="005424EF">
            <w:pPr>
              <w:rPr>
                <w:rFonts w:ascii="Times New Roman" w:hAnsi="Times New Roman" w:cs="Times New Roman"/>
                <w:lang w:val="en-GB"/>
              </w:rPr>
            </w:pPr>
            <w:r w:rsidRPr="00BC7085">
              <w:rPr>
                <w:rFonts w:ascii="Times New Roman" w:hAnsi="Times New Roman" w:cs="Times New Roman"/>
                <w:lang w:val="en-GB"/>
              </w:rPr>
              <w:t>Figure 4.2 Import in React-Native</w:t>
            </w:r>
            <w:r>
              <w:rPr>
                <w:rFonts w:ascii="Times New Roman" w:hAnsi="Times New Roman" w:cs="Times New Roman"/>
                <w:lang w:val="en-GB"/>
              </w:rPr>
              <w:t>………………………………………………………</w:t>
            </w:r>
          </w:p>
        </w:tc>
        <w:tc>
          <w:tcPr>
            <w:tcW w:w="456" w:type="dxa"/>
          </w:tcPr>
          <w:p w14:paraId="167D8061" w14:textId="77777777" w:rsidR="005424EF" w:rsidRPr="00BC7085" w:rsidRDefault="005424EF" w:rsidP="005424EF">
            <w:pPr>
              <w:rPr>
                <w:rFonts w:ascii="Times New Roman" w:hAnsi="Times New Roman" w:cs="Times New Roman"/>
                <w:lang w:val="en-GB"/>
              </w:rPr>
            </w:pPr>
            <w:r>
              <w:rPr>
                <w:rFonts w:ascii="Times New Roman" w:hAnsi="Times New Roman" w:cs="Times New Roman"/>
                <w:lang w:val="en-GB"/>
              </w:rPr>
              <w:t>19</w:t>
            </w:r>
          </w:p>
        </w:tc>
      </w:tr>
      <w:tr w:rsidR="005424EF" w14:paraId="2EA1039E" w14:textId="77777777" w:rsidTr="003467C2">
        <w:tc>
          <w:tcPr>
            <w:tcW w:w="8560" w:type="dxa"/>
          </w:tcPr>
          <w:p w14:paraId="50CA7576" w14:textId="77777777" w:rsidR="005424EF" w:rsidRPr="00236FF9" w:rsidRDefault="005424EF" w:rsidP="005424EF">
            <w:pPr>
              <w:rPr>
                <w:rFonts w:ascii="Times New Roman" w:hAnsi="Times New Roman" w:cs="Times New Roman"/>
                <w:lang w:val="en-GB"/>
              </w:rPr>
            </w:pPr>
            <w:r w:rsidRPr="00236FF9">
              <w:rPr>
                <w:rFonts w:ascii="Times New Roman" w:hAnsi="Times New Roman" w:cs="Times New Roman"/>
                <w:lang w:val="en-GB"/>
              </w:rPr>
              <w:t>Figure 4.3 Firebase Rules in React-Native</w:t>
            </w:r>
            <w:r>
              <w:rPr>
                <w:rFonts w:ascii="Times New Roman" w:hAnsi="Times New Roman" w:cs="Times New Roman"/>
                <w:lang w:val="en-GB"/>
              </w:rPr>
              <w:t>……………………………………………...</w:t>
            </w:r>
          </w:p>
        </w:tc>
        <w:tc>
          <w:tcPr>
            <w:tcW w:w="456" w:type="dxa"/>
          </w:tcPr>
          <w:p w14:paraId="02090211" w14:textId="77777777" w:rsidR="005424EF" w:rsidRPr="00236FF9" w:rsidRDefault="005424EF" w:rsidP="005424EF">
            <w:pPr>
              <w:rPr>
                <w:rFonts w:ascii="Times New Roman" w:hAnsi="Times New Roman" w:cs="Times New Roman"/>
                <w:lang w:val="en-GB"/>
              </w:rPr>
            </w:pPr>
            <w:r>
              <w:rPr>
                <w:rFonts w:ascii="Times New Roman" w:hAnsi="Times New Roman" w:cs="Times New Roman"/>
                <w:lang w:val="en-GB"/>
              </w:rPr>
              <w:t>20</w:t>
            </w:r>
          </w:p>
        </w:tc>
      </w:tr>
      <w:tr w:rsidR="005424EF" w14:paraId="5519B733" w14:textId="77777777" w:rsidTr="003467C2">
        <w:tc>
          <w:tcPr>
            <w:tcW w:w="8560" w:type="dxa"/>
          </w:tcPr>
          <w:p w14:paraId="72149C24" w14:textId="77777777" w:rsidR="005424EF" w:rsidRPr="00236FF9" w:rsidRDefault="005424EF" w:rsidP="005424EF">
            <w:pPr>
              <w:rPr>
                <w:rFonts w:ascii="Times New Roman" w:hAnsi="Times New Roman" w:cs="Times New Roman"/>
                <w:lang w:val="en-GB"/>
              </w:rPr>
            </w:pPr>
            <w:r w:rsidRPr="00236FF9">
              <w:rPr>
                <w:rFonts w:ascii="Times New Roman" w:hAnsi="Times New Roman" w:cs="Times New Roman"/>
                <w:lang w:val="en-GB"/>
              </w:rPr>
              <w:t xml:space="preserve">Figure 4.4 How to connect Firebase </w:t>
            </w:r>
            <w:r>
              <w:rPr>
                <w:rFonts w:ascii="Times New Roman" w:hAnsi="Times New Roman" w:cs="Times New Roman"/>
                <w:lang w:val="en-GB"/>
              </w:rPr>
              <w:t>with Re</w:t>
            </w:r>
            <w:r w:rsidRPr="00236FF9">
              <w:rPr>
                <w:rFonts w:ascii="Times New Roman" w:hAnsi="Times New Roman" w:cs="Times New Roman"/>
                <w:lang w:val="en-GB"/>
              </w:rPr>
              <w:t>act-Native</w:t>
            </w:r>
            <w:r>
              <w:rPr>
                <w:rFonts w:ascii="Times New Roman" w:hAnsi="Times New Roman" w:cs="Times New Roman"/>
                <w:lang w:val="en-GB"/>
              </w:rPr>
              <w:t>………………………………...</w:t>
            </w:r>
          </w:p>
        </w:tc>
        <w:tc>
          <w:tcPr>
            <w:tcW w:w="456" w:type="dxa"/>
          </w:tcPr>
          <w:p w14:paraId="1BB6F675" w14:textId="77777777" w:rsidR="005424EF" w:rsidRPr="00236FF9" w:rsidRDefault="005424EF" w:rsidP="005424EF">
            <w:pPr>
              <w:rPr>
                <w:rFonts w:ascii="Times New Roman" w:hAnsi="Times New Roman" w:cs="Times New Roman"/>
                <w:lang w:val="en-GB"/>
              </w:rPr>
            </w:pPr>
            <w:r>
              <w:rPr>
                <w:rFonts w:ascii="Times New Roman" w:hAnsi="Times New Roman" w:cs="Times New Roman"/>
                <w:lang w:val="en-GB"/>
              </w:rPr>
              <w:t>20</w:t>
            </w:r>
          </w:p>
        </w:tc>
      </w:tr>
      <w:tr w:rsidR="005424EF" w14:paraId="341C8495" w14:textId="77777777" w:rsidTr="003467C2">
        <w:tc>
          <w:tcPr>
            <w:tcW w:w="8560" w:type="dxa"/>
          </w:tcPr>
          <w:p w14:paraId="5696116B" w14:textId="77777777" w:rsidR="005424EF" w:rsidRPr="007B7254" w:rsidRDefault="005424EF" w:rsidP="005424EF">
            <w:pPr>
              <w:rPr>
                <w:rFonts w:ascii="Times New Roman" w:hAnsi="Times New Roman" w:cs="Times New Roman"/>
                <w:lang w:val="en-GB"/>
              </w:rPr>
            </w:pPr>
            <w:r w:rsidRPr="007B7254">
              <w:rPr>
                <w:rFonts w:ascii="Times New Roman" w:hAnsi="Times New Roman" w:cs="Times New Roman"/>
                <w:lang w:val="en-GB"/>
              </w:rPr>
              <w:t>Figure 4.5 System Model</w:t>
            </w:r>
            <w:r>
              <w:rPr>
                <w:rFonts w:ascii="Times New Roman" w:hAnsi="Times New Roman" w:cs="Times New Roman"/>
                <w:lang w:val="en-GB"/>
              </w:rPr>
              <w:t>……………………………………………………………….</w:t>
            </w:r>
          </w:p>
        </w:tc>
        <w:tc>
          <w:tcPr>
            <w:tcW w:w="456" w:type="dxa"/>
          </w:tcPr>
          <w:p w14:paraId="5627134E" w14:textId="77777777" w:rsidR="005424EF" w:rsidRPr="007B7254" w:rsidRDefault="005424EF" w:rsidP="005424EF">
            <w:pPr>
              <w:rPr>
                <w:rFonts w:ascii="Times New Roman" w:hAnsi="Times New Roman" w:cs="Times New Roman"/>
                <w:lang w:val="en-GB"/>
              </w:rPr>
            </w:pPr>
            <w:r>
              <w:rPr>
                <w:rFonts w:ascii="Times New Roman" w:hAnsi="Times New Roman" w:cs="Times New Roman"/>
                <w:lang w:val="en-GB"/>
              </w:rPr>
              <w:t>21</w:t>
            </w:r>
          </w:p>
        </w:tc>
      </w:tr>
      <w:tr w:rsidR="005424EF" w14:paraId="4D72BDFF" w14:textId="77777777" w:rsidTr="003467C2">
        <w:tc>
          <w:tcPr>
            <w:tcW w:w="8560" w:type="dxa"/>
          </w:tcPr>
          <w:p w14:paraId="45171B86" w14:textId="77777777" w:rsidR="005424EF" w:rsidRPr="007B7254" w:rsidRDefault="005424EF" w:rsidP="005424EF">
            <w:pPr>
              <w:rPr>
                <w:rFonts w:ascii="Times New Roman" w:hAnsi="Times New Roman" w:cs="Times New Roman"/>
                <w:lang w:val="en-GB"/>
              </w:rPr>
            </w:pPr>
            <w:r w:rsidRPr="007B7254">
              <w:rPr>
                <w:rFonts w:ascii="Times New Roman" w:hAnsi="Times New Roman" w:cs="Times New Roman"/>
                <w:lang w:val="en-GB"/>
              </w:rPr>
              <w:t>Figure 4.6 System Architecture</w:t>
            </w:r>
            <w:r>
              <w:rPr>
                <w:rFonts w:ascii="Times New Roman" w:hAnsi="Times New Roman" w:cs="Times New Roman"/>
                <w:lang w:val="en-GB"/>
              </w:rPr>
              <w:t>…………………………………………………………</w:t>
            </w:r>
          </w:p>
        </w:tc>
        <w:tc>
          <w:tcPr>
            <w:tcW w:w="456" w:type="dxa"/>
          </w:tcPr>
          <w:p w14:paraId="2287C3E4" w14:textId="77777777" w:rsidR="005424EF" w:rsidRPr="007B7254" w:rsidRDefault="005424EF" w:rsidP="005424EF">
            <w:pPr>
              <w:rPr>
                <w:rFonts w:ascii="Times New Roman" w:hAnsi="Times New Roman" w:cs="Times New Roman"/>
                <w:lang w:val="en-GB"/>
              </w:rPr>
            </w:pPr>
            <w:r>
              <w:rPr>
                <w:rFonts w:ascii="Times New Roman" w:hAnsi="Times New Roman" w:cs="Times New Roman"/>
                <w:lang w:val="en-GB"/>
              </w:rPr>
              <w:t>22</w:t>
            </w:r>
          </w:p>
        </w:tc>
      </w:tr>
      <w:tr w:rsidR="005424EF" w14:paraId="0CEE0DA6" w14:textId="77777777" w:rsidTr="003467C2">
        <w:tc>
          <w:tcPr>
            <w:tcW w:w="8560" w:type="dxa"/>
          </w:tcPr>
          <w:p w14:paraId="45EFB402" w14:textId="7E905798" w:rsidR="005424EF" w:rsidRPr="003B28B4" w:rsidRDefault="007B2A06" w:rsidP="005424EF">
            <w:pPr>
              <w:rPr>
                <w:rFonts w:ascii="Times New Roman" w:hAnsi="Times New Roman" w:cs="Times New Roman"/>
                <w:lang w:val="en-GB"/>
              </w:rPr>
            </w:pPr>
            <w:r>
              <w:rPr>
                <w:rFonts w:ascii="Times New Roman" w:hAnsi="Times New Roman" w:cs="Times New Roman"/>
                <w:lang w:val="en-GB"/>
              </w:rPr>
              <w:t>Figure 5.1</w:t>
            </w:r>
            <w:r w:rsidR="00C42B72">
              <w:rPr>
                <w:rFonts w:ascii="Times New Roman" w:hAnsi="Times New Roman" w:cs="Times New Roman"/>
                <w:lang w:val="en-GB"/>
              </w:rPr>
              <w:t xml:space="preserve"> Required Package Used……………………………………………………...</w:t>
            </w:r>
          </w:p>
        </w:tc>
        <w:tc>
          <w:tcPr>
            <w:tcW w:w="456" w:type="dxa"/>
          </w:tcPr>
          <w:p w14:paraId="17D97870" w14:textId="7193EE7A" w:rsidR="005424EF" w:rsidRPr="003B28B4" w:rsidRDefault="00154AD4" w:rsidP="005424EF">
            <w:pPr>
              <w:rPr>
                <w:rFonts w:ascii="Times New Roman" w:hAnsi="Times New Roman" w:cs="Times New Roman"/>
                <w:lang w:val="en-GB"/>
              </w:rPr>
            </w:pPr>
            <w:r>
              <w:rPr>
                <w:rFonts w:ascii="Times New Roman" w:hAnsi="Times New Roman" w:cs="Times New Roman"/>
                <w:lang w:val="en-GB"/>
              </w:rPr>
              <w:t>23</w:t>
            </w:r>
          </w:p>
        </w:tc>
      </w:tr>
      <w:tr w:rsidR="007B2A06" w14:paraId="52FB56CF" w14:textId="77777777" w:rsidTr="003467C2">
        <w:tc>
          <w:tcPr>
            <w:tcW w:w="8560" w:type="dxa"/>
          </w:tcPr>
          <w:p w14:paraId="74D215DE" w14:textId="0B35AC92" w:rsidR="007B2A06" w:rsidRDefault="000D4449" w:rsidP="005424EF">
            <w:pPr>
              <w:rPr>
                <w:rFonts w:ascii="Times New Roman" w:hAnsi="Times New Roman" w:cs="Times New Roman"/>
                <w:lang w:val="en-GB"/>
              </w:rPr>
            </w:pPr>
            <w:r>
              <w:rPr>
                <w:rFonts w:ascii="Times New Roman" w:hAnsi="Times New Roman" w:cs="Times New Roman"/>
                <w:lang w:val="en-GB"/>
              </w:rPr>
              <w:t>Figure 5.2</w:t>
            </w:r>
            <w:r w:rsidR="005F4ADC">
              <w:rPr>
                <w:rFonts w:ascii="Times New Roman" w:hAnsi="Times New Roman" w:cs="Times New Roman"/>
                <w:lang w:val="en-GB"/>
              </w:rPr>
              <w:t xml:space="preserve"> Firebase Authentication……………………………………………………...</w:t>
            </w:r>
          </w:p>
        </w:tc>
        <w:tc>
          <w:tcPr>
            <w:tcW w:w="456" w:type="dxa"/>
          </w:tcPr>
          <w:p w14:paraId="3A9DCE2D" w14:textId="320CA76D" w:rsidR="007B2A06" w:rsidRPr="003B28B4" w:rsidRDefault="005F4ADC" w:rsidP="005424EF">
            <w:pPr>
              <w:rPr>
                <w:rFonts w:ascii="Times New Roman" w:hAnsi="Times New Roman" w:cs="Times New Roman"/>
                <w:lang w:val="en-GB"/>
              </w:rPr>
            </w:pPr>
            <w:r>
              <w:rPr>
                <w:rFonts w:ascii="Times New Roman" w:hAnsi="Times New Roman" w:cs="Times New Roman"/>
                <w:lang w:val="en-GB"/>
              </w:rPr>
              <w:t>24</w:t>
            </w:r>
          </w:p>
        </w:tc>
      </w:tr>
      <w:tr w:rsidR="007B2A06" w14:paraId="4DACD584" w14:textId="77777777" w:rsidTr="003467C2">
        <w:tc>
          <w:tcPr>
            <w:tcW w:w="8560" w:type="dxa"/>
          </w:tcPr>
          <w:p w14:paraId="33E7CFE5" w14:textId="16B6540D" w:rsidR="007B2A06" w:rsidRDefault="000D4449" w:rsidP="005424EF">
            <w:pPr>
              <w:rPr>
                <w:rFonts w:ascii="Times New Roman" w:hAnsi="Times New Roman" w:cs="Times New Roman"/>
                <w:lang w:val="en-GB"/>
              </w:rPr>
            </w:pPr>
            <w:r>
              <w:rPr>
                <w:rFonts w:ascii="Times New Roman" w:hAnsi="Times New Roman" w:cs="Times New Roman"/>
                <w:lang w:val="en-GB"/>
              </w:rPr>
              <w:t>Figure 5.3</w:t>
            </w:r>
            <w:r w:rsidR="003C0B5A">
              <w:rPr>
                <w:rFonts w:ascii="Times New Roman" w:hAnsi="Times New Roman" w:cs="Times New Roman"/>
                <w:lang w:val="en-GB"/>
              </w:rPr>
              <w:t xml:space="preserve"> Patient LogIn/SignIn Page…………………………………………………...</w:t>
            </w:r>
          </w:p>
        </w:tc>
        <w:tc>
          <w:tcPr>
            <w:tcW w:w="456" w:type="dxa"/>
          </w:tcPr>
          <w:p w14:paraId="5F1F4527" w14:textId="456C0610" w:rsidR="007B2A06" w:rsidRPr="003B28B4" w:rsidRDefault="00C20714" w:rsidP="005424EF">
            <w:pPr>
              <w:rPr>
                <w:rFonts w:ascii="Times New Roman" w:hAnsi="Times New Roman" w:cs="Times New Roman"/>
                <w:lang w:val="en-GB"/>
              </w:rPr>
            </w:pPr>
            <w:r>
              <w:rPr>
                <w:rFonts w:ascii="Times New Roman" w:hAnsi="Times New Roman" w:cs="Times New Roman"/>
                <w:lang w:val="en-GB"/>
              </w:rPr>
              <w:t>25</w:t>
            </w:r>
          </w:p>
        </w:tc>
      </w:tr>
      <w:tr w:rsidR="007B2A06" w14:paraId="0D8883C0" w14:textId="77777777" w:rsidTr="003467C2">
        <w:tc>
          <w:tcPr>
            <w:tcW w:w="8560" w:type="dxa"/>
          </w:tcPr>
          <w:p w14:paraId="542DFCB9" w14:textId="3B1F20FF" w:rsidR="007B2A06" w:rsidRDefault="000D4449" w:rsidP="005424EF">
            <w:pPr>
              <w:rPr>
                <w:rFonts w:ascii="Times New Roman" w:hAnsi="Times New Roman" w:cs="Times New Roman"/>
                <w:lang w:val="en-GB"/>
              </w:rPr>
            </w:pPr>
            <w:r>
              <w:rPr>
                <w:rFonts w:ascii="Times New Roman" w:hAnsi="Times New Roman" w:cs="Times New Roman"/>
                <w:lang w:val="en-GB"/>
              </w:rPr>
              <w:t>Figure 5.4</w:t>
            </w:r>
            <w:r w:rsidR="003E31CB">
              <w:rPr>
                <w:rFonts w:ascii="Times New Roman" w:hAnsi="Times New Roman" w:cs="Times New Roman"/>
                <w:lang w:val="en-GB"/>
              </w:rPr>
              <w:t xml:space="preserve"> Doctor LogIn/SignIn Page…………………………………………………...</w:t>
            </w:r>
          </w:p>
        </w:tc>
        <w:tc>
          <w:tcPr>
            <w:tcW w:w="456" w:type="dxa"/>
          </w:tcPr>
          <w:p w14:paraId="03451D7A" w14:textId="6D4028BF" w:rsidR="007B2A06" w:rsidRPr="003B28B4" w:rsidRDefault="00C20714" w:rsidP="005424EF">
            <w:pPr>
              <w:rPr>
                <w:rFonts w:ascii="Times New Roman" w:hAnsi="Times New Roman" w:cs="Times New Roman"/>
                <w:lang w:val="en-GB"/>
              </w:rPr>
            </w:pPr>
            <w:r>
              <w:rPr>
                <w:rFonts w:ascii="Times New Roman" w:hAnsi="Times New Roman" w:cs="Times New Roman"/>
                <w:lang w:val="en-GB"/>
              </w:rPr>
              <w:t>26</w:t>
            </w:r>
          </w:p>
        </w:tc>
      </w:tr>
      <w:tr w:rsidR="007B2A06" w14:paraId="2D0AACB6" w14:textId="77777777" w:rsidTr="003467C2">
        <w:tc>
          <w:tcPr>
            <w:tcW w:w="8560" w:type="dxa"/>
          </w:tcPr>
          <w:p w14:paraId="6FBA2346" w14:textId="29E08178" w:rsidR="007B2A06" w:rsidRDefault="000D4449" w:rsidP="005424EF">
            <w:pPr>
              <w:rPr>
                <w:rFonts w:ascii="Times New Roman" w:hAnsi="Times New Roman" w:cs="Times New Roman"/>
                <w:lang w:val="en-GB"/>
              </w:rPr>
            </w:pPr>
            <w:r>
              <w:rPr>
                <w:rFonts w:ascii="Times New Roman" w:hAnsi="Times New Roman" w:cs="Times New Roman"/>
                <w:lang w:val="en-GB"/>
              </w:rPr>
              <w:t>Figure 5.5</w:t>
            </w:r>
            <w:r w:rsidR="00DB038E">
              <w:rPr>
                <w:rFonts w:ascii="Times New Roman" w:hAnsi="Times New Roman" w:cs="Times New Roman"/>
                <w:lang w:val="en-GB"/>
              </w:rPr>
              <w:t xml:space="preserve"> Questions Page………………………………………………………………</w:t>
            </w:r>
          </w:p>
        </w:tc>
        <w:tc>
          <w:tcPr>
            <w:tcW w:w="456" w:type="dxa"/>
          </w:tcPr>
          <w:p w14:paraId="52E818C2" w14:textId="207F232A" w:rsidR="007B2A06" w:rsidRPr="003B28B4" w:rsidRDefault="00C20714" w:rsidP="005424EF">
            <w:pPr>
              <w:rPr>
                <w:rFonts w:ascii="Times New Roman" w:hAnsi="Times New Roman" w:cs="Times New Roman"/>
                <w:lang w:val="en-GB"/>
              </w:rPr>
            </w:pPr>
            <w:r>
              <w:rPr>
                <w:rFonts w:ascii="Times New Roman" w:hAnsi="Times New Roman" w:cs="Times New Roman"/>
                <w:lang w:val="en-GB"/>
              </w:rPr>
              <w:t>27</w:t>
            </w:r>
          </w:p>
        </w:tc>
      </w:tr>
      <w:tr w:rsidR="00C20714" w14:paraId="3C06290C" w14:textId="77777777" w:rsidTr="003467C2">
        <w:tc>
          <w:tcPr>
            <w:tcW w:w="8560" w:type="dxa"/>
          </w:tcPr>
          <w:p w14:paraId="5BD59199" w14:textId="74ADA28B" w:rsidR="00C20714" w:rsidRDefault="00C20714" w:rsidP="005424EF">
            <w:pPr>
              <w:rPr>
                <w:rFonts w:ascii="Times New Roman" w:hAnsi="Times New Roman" w:cs="Times New Roman"/>
                <w:lang w:val="en-GB"/>
              </w:rPr>
            </w:pPr>
            <w:r>
              <w:rPr>
                <w:rFonts w:ascii="Times New Roman" w:hAnsi="Times New Roman" w:cs="Times New Roman"/>
                <w:lang w:val="en-GB"/>
              </w:rPr>
              <w:t>Figure 5.6</w:t>
            </w:r>
            <w:r w:rsidR="00DB038E">
              <w:rPr>
                <w:rFonts w:ascii="Times New Roman" w:hAnsi="Times New Roman" w:cs="Times New Roman"/>
                <w:lang w:val="en-GB"/>
              </w:rPr>
              <w:t xml:space="preserve"> Submit of Questions Page…………………………………………………...</w:t>
            </w:r>
          </w:p>
        </w:tc>
        <w:tc>
          <w:tcPr>
            <w:tcW w:w="456" w:type="dxa"/>
          </w:tcPr>
          <w:p w14:paraId="2B3F7206" w14:textId="3B36E86D" w:rsidR="00C20714" w:rsidRDefault="003C0C51" w:rsidP="005424EF">
            <w:pPr>
              <w:rPr>
                <w:rFonts w:ascii="Times New Roman" w:hAnsi="Times New Roman" w:cs="Times New Roman"/>
                <w:lang w:val="en-GB"/>
              </w:rPr>
            </w:pPr>
            <w:r>
              <w:rPr>
                <w:rFonts w:ascii="Times New Roman" w:hAnsi="Times New Roman" w:cs="Times New Roman"/>
                <w:lang w:val="en-GB"/>
              </w:rPr>
              <w:t>28</w:t>
            </w:r>
          </w:p>
        </w:tc>
      </w:tr>
      <w:tr w:rsidR="00C20714" w14:paraId="1D2121DA" w14:textId="77777777" w:rsidTr="003467C2">
        <w:tc>
          <w:tcPr>
            <w:tcW w:w="8560" w:type="dxa"/>
          </w:tcPr>
          <w:p w14:paraId="065EE311" w14:textId="046C1BDD" w:rsidR="00C20714" w:rsidRDefault="00C20714" w:rsidP="005424EF">
            <w:pPr>
              <w:rPr>
                <w:rFonts w:ascii="Times New Roman" w:hAnsi="Times New Roman" w:cs="Times New Roman"/>
                <w:lang w:val="en-GB"/>
              </w:rPr>
            </w:pPr>
            <w:r>
              <w:rPr>
                <w:rFonts w:ascii="Times New Roman" w:hAnsi="Times New Roman" w:cs="Times New Roman"/>
                <w:lang w:val="en-GB"/>
              </w:rPr>
              <w:t>Figure 5.7</w:t>
            </w:r>
            <w:r w:rsidR="00DB038E">
              <w:rPr>
                <w:rFonts w:ascii="Times New Roman" w:hAnsi="Times New Roman" w:cs="Times New Roman"/>
                <w:lang w:val="en-GB"/>
              </w:rPr>
              <w:t xml:space="preserve"> Questions Sharing Page……………………………………………………...</w:t>
            </w:r>
          </w:p>
        </w:tc>
        <w:tc>
          <w:tcPr>
            <w:tcW w:w="456" w:type="dxa"/>
          </w:tcPr>
          <w:p w14:paraId="0139AFFD" w14:textId="68A5BA67" w:rsidR="00C20714" w:rsidRDefault="003C0C51" w:rsidP="005424EF">
            <w:pPr>
              <w:rPr>
                <w:rFonts w:ascii="Times New Roman" w:hAnsi="Times New Roman" w:cs="Times New Roman"/>
                <w:lang w:val="en-GB"/>
              </w:rPr>
            </w:pPr>
            <w:r>
              <w:rPr>
                <w:rFonts w:ascii="Times New Roman" w:hAnsi="Times New Roman" w:cs="Times New Roman"/>
                <w:lang w:val="en-GB"/>
              </w:rPr>
              <w:t>29</w:t>
            </w:r>
          </w:p>
        </w:tc>
      </w:tr>
      <w:tr w:rsidR="00562CE4" w14:paraId="4F6582DC" w14:textId="77777777" w:rsidTr="003467C2">
        <w:tc>
          <w:tcPr>
            <w:tcW w:w="8560" w:type="dxa"/>
          </w:tcPr>
          <w:p w14:paraId="35EE634F" w14:textId="45C7A5C2" w:rsidR="00562CE4" w:rsidRDefault="00562CE4" w:rsidP="005424EF">
            <w:pPr>
              <w:rPr>
                <w:rFonts w:ascii="Times New Roman" w:hAnsi="Times New Roman" w:cs="Times New Roman"/>
                <w:lang w:val="en-GB"/>
              </w:rPr>
            </w:pPr>
            <w:r>
              <w:rPr>
                <w:rFonts w:ascii="Times New Roman" w:hAnsi="Times New Roman" w:cs="Times New Roman"/>
                <w:lang w:val="en-GB"/>
              </w:rPr>
              <w:t>Figure 6.1 Testing-1…………………………………………………………………</w:t>
            </w:r>
            <w:r w:rsidR="008E145A">
              <w:rPr>
                <w:rFonts w:ascii="Times New Roman" w:hAnsi="Times New Roman" w:cs="Times New Roman"/>
                <w:lang w:val="en-GB"/>
              </w:rPr>
              <w:t>….</w:t>
            </w:r>
          </w:p>
        </w:tc>
        <w:tc>
          <w:tcPr>
            <w:tcW w:w="456" w:type="dxa"/>
          </w:tcPr>
          <w:p w14:paraId="1564999B" w14:textId="4A44DCC8" w:rsidR="00562CE4" w:rsidRDefault="00562CE4" w:rsidP="005424EF">
            <w:pPr>
              <w:rPr>
                <w:rFonts w:ascii="Times New Roman" w:hAnsi="Times New Roman" w:cs="Times New Roman"/>
                <w:lang w:val="en-GB"/>
              </w:rPr>
            </w:pPr>
            <w:r>
              <w:rPr>
                <w:rFonts w:ascii="Times New Roman" w:hAnsi="Times New Roman" w:cs="Times New Roman"/>
                <w:lang w:val="en-GB"/>
              </w:rPr>
              <w:t>30</w:t>
            </w:r>
          </w:p>
        </w:tc>
      </w:tr>
      <w:tr w:rsidR="00562CE4" w14:paraId="47AF4F78" w14:textId="77777777" w:rsidTr="003467C2">
        <w:tc>
          <w:tcPr>
            <w:tcW w:w="8560" w:type="dxa"/>
          </w:tcPr>
          <w:p w14:paraId="6A7982A2" w14:textId="26727B98" w:rsidR="00562CE4" w:rsidRDefault="008E145A" w:rsidP="005424EF">
            <w:pPr>
              <w:rPr>
                <w:rFonts w:ascii="Times New Roman" w:hAnsi="Times New Roman" w:cs="Times New Roman"/>
                <w:lang w:val="en-GB"/>
              </w:rPr>
            </w:pPr>
            <w:r>
              <w:rPr>
                <w:rFonts w:ascii="Times New Roman" w:hAnsi="Times New Roman" w:cs="Times New Roman"/>
                <w:lang w:val="en-GB"/>
              </w:rPr>
              <w:t>Figure 6.2 Testing-2…………………………………………………………………….</w:t>
            </w:r>
          </w:p>
        </w:tc>
        <w:tc>
          <w:tcPr>
            <w:tcW w:w="456" w:type="dxa"/>
          </w:tcPr>
          <w:p w14:paraId="529560CC" w14:textId="7D2DBCEF" w:rsidR="00562CE4" w:rsidRDefault="00CC4CF9" w:rsidP="005424EF">
            <w:pPr>
              <w:rPr>
                <w:rFonts w:ascii="Times New Roman" w:hAnsi="Times New Roman" w:cs="Times New Roman"/>
                <w:lang w:val="en-GB"/>
              </w:rPr>
            </w:pPr>
            <w:r>
              <w:rPr>
                <w:rFonts w:ascii="Times New Roman" w:hAnsi="Times New Roman" w:cs="Times New Roman"/>
                <w:lang w:val="en-GB"/>
              </w:rPr>
              <w:t>31</w:t>
            </w:r>
          </w:p>
        </w:tc>
      </w:tr>
      <w:tr w:rsidR="00562CE4" w14:paraId="135C0193" w14:textId="77777777" w:rsidTr="003467C2">
        <w:tc>
          <w:tcPr>
            <w:tcW w:w="8560" w:type="dxa"/>
          </w:tcPr>
          <w:p w14:paraId="483B48E0" w14:textId="43F45399" w:rsidR="00562CE4" w:rsidRDefault="008E145A" w:rsidP="005424EF">
            <w:pPr>
              <w:rPr>
                <w:rFonts w:ascii="Times New Roman" w:hAnsi="Times New Roman" w:cs="Times New Roman"/>
                <w:lang w:val="en-GB"/>
              </w:rPr>
            </w:pPr>
            <w:r>
              <w:rPr>
                <w:rFonts w:ascii="Times New Roman" w:hAnsi="Times New Roman" w:cs="Times New Roman"/>
                <w:lang w:val="en-GB"/>
              </w:rPr>
              <w:t>Figure 6.3 Testing-3…………………………………………………………………</w:t>
            </w:r>
            <w:r w:rsidR="006C5698">
              <w:rPr>
                <w:rFonts w:ascii="Times New Roman" w:hAnsi="Times New Roman" w:cs="Times New Roman"/>
                <w:lang w:val="en-GB"/>
              </w:rPr>
              <w:t>….</w:t>
            </w:r>
          </w:p>
        </w:tc>
        <w:tc>
          <w:tcPr>
            <w:tcW w:w="456" w:type="dxa"/>
          </w:tcPr>
          <w:p w14:paraId="25679F6E" w14:textId="08AD2816" w:rsidR="00562CE4" w:rsidRDefault="00CC4CF9" w:rsidP="005424EF">
            <w:pPr>
              <w:rPr>
                <w:rFonts w:ascii="Times New Roman" w:hAnsi="Times New Roman" w:cs="Times New Roman"/>
                <w:lang w:val="en-GB"/>
              </w:rPr>
            </w:pPr>
            <w:r>
              <w:rPr>
                <w:rFonts w:ascii="Times New Roman" w:hAnsi="Times New Roman" w:cs="Times New Roman"/>
                <w:lang w:val="en-GB"/>
              </w:rPr>
              <w:t>32</w:t>
            </w:r>
          </w:p>
        </w:tc>
      </w:tr>
      <w:tr w:rsidR="00562CE4" w14:paraId="2065E7FF" w14:textId="77777777" w:rsidTr="003467C2">
        <w:tc>
          <w:tcPr>
            <w:tcW w:w="8560" w:type="dxa"/>
          </w:tcPr>
          <w:p w14:paraId="6C4D21BA" w14:textId="380FE346" w:rsidR="00562CE4" w:rsidRDefault="008E145A" w:rsidP="005424EF">
            <w:pPr>
              <w:rPr>
                <w:rFonts w:ascii="Times New Roman" w:hAnsi="Times New Roman" w:cs="Times New Roman"/>
                <w:lang w:val="en-GB"/>
              </w:rPr>
            </w:pPr>
            <w:r>
              <w:rPr>
                <w:rFonts w:ascii="Times New Roman" w:hAnsi="Times New Roman" w:cs="Times New Roman"/>
                <w:lang w:val="en-GB"/>
              </w:rPr>
              <w:t>Figure 6.4 Testing-4…………………………………………………………………</w:t>
            </w:r>
            <w:r w:rsidR="006C5698">
              <w:rPr>
                <w:rFonts w:ascii="Times New Roman" w:hAnsi="Times New Roman" w:cs="Times New Roman"/>
                <w:lang w:val="en-GB"/>
              </w:rPr>
              <w:t>….</w:t>
            </w:r>
          </w:p>
        </w:tc>
        <w:tc>
          <w:tcPr>
            <w:tcW w:w="456" w:type="dxa"/>
          </w:tcPr>
          <w:p w14:paraId="6613CB2A" w14:textId="514FD538" w:rsidR="00562CE4" w:rsidRDefault="00CC4CF9" w:rsidP="005424EF">
            <w:pPr>
              <w:rPr>
                <w:rFonts w:ascii="Times New Roman" w:hAnsi="Times New Roman" w:cs="Times New Roman"/>
                <w:lang w:val="en-GB"/>
              </w:rPr>
            </w:pPr>
            <w:r>
              <w:rPr>
                <w:rFonts w:ascii="Times New Roman" w:hAnsi="Times New Roman" w:cs="Times New Roman"/>
                <w:lang w:val="en-GB"/>
              </w:rPr>
              <w:t>33</w:t>
            </w:r>
          </w:p>
        </w:tc>
      </w:tr>
      <w:tr w:rsidR="00562CE4" w14:paraId="2856802E" w14:textId="77777777" w:rsidTr="003467C2">
        <w:tc>
          <w:tcPr>
            <w:tcW w:w="8560" w:type="dxa"/>
          </w:tcPr>
          <w:p w14:paraId="38E7C0BF" w14:textId="6D0AE957" w:rsidR="00562CE4" w:rsidRDefault="008E145A" w:rsidP="005424EF">
            <w:pPr>
              <w:rPr>
                <w:rFonts w:ascii="Times New Roman" w:hAnsi="Times New Roman" w:cs="Times New Roman"/>
                <w:lang w:val="en-GB"/>
              </w:rPr>
            </w:pPr>
            <w:r>
              <w:rPr>
                <w:rFonts w:ascii="Times New Roman" w:hAnsi="Times New Roman" w:cs="Times New Roman"/>
                <w:lang w:val="en-GB"/>
              </w:rPr>
              <w:t>Figure 6.5 Testing-5 …………………………………………………………………….</w:t>
            </w:r>
          </w:p>
        </w:tc>
        <w:tc>
          <w:tcPr>
            <w:tcW w:w="456" w:type="dxa"/>
          </w:tcPr>
          <w:p w14:paraId="2DDA3CAD" w14:textId="4B3C67C4" w:rsidR="00562CE4" w:rsidRDefault="00CC4CF9" w:rsidP="005424EF">
            <w:pPr>
              <w:rPr>
                <w:rFonts w:ascii="Times New Roman" w:hAnsi="Times New Roman" w:cs="Times New Roman"/>
                <w:lang w:val="en-GB"/>
              </w:rPr>
            </w:pPr>
            <w:r>
              <w:rPr>
                <w:rFonts w:ascii="Times New Roman" w:hAnsi="Times New Roman" w:cs="Times New Roman"/>
                <w:lang w:val="en-GB"/>
              </w:rPr>
              <w:t>34</w:t>
            </w:r>
          </w:p>
        </w:tc>
      </w:tr>
      <w:tr w:rsidR="009F1F4D" w14:paraId="42FF0F56" w14:textId="77777777" w:rsidTr="003467C2">
        <w:tc>
          <w:tcPr>
            <w:tcW w:w="8560" w:type="dxa"/>
          </w:tcPr>
          <w:p w14:paraId="17F528BF" w14:textId="7C32B80A" w:rsidR="009F1F4D" w:rsidRDefault="009F1F4D" w:rsidP="005424EF">
            <w:pPr>
              <w:rPr>
                <w:rFonts w:ascii="Times New Roman" w:hAnsi="Times New Roman" w:cs="Times New Roman"/>
                <w:lang w:val="en-GB"/>
              </w:rPr>
            </w:pPr>
            <w:r>
              <w:rPr>
                <w:rFonts w:ascii="Times New Roman" w:hAnsi="Times New Roman" w:cs="Times New Roman"/>
                <w:lang w:val="en-GB"/>
              </w:rPr>
              <w:t>Figure 6.6 Testing-6…………………………………………………………………</w:t>
            </w:r>
            <w:r w:rsidR="000E4828">
              <w:rPr>
                <w:rFonts w:ascii="Times New Roman" w:hAnsi="Times New Roman" w:cs="Times New Roman"/>
                <w:lang w:val="en-GB"/>
              </w:rPr>
              <w:t>….</w:t>
            </w:r>
          </w:p>
        </w:tc>
        <w:tc>
          <w:tcPr>
            <w:tcW w:w="456" w:type="dxa"/>
          </w:tcPr>
          <w:p w14:paraId="3328E5A7" w14:textId="7A90B337" w:rsidR="009F1F4D" w:rsidRDefault="009F1F4D" w:rsidP="005424EF">
            <w:pPr>
              <w:rPr>
                <w:rFonts w:ascii="Times New Roman" w:hAnsi="Times New Roman" w:cs="Times New Roman"/>
                <w:lang w:val="en-GB"/>
              </w:rPr>
            </w:pPr>
            <w:r>
              <w:rPr>
                <w:rFonts w:ascii="Times New Roman" w:hAnsi="Times New Roman" w:cs="Times New Roman"/>
                <w:lang w:val="en-GB"/>
              </w:rPr>
              <w:t>35</w:t>
            </w:r>
          </w:p>
        </w:tc>
      </w:tr>
    </w:tbl>
    <w:p w14:paraId="639CA169" w14:textId="25DB57FD" w:rsidR="6B3B6C7E" w:rsidRDefault="6B3B6C7E"/>
    <w:p w14:paraId="56973AF5" w14:textId="02BDB13C" w:rsidR="00500D68" w:rsidRDefault="00500D68" w:rsidP="006E5B38">
      <w:pPr>
        <w:rPr>
          <w:rFonts w:ascii="Times New Roman" w:hAnsi="Times New Roman" w:cs="Times New Roman"/>
          <w:b/>
          <w:bCs/>
          <w:sz w:val="36"/>
          <w:szCs w:val="36"/>
          <w:lang w:val="en-GB"/>
        </w:rPr>
      </w:pPr>
    </w:p>
    <w:p w14:paraId="220DC9D6" w14:textId="77777777" w:rsidR="00500D68" w:rsidRDefault="00500D68" w:rsidP="006E5B38">
      <w:pPr>
        <w:rPr>
          <w:rFonts w:ascii="Times New Roman" w:hAnsi="Times New Roman" w:cs="Times New Roman"/>
          <w:b/>
          <w:bCs/>
          <w:sz w:val="36"/>
          <w:szCs w:val="36"/>
          <w:lang w:val="en-GB"/>
        </w:rPr>
      </w:pPr>
    </w:p>
    <w:p w14:paraId="5DE73751" w14:textId="0A41F832" w:rsidR="00500D68" w:rsidRDefault="00500D68" w:rsidP="006E5B38">
      <w:pPr>
        <w:rPr>
          <w:rFonts w:ascii="Times New Roman" w:hAnsi="Times New Roman" w:cs="Times New Roman"/>
          <w:b/>
          <w:bCs/>
          <w:sz w:val="36"/>
          <w:szCs w:val="36"/>
          <w:lang w:val="en-GB"/>
        </w:rPr>
      </w:pPr>
    </w:p>
    <w:p w14:paraId="1FDB3A82" w14:textId="38604460" w:rsidR="00500D68" w:rsidRDefault="00500D68" w:rsidP="006E5B38">
      <w:pPr>
        <w:rPr>
          <w:rFonts w:ascii="Times New Roman" w:hAnsi="Times New Roman" w:cs="Times New Roman"/>
          <w:b/>
          <w:bCs/>
          <w:sz w:val="36"/>
          <w:szCs w:val="36"/>
          <w:lang w:val="en-GB"/>
        </w:rPr>
      </w:pPr>
    </w:p>
    <w:p w14:paraId="602BE4B9" w14:textId="0EF282D9" w:rsidR="00500D68" w:rsidRDefault="00500D68" w:rsidP="006E5B38">
      <w:pPr>
        <w:rPr>
          <w:rFonts w:ascii="Times New Roman" w:hAnsi="Times New Roman" w:cs="Times New Roman"/>
          <w:b/>
          <w:bCs/>
          <w:sz w:val="36"/>
          <w:szCs w:val="36"/>
          <w:lang w:val="en-GB"/>
        </w:rPr>
      </w:pPr>
    </w:p>
    <w:p w14:paraId="0892790E" w14:textId="763AC6BB" w:rsidR="00500D68" w:rsidRDefault="00500D68" w:rsidP="006E5B38">
      <w:pPr>
        <w:rPr>
          <w:rFonts w:ascii="Times New Roman" w:hAnsi="Times New Roman" w:cs="Times New Roman"/>
          <w:b/>
          <w:bCs/>
          <w:sz w:val="36"/>
          <w:szCs w:val="36"/>
          <w:lang w:val="en-GB"/>
        </w:rPr>
      </w:pPr>
    </w:p>
    <w:p w14:paraId="47E6DA10" w14:textId="7E486177" w:rsidR="00500D68" w:rsidRDefault="00500D68" w:rsidP="006E5B38">
      <w:pPr>
        <w:rPr>
          <w:rFonts w:ascii="Times New Roman" w:hAnsi="Times New Roman" w:cs="Times New Roman"/>
          <w:b/>
          <w:bCs/>
          <w:sz w:val="36"/>
          <w:szCs w:val="36"/>
          <w:lang w:val="en-GB"/>
        </w:rPr>
      </w:pPr>
    </w:p>
    <w:p w14:paraId="39D00146" w14:textId="7BCDBBC2" w:rsidR="00500D68" w:rsidRDefault="00500D68" w:rsidP="006E5B38">
      <w:pPr>
        <w:rPr>
          <w:rFonts w:ascii="Times New Roman" w:hAnsi="Times New Roman" w:cs="Times New Roman"/>
          <w:b/>
          <w:bCs/>
          <w:sz w:val="36"/>
          <w:szCs w:val="36"/>
          <w:lang w:val="en-GB"/>
        </w:rPr>
      </w:pPr>
    </w:p>
    <w:p w14:paraId="1EA8FFCF" w14:textId="546A6544" w:rsidR="00500D68" w:rsidRDefault="00500D68" w:rsidP="006E5B38">
      <w:pPr>
        <w:rPr>
          <w:rFonts w:ascii="Times New Roman" w:hAnsi="Times New Roman" w:cs="Times New Roman"/>
          <w:b/>
          <w:bCs/>
          <w:sz w:val="36"/>
          <w:szCs w:val="36"/>
          <w:lang w:val="en-GB"/>
        </w:rPr>
      </w:pPr>
    </w:p>
    <w:p w14:paraId="10BBBCF8" w14:textId="0D4D32B7" w:rsidR="00500D68" w:rsidRDefault="00500D68" w:rsidP="006E5B38">
      <w:pPr>
        <w:rPr>
          <w:rFonts w:ascii="Times New Roman" w:hAnsi="Times New Roman" w:cs="Times New Roman"/>
          <w:b/>
          <w:bCs/>
          <w:sz w:val="36"/>
          <w:szCs w:val="36"/>
          <w:lang w:val="en-GB"/>
        </w:rPr>
      </w:pPr>
    </w:p>
    <w:p w14:paraId="659F47EE" w14:textId="2A97712B" w:rsidR="00500D68" w:rsidRDefault="00500D68" w:rsidP="006E5B38">
      <w:pPr>
        <w:rPr>
          <w:rFonts w:ascii="Times New Roman" w:hAnsi="Times New Roman" w:cs="Times New Roman"/>
          <w:b/>
          <w:bCs/>
          <w:sz w:val="36"/>
          <w:szCs w:val="36"/>
          <w:lang w:val="en-GB"/>
        </w:rPr>
      </w:pPr>
    </w:p>
    <w:p w14:paraId="0EDD5431" w14:textId="5BF39FE9" w:rsidR="00500D68" w:rsidRDefault="00500D68" w:rsidP="006E5B38">
      <w:pPr>
        <w:rPr>
          <w:rFonts w:ascii="Times New Roman" w:hAnsi="Times New Roman" w:cs="Times New Roman"/>
          <w:b/>
          <w:bCs/>
          <w:sz w:val="36"/>
          <w:szCs w:val="36"/>
          <w:lang w:val="en-GB"/>
        </w:rPr>
      </w:pPr>
    </w:p>
    <w:p w14:paraId="2C4A8BC2" w14:textId="42E04A59" w:rsidR="00500D68" w:rsidRDefault="00500D68" w:rsidP="006E5B38">
      <w:pPr>
        <w:rPr>
          <w:rFonts w:ascii="Times New Roman" w:hAnsi="Times New Roman" w:cs="Times New Roman"/>
          <w:b/>
          <w:bCs/>
          <w:sz w:val="36"/>
          <w:szCs w:val="36"/>
          <w:lang w:val="en-GB"/>
        </w:rPr>
      </w:pPr>
    </w:p>
    <w:p w14:paraId="31910D01" w14:textId="24AC9C95" w:rsidR="00500D68" w:rsidRDefault="00500D68" w:rsidP="006E5B38">
      <w:pPr>
        <w:rPr>
          <w:rFonts w:ascii="Times New Roman" w:hAnsi="Times New Roman" w:cs="Times New Roman"/>
          <w:b/>
          <w:bCs/>
          <w:sz w:val="36"/>
          <w:szCs w:val="36"/>
          <w:lang w:val="en-GB"/>
        </w:rPr>
      </w:pPr>
    </w:p>
    <w:p w14:paraId="0CFFC2F8" w14:textId="4AE75878" w:rsidR="00500D68" w:rsidRDefault="00500D68" w:rsidP="006E5B38">
      <w:pPr>
        <w:rPr>
          <w:rFonts w:ascii="Times New Roman" w:hAnsi="Times New Roman" w:cs="Times New Roman"/>
          <w:b/>
          <w:bCs/>
          <w:sz w:val="36"/>
          <w:szCs w:val="36"/>
          <w:lang w:val="en-GB"/>
        </w:rPr>
      </w:pPr>
    </w:p>
    <w:p w14:paraId="2839CC29" w14:textId="4C5A0F32" w:rsidR="00500D68" w:rsidRDefault="00500D68" w:rsidP="006E5B38">
      <w:pPr>
        <w:rPr>
          <w:rFonts w:ascii="Times New Roman" w:hAnsi="Times New Roman" w:cs="Times New Roman"/>
          <w:b/>
          <w:bCs/>
          <w:sz w:val="36"/>
          <w:szCs w:val="36"/>
          <w:lang w:val="en-GB"/>
        </w:rPr>
      </w:pPr>
    </w:p>
    <w:p w14:paraId="3605C3E3" w14:textId="1638A353" w:rsidR="00500D68" w:rsidRDefault="00500D68" w:rsidP="006E5B38">
      <w:pPr>
        <w:rPr>
          <w:rFonts w:ascii="Times New Roman" w:hAnsi="Times New Roman" w:cs="Times New Roman"/>
          <w:b/>
          <w:bCs/>
          <w:sz w:val="36"/>
          <w:szCs w:val="36"/>
          <w:lang w:val="en-GB"/>
        </w:rPr>
      </w:pPr>
    </w:p>
    <w:p w14:paraId="01226FF2" w14:textId="185A41F0" w:rsidR="00720FF1" w:rsidRDefault="00720FF1" w:rsidP="006E5B38">
      <w:pPr>
        <w:rPr>
          <w:rFonts w:ascii="Times New Roman" w:hAnsi="Times New Roman" w:cs="Times New Roman"/>
          <w:b/>
          <w:bCs/>
          <w:sz w:val="36"/>
          <w:szCs w:val="36"/>
          <w:lang w:val="en-GB"/>
        </w:rPr>
      </w:pPr>
    </w:p>
    <w:p w14:paraId="699200CA" w14:textId="2621F8A3" w:rsidR="009200E9" w:rsidRDefault="003C30D7" w:rsidP="006E5B38">
      <w:pPr>
        <w:rPr>
          <w:rFonts w:ascii="Times New Roman" w:hAnsi="Times New Roman" w:cs="Times New Roman"/>
          <w:b/>
          <w:bCs/>
          <w:sz w:val="36"/>
          <w:szCs w:val="36"/>
          <w:lang w:val="en-GB"/>
        </w:rPr>
      </w:pPr>
      <w:r>
        <w:rPr>
          <w:rFonts w:ascii="Times New Roman" w:hAnsi="Times New Roman" w:cs="Times New Roman"/>
          <w:b/>
          <w:bCs/>
          <w:noProof/>
          <w:sz w:val="36"/>
          <w:szCs w:val="36"/>
          <w:lang w:val="en-GB"/>
        </w:rPr>
        <w:lastRenderedPageBreak/>
        <mc:AlternateContent>
          <mc:Choice Requires="wps">
            <w:drawing>
              <wp:anchor distT="0" distB="0" distL="114300" distR="114300" simplePos="0" relativeHeight="251658240" behindDoc="0" locked="0" layoutInCell="1" allowOverlap="1" wp14:anchorId="36AB0C47" wp14:editId="6A426676">
                <wp:simplePos x="0" y="0"/>
                <wp:positionH relativeFrom="column">
                  <wp:posOffset>-35723</wp:posOffset>
                </wp:positionH>
                <wp:positionV relativeFrom="paragraph">
                  <wp:posOffset>262255</wp:posOffset>
                </wp:positionV>
                <wp:extent cx="6192570" cy="0"/>
                <wp:effectExtent l="0" t="0" r="5080" b="12700"/>
                <wp:wrapNone/>
                <wp:docPr id="4" name="Straight Connector 4"/>
                <wp:cNvGraphicFramePr/>
                <a:graphic xmlns:a="http://schemas.openxmlformats.org/drawingml/2006/main">
                  <a:graphicData uri="http://schemas.microsoft.com/office/word/2010/wordprocessingShape">
                    <wps:wsp>
                      <wps:cNvCnPr/>
                      <wps:spPr>
                        <a:xfrm flipV="1">
                          <a:off x="0" y="0"/>
                          <a:ext cx="6192570" cy="0"/>
                        </a:xfrm>
                        <a:prstGeom prst="line">
                          <a:avLst/>
                        </a:prstGeom>
                        <a:ln>
                          <a:solidFill>
                            <a:schemeClr val="bg1"/>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25604"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20.65pt" to="484.8pt,2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" strokecolor="white [3212]" strokeweight=".5pt">
                <v:stroke joinstyle="miter"/>
              </v:line>
            </w:pict>
          </mc:Fallback>
        </mc:AlternateContent>
      </w:r>
      <w:r w:rsidR="009200E9">
        <w:rPr>
          <w:rFonts w:ascii="Times New Roman" w:hAnsi="Times New Roman" w:cs="Times New Roman"/>
          <w:b/>
          <w:bCs/>
          <w:sz w:val="36"/>
          <w:szCs w:val="36"/>
          <w:lang w:val="en-GB"/>
        </w:rPr>
        <w:t>Abstract</w:t>
      </w:r>
    </w:p>
    <w:p w14:paraId="36D2F87E" w14:textId="51B858CC" w:rsidR="00CC6C8A" w:rsidRDefault="00CC6C8A" w:rsidP="006E5B38">
      <w:pPr>
        <w:rPr>
          <w:rFonts w:ascii="Times New Roman" w:hAnsi="Times New Roman" w:cs="Times New Roman"/>
          <w:b/>
          <w:bCs/>
          <w:sz w:val="36"/>
          <w:szCs w:val="36"/>
          <w:lang w:val="en-GB"/>
        </w:rPr>
      </w:pPr>
    </w:p>
    <w:p w14:paraId="0450F97F" w14:textId="7619A063" w:rsidR="00B842A7" w:rsidRDefault="00B842A7" w:rsidP="0042417A">
      <w:pPr>
        <w:pStyle w:val="Body"/>
        <w:ind w:left="426"/>
        <w:jc w:val="both"/>
      </w:pPr>
      <w:r>
        <w:rPr>
          <w:rFonts w:ascii="Times New Roman" w:hAnsi="Times New Roman"/>
          <w:lang w:val="en-US"/>
        </w:rPr>
        <w:t>People with a lot of unnecessary direct in the neighborhood who are enthusiastic on their well-being ask for fantastic and modest remedies. Early efforts to treat persons who were irresponsible with normal direct therapy prompted the development of factious lead treatment. It was created through a series of experiments based on clinical experience. One of the four main elements of controversial direct treatment is Capacity Training (DBT-ST) (DBT).</w:t>
      </w:r>
      <w:r>
        <w:rPr>
          <w:rFonts w:eastAsia="Arial Unicode MS" w:cs="Arial Unicode MS"/>
        </w:rPr>
        <w:t xml:space="preserve"> </w:t>
      </w:r>
    </w:p>
    <w:p w14:paraId="16372E05" w14:textId="6F86A635" w:rsidR="001F6A31" w:rsidRDefault="001F6A31" w:rsidP="0042417A">
      <w:pPr>
        <w:pStyle w:val="Body"/>
        <w:ind w:left="426"/>
        <w:jc w:val="both"/>
        <w:rPr>
          <w:rFonts w:ascii="Times New Roman" w:hAnsi="Times New Roman"/>
          <w:lang w:val="en-US"/>
        </w:rPr>
      </w:pPr>
      <w:r w:rsidRPr="001F6A31">
        <w:rPr>
          <w:rFonts w:ascii="Times New Roman" w:hAnsi="Times New Roman"/>
          <w:lang w:val="en-US"/>
        </w:rPr>
        <w:t>As indicated by considers, free DBT-ST has all the earmarks of being a powerful treatment for individuals who experience the ill effects of enthusiastic dysregulation since it shows them the abilities, they need to adjust designs that mess up their regular routines. During the hour of limitation, the COVID-19 pandemic influenced the accessibility of experts for particularly uncovered patients. Adaptable applications can help individuals in their treatment by permitting them to cooperate with and support another. Pocket Skills is a little, adaptable program that is utilized in Dialectical Behavior Therapy (DBT). Individuals will want to perceive the advantages of utilizing their DBT abilities and work on their self-ampleness by utilizing Pocket Skills to take part in DBT and rehearse and execute capacities in their regular setting.</w:t>
      </w:r>
    </w:p>
    <w:p w14:paraId="1C4BFA6D" w14:textId="04F3C0C6" w:rsidR="00B842A7" w:rsidRDefault="00B842A7" w:rsidP="0042417A">
      <w:pPr>
        <w:pStyle w:val="Body"/>
        <w:ind w:left="426"/>
        <w:jc w:val="both"/>
        <w:rPr>
          <w:rFonts w:ascii="Times New Roman" w:eastAsia="Times New Roman" w:hAnsi="Times New Roman" w:cs="Times New Roman"/>
        </w:rPr>
      </w:pPr>
      <w:r>
        <w:rPr>
          <w:rFonts w:ascii="Times New Roman" w:hAnsi="Times New Roman"/>
          <w:lang w:val="en-US"/>
        </w:rPr>
        <w:t>In this paper, we present an application that will connect Dialectical Deportment patients with therapists. Patients will no longer have to wait for Comportment to change before contacting a therapist through this application, nor will they have to wait for an appointment to meet with a therapist, thus avoiding the problems of violating any guidance of COVID-19 pandemic. The application consists of firebase database which helps in storing the data. A react-native platform is used for smooth working of the application.</w:t>
      </w:r>
    </w:p>
    <w:p w14:paraId="26229B32" w14:textId="77777777" w:rsidR="008E42E0" w:rsidRPr="00683FCF" w:rsidRDefault="008E42E0" w:rsidP="00E22845">
      <w:pPr>
        <w:rPr>
          <w:rFonts w:ascii="Times New Roman" w:hAnsi="Times New Roman" w:cs="Times New Roman"/>
          <w:b/>
          <w:bCs/>
          <w:sz w:val="36"/>
          <w:szCs w:val="36"/>
          <w:lang w:val="en-GB"/>
        </w:rPr>
        <w:sectPr w:rsidR="008E42E0" w:rsidRPr="00683FCF" w:rsidSect="00AB505D">
          <w:footerReference w:type="even" r:id="rId8"/>
          <w:footerReference w:type="default" r:id="rId9"/>
          <w:footerReference w:type="first" r:id="rId10"/>
          <w:pgSz w:w="11906" w:h="16838"/>
          <w:pgMar w:top="1440" w:right="1440" w:bottom="1440" w:left="1440" w:header="708" w:footer="708" w:gutter="0"/>
          <w:pgNumType w:fmt="lowerRoman"/>
          <w:cols w:space="708"/>
          <w:docGrid w:linePitch="360"/>
        </w:sectPr>
      </w:pPr>
    </w:p>
    <w:p w14:paraId="1AEE039E" w14:textId="45E05975" w:rsidR="000C33B1" w:rsidRDefault="00362742" w:rsidP="00E22845">
      <w:pPr>
        <w:rPr>
          <w:rFonts w:ascii="Times New Roman" w:hAnsi="Times New Roman" w:cs="Times New Roman"/>
          <w:b/>
          <w:bCs/>
          <w:sz w:val="36"/>
          <w:szCs w:val="36"/>
          <w:lang w:val="en-GB"/>
        </w:rPr>
      </w:pPr>
      <w:r>
        <w:rPr>
          <w:rFonts w:ascii="Times New Roman" w:hAnsi="Times New Roman" w:cs="Times New Roman"/>
          <w:b/>
          <w:bCs/>
          <w:sz w:val="36"/>
          <w:szCs w:val="36"/>
          <w:lang w:val="en-GB"/>
        </w:rPr>
        <w:lastRenderedPageBreak/>
        <w:t>Chapter 1. Introduction</w:t>
      </w:r>
    </w:p>
    <w:p w14:paraId="39778251" w14:textId="0A8B6B52" w:rsidR="00A86726" w:rsidRPr="00362742" w:rsidRDefault="00A86726" w:rsidP="00E22845">
      <w:pPr>
        <w:rPr>
          <w:rFonts w:ascii="Times New Roman" w:hAnsi="Times New Roman" w:cs="Times New Roman"/>
          <w:b/>
          <w:bCs/>
          <w:sz w:val="36"/>
          <w:szCs w:val="36"/>
          <w:lang w:val="en-GB"/>
        </w:rPr>
      </w:pPr>
      <w:r>
        <w:rPr>
          <w:rFonts w:ascii="Times New Roman" w:hAnsi="Times New Roman" w:cs="Times New Roman"/>
          <w:b/>
          <w:bCs/>
          <w:noProof/>
          <w:sz w:val="36"/>
          <w:szCs w:val="36"/>
          <w:lang w:val="en-GB"/>
        </w:rPr>
        <mc:AlternateContent>
          <mc:Choice Requires="wps">
            <w:drawing>
              <wp:anchor distT="0" distB="0" distL="114300" distR="114300" simplePos="0" relativeHeight="251658241" behindDoc="0" locked="0" layoutInCell="1" allowOverlap="1" wp14:anchorId="2D50025C" wp14:editId="4E68544A">
                <wp:simplePos x="0" y="0"/>
                <wp:positionH relativeFrom="column">
                  <wp:posOffset>-116368</wp:posOffset>
                </wp:positionH>
                <wp:positionV relativeFrom="paragraph">
                  <wp:posOffset>61595</wp:posOffset>
                </wp:positionV>
                <wp:extent cx="5829935" cy="0"/>
                <wp:effectExtent l="0" t="0" r="12065" b="12700"/>
                <wp:wrapNone/>
                <wp:docPr id="3" name="Straight Connector 3"/>
                <wp:cNvGraphicFramePr/>
                <a:graphic xmlns:a="http://schemas.openxmlformats.org/drawingml/2006/main">
                  <a:graphicData uri="http://schemas.microsoft.com/office/word/2010/wordprocessingShape">
                    <wps:wsp>
                      <wps:cNvCnPr/>
                      <wps:spPr>
                        <a:xfrm flipV="1">
                          <a:off x="0" y="0"/>
                          <a:ext cx="5829935"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V relativeFrom="margin">
                  <wp14:pctHeight>0</wp14:pctHeight>
                </wp14:sizeRelV>
              </wp:anchor>
            </w:drawing>
          </mc:Choice>
          <mc:Fallback>
            <w:pict>
              <v:line w14:anchorId="0AB64043" id="Straight Connector 3"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15pt,4.85pt" to="449.9pt,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" strokecolor="#a5a5a5 [3206]" strokeweight=".5pt">
                <v:stroke joinstyle="miter"/>
              </v:line>
            </w:pict>
          </mc:Fallback>
        </mc:AlternateContent>
      </w:r>
    </w:p>
    <w:p w14:paraId="1EB078ED" w14:textId="77777777" w:rsidR="00000D6D" w:rsidRDefault="00000D6D" w:rsidP="00FD2523">
      <w:pPr>
        <w:pStyle w:val="ListParagraph"/>
        <w:ind w:left="0"/>
        <w:rPr>
          <w:rFonts w:ascii="Times New Roman" w:hAnsi="Times New Roman" w:cs="Times New Roman"/>
          <w:b/>
          <w:bCs/>
          <w:sz w:val="28"/>
          <w:szCs w:val="28"/>
          <w:lang w:val="en-GB"/>
        </w:rPr>
      </w:pPr>
    </w:p>
    <w:p w14:paraId="4EB3502D" w14:textId="77777777" w:rsidR="000207A2" w:rsidRDefault="000207A2" w:rsidP="00FD2523">
      <w:pPr>
        <w:pStyle w:val="ListParagraph"/>
        <w:ind w:left="0"/>
        <w:rPr>
          <w:rFonts w:ascii="Times New Roman" w:hAnsi="Times New Roman" w:cs="Times New Roman"/>
          <w:b/>
          <w:bCs/>
          <w:sz w:val="28"/>
          <w:szCs w:val="28"/>
          <w:lang w:val="en-GB"/>
        </w:rPr>
      </w:pPr>
    </w:p>
    <w:p w14:paraId="212752D2" w14:textId="7435CAD5" w:rsidR="00661015" w:rsidRPr="00DD1674" w:rsidRDefault="00FD2523" w:rsidP="00FD2523">
      <w:pPr>
        <w:pStyle w:val="ListParagraph"/>
        <w:ind w:left="0"/>
        <w:rPr>
          <w:rFonts w:ascii="Times New Roman" w:hAnsi="Times New Roman" w:cs="Times New Roman"/>
          <w:b/>
          <w:bCs/>
          <w:sz w:val="28"/>
          <w:szCs w:val="28"/>
          <w:lang w:val="en-GB"/>
        </w:rPr>
      </w:pPr>
      <w:r>
        <w:rPr>
          <w:rFonts w:ascii="Times New Roman" w:hAnsi="Times New Roman" w:cs="Times New Roman"/>
          <w:b/>
          <w:bCs/>
          <w:sz w:val="28"/>
          <w:szCs w:val="28"/>
          <w:lang w:val="en-GB"/>
        </w:rPr>
        <w:t>1.1</w:t>
      </w:r>
      <w:r w:rsidR="00661015" w:rsidRPr="00DD1674">
        <w:rPr>
          <w:rFonts w:ascii="Times New Roman" w:hAnsi="Times New Roman" w:cs="Times New Roman"/>
          <w:b/>
          <w:bCs/>
          <w:sz w:val="28"/>
          <w:szCs w:val="28"/>
          <w:lang w:val="en-GB"/>
        </w:rPr>
        <w:t>“Motivation”</w:t>
      </w:r>
    </w:p>
    <w:p w14:paraId="775F5CBA" w14:textId="20753EE3" w:rsidR="00FC1A3C" w:rsidRDefault="00FC1A3C" w:rsidP="00FC1A3C">
      <w:pPr>
        <w:pStyle w:val="ListParagraph"/>
        <w:ind w:left="420"/>
        <w:rPr>
          <w:rFonts w:ascii="Times New Roman" w:hAnsi="Times New Roman" w:cs="Times New Roman"/>
          <w:sz w:val="28"/>
          <w:szCs w:val="28"/>
          <w:lang w:val="en-GB"/>
        </w:rPr>
      </w:pPr>
    </w:p>
    <w:p w14:paraId="09EB7614" w14:textId="681A5BC9" w:rsidR="009A3C30" w:rsidRDefault="009A3C30" w:rsidP="0042417A">
      <w:pPr>
        <w:pStyle w:val="ListParagraph"/>
        <w:ind w:left="420"/>
        <w:jc w:val="both"/>
        <w:rPr>
          <w:rFonts w:ascii="Times New Roman" w:eastAsia="Times New Roman" w:hAnsi="Times New Roman" w:cs="Times New Roman"/>
          <w:lang w:val="en-US"/>
        </w:rPr>
      </w:pPr>
      <w:r>
        <w:rPr>
          <w:rFonts w:ascii="Times New Roman" w:hAnsi="Times New Roman"/>
          <w:lang w:val="en-US"/>
        </w:rPr>
        <w:t xml:space="preserve">During the present Covid 19 scourge, the drive for the accompanying drive emerged. Obviously, Covid 19 has totally modified how we see the world in the current </w:t>
      </w:r>
      <w:r w:rsidR="00F6615D">
        <w:rPr>
          <w:rFonts w:ascii="Times New Roman" w:hAnsi="Times New Roman"/>
          <w:lang w:val="en-US"/>
        </w:rPr>
        <w:t>day. Because</w:t>
      </w:r>
      <w:r>
        <w:rPr>
          <w:rFonts w:ascii="Times New Roman" w:hAnsi="Times New Roman"/>
          <w:lang w:val="en-US"/>
        </w:rPr>
        <w:t xml:space="preserve"> people are working from home, they are deprived of fresh air and companionship, causing their </w:t>
      </w:r>
      <w:r w:rsidR="00F6615D">
        <w:rPr>
          <w:rFonts w:ascii="Times New Roman" w:hAnsi="Times New Roman"/>
          <w:lang w:val="en-US"/>
        </w:rPr>
        <w:t>demeanor</w:t>
      </w:r>
      <w:r>
        <w:rPr>
          <w:rFonts w:ascii="Times New Roman" w:hAnsi="Times New Roman"/>
          <w:lang w:val="en-US"/>
        </w:rPr>
        <w:t xml:space="preserve"> to shift and their lives to become hectic. </w:t>
      </w:r>
    </w:p>
    <w:p w14:paraId="291D9CE2" w14:textId="77777777" w:rsidR="009A3C30" w:rsidRDefault="009A3C30" w:rsidP="0042417A">
      <w:pPr>
        <w:pStyle w:val="ListParagraph"/>
        <w:ind w:left="420"/>
        <w:jc w:val="both"/>
        <w:rPr>
          <w:rFonts w:ascii="Times New Roman" w:eastAsia="Times New Roman" w:hAnsi="Times New Roman" w:cs="Times New Roman"/>
          <w:lang w:val="en-US"/>
        </w:rPr>
      </w:pPr>
    </w:p>
    <w:p w14:paraId="701845BE" w14:textId="586CEFFC" w:rsidR="009A3C30" w:rsidRDefault="009A3C30" w:rsidP="0042417A">
      <w:pPr>
        <w:pStyle w:val="ListParagraph"/>
        <w:ind w:left="420"/>
        <w:jc w:val="both"/>
        <w:rPr>
          <w:rFonts w:ascii="Times New Roman" w:eastAsia="Times New Roman" w:hAnsi="Times New Roman" w:cs="Times New Roman"/>
          <w:lang w:val="en-US"/>
        </w:rPr>
      </w:pPr>
      <w:r>
        <w:rPr>
          <w:rFonts w:ascii="Times New Roman" w:hAnsi="Times New Roman"/>
          <w:lang w:val="en-US"/>
        </w:rPr>
        <w:t xml:space="preserve">As this deportment change transpires to many people and </w:t>
      </w:r>
      <w:r w:rsidR="00F6615D">
        <w:rPr>
          <w:rFonts w:ascii="Times New Roman" w:hAnsi="Times New Roman"/>
          <w:lang w:val="en-US"/>
        </w:rPr>
        <w:t>even,</w:t>
      </w:r>
      <w:r>
        <w:rPr>
          <w:rFonts w:ascii="Times New Roman" w:hAnsi="Times New Roman"/>
          <w:lang w:val="en-US"/>
        </w:rPr>
        <w:t xml:space="preserve"> I feel that change around </w:t>
      </w:r>
      <w:r w:rsidR="00314D42">
        <w:rPr>
          <w:rFonts w:ascii="Times New Roman" w:hAnsi="Times New Roman"/>
          <w:lang w:val="en-US"/>
        </w:rPr>
        <w:t>me,</w:t>
      </w:r>
      <w:r>
        <w:rPr>
          <w:rFonts w:ascii="Times New Roman" w:hAnsi="Times New Roman"/>
          <w:lang w:val="en-US"/>
        </w:rPr>
        <w:t xml:space="preserve"> so I thought of doing some research on DBT and </w:t>
      </w:r>
      <w:r w:rsidR="00F6615D">
        <w:rPr>
          <w:rFonts w:ascii="Times New Roman" w:hAnsi="Times New Roman"/>
          <w:lang w:val="en-US"/>
        </w:rPr>
        <w:t>endeavor</w:t>
      </w:r>
      <w:r>
        <w:rPr>
          <w:rFonts w:ascii="Times New Roman" w:hAnsi="Times New Roman"/>
          <w:lang w:val="en-US"/>
        </w:rPr>
        <w:t xml:space="preserve"> to make communication between patients who suffer from deportment change and psychologists because during a pandemic face to face meeting is stringently proscribed by every nation regime.</w:t>
      </w:r>
    </w:p>
    <w:p w14:paraId="6E387A57" w14:textId="77777777" w:rsidR="009A3C30" w:rsidRDefault="009A3C30" w:rsidP="0042417A">
      <w:pPr>
        <w:pStyle w:val="ListParagraph"/>
        <w:ind w:left="420"/>
        <w:jc w:val="both"/>
        <w:rPr>
          <w:rFonts w:ascii="Times New Roman" w:eastAsia="Times New Roman" w:hAnsi="Times New Roman" w:cs="Times New Roman"/>
          <w:lang w:val="en-US"/>
        </w:rPr>
      </w:pPr>
    </w:p>
    <w:p w14:paraId="07BA403D" w14:textId="77777777" w:rsidR="009A3C30" w:rsidRDefault="009A3C30" w:rsidP="0042417A">
      <w:pPr>
        <w:pStyle w:val="ListParagraph"/>
        <w:ind w:left="420"/>
        <w:jc w:val="both"/>
        <w:rPr>
          <w:rFonts w:ascii="Times New Roman" w:eastAsia="Times New Roman" w:hAnsi="Times New Roman" w:cs="Times New Roman"/>
          <w:lang w:val="en-US"/>
        </w:rPr>
      </w:pPr>
      <w:r>
        <w:rPr>
          <w:rFonts w:ascii="Times New Roman" w:hAnsi="Times New Roman"/>
          <w:lang w:val="en-US"/>
        </w:rPr>
        <w:t>According to the data all around the world, I noticed that it would be safe for every individual to stay indoors, so making an application would help from anxiety of stepping outdoors and keeping mental health stable. As a lot of people lost their near ones or are away from each other due to the pandemic have felt a void in their lives, so the first thing which is affected is the mental health.</w:t>
      </w:r>
    </w:p>
    <w:p w14:paraId="0F3F158B" w14:textId="77777777" w:rsidR="009A3C30" w:rsidRDefault="009A3C30" w:rsidP="0042417A">
      <w:pPr>
        <w:pStyle w:val="ListParagraph"/>
        <w:ind w:left="420"/>
        <w:jc w:val="both"/>
        <w:rPr>
          <w:rFonts w:ascii="Times New Roman" w:eastAsia="Times New Roman" w:hAnsi="Times New Roman" w:cs="Times New Roman"/>
          <w:lang w:val="en-US"/>
        </w:rPr>
      </w:pPr>
    </w:p>
    <w:p w14:paraId="022A1D83" w14:textId="708C99B9" w:rsidR="009A3C30" w:rsidRDefault="009A3C30" w:rsidP="0042417A">
      <w:pPr>
        <w:pStyle w:val="ListParagraph"/>
        <w:ind w:left="420"/>
        <w:jc w:val="both"/>
        <w:rPr>
          <w:rFonts w:ascii="Times New Roman" w:eastAsia="Times New Roman" w:hAnsi="Times New Roman" w:cs="Times New Roman"/>
          <w:lang w:val="en-US"/>
        </w:rPr>
      </w:pPr>
      <w:r>
        <w:rPr>
          <w:rFonts w:ascii="Times New Roman" w:hAnsi="Times New Roman"/>
          <w:lang w:val="en-US"/>
        </w:rPr>
        <w:t xml:space="preserve">Now I feel that by verbal conversation from a therapist by giving </w:t>
      </w:r>
      <w:r w:rsidR="00F6615D">
        <w:rPr>
          <w:rFonts w:ascii="Times New Roman" w:hAnsi="Times New Roman"/>
          <w:lang w:val="en-US"/>
        </w:rPr>
        <w:t>behavioral</w:t>
      </w:r>
      <w:r>
        <w:rPr>
          <w:rFonts w:ascii="Times New Roman" w:hAnsi="Times New Roman"/>
          <w:lang w:val="en-US"/>
        </w:rPr>
        <w:t xml:space="preserve"> therapy on my application by arranging a feature of video conferencing would contribute </w:t>
      </w:r>
      <w:proofErr w:type="gramStart"/>
      <w:r>
        <w:rPr>
          <w:rFonts w:ascii="Times New Roman" w:hAnsi="Times New Roman"/>
          <w:lang w:val="en-US"/>
        </w:rPr>
        <w:t>in</w:t>
      </w:r>
      <w:proofErr w:type="gramEnd"/>
      <w:r>
        <w:rPr>
          <w:rFonts w:ascii="Times New Roman" w:hAnsi="Times New Roman"/>
          <w:lang w:val="en-US"/>
        </w:rPr>
        <w:t xml:space="preserve"> improving the health and would evoke mental peace. Regular sessions of therapy will also help in reducing the fear of the pandemic.</w:t>
      </w:r>
    </w:p>
    <w:p w14:paraId="24BADDEB" w14:textId="77777777" w:rsidR="009A3C30" w:rsidRDefault="009A3C30" w:rsidP="0042417A">
      <w:pPr>
        <w:pStyle w:val="ListParagraph"/>
        <w:ind w:left="420"/>
        <w:jc w:val="both"/>
        <w:rPr>
          <w:rFonts w:ascii="Times New Roman" w:eastAsia="Times New Roman" w:hAnsi="Times New Roman" w:cs="Times New Roman"/>
          <w:lang w:val="en-US"/>
        </w:rPr>
      </w:pPr>
    </w:p>
    <w:p w14:paraId="2FE0441C" w14:textId="77777777" w:rsidR="009A3C30" w:rsidRDefault="009A3C30" w:rsidP="0042417A">
      <w:pPr>
        <w:pStyle w:val="ListParagraph"/>
        <w:ind w:left="420"/>
        <w:jc w:val="both"/>
        <w:rPr>
          <w:rFonts w:ascii="Times New Roman" w:eastAsia="Times New Roman" w:hAnsi="Times New Roman" w:cs="Times New Roman"/>
          <w:lang w:val="en-US"/>
        </w:rPr>
      </w:pPr>
      <w:r>
        <w:rPr>
          <w:rFonts w:ascii="Times New Roman" w:hAnsi="Times New Roman"/>
          <w:lang w:val="en-US"/>
        </w:rPr>
        <w:t>The construction of the application would also be kept simple so that not only adults but the old age individuals who stay alone can use it easily and make an appointment, also a reminder feature will be introduced so that the patient cannot skip any session.</w:t>
      </w:r>
    </w:p>
    <w:p w14:paraId="49A1B871" w14:textId="77777777" w:rsidR="009A3C30" w:rsidRDefault="009A3C30" w:rsidP="0042417A">
      <w:pPr>
        <w:pStyle w:val="ListParagraph"/>
        <w:ind w:left="420"/>
        <w:jc w:val="both"/>
        <w:rPr>
          <w:rFonts w:ascii="Times New Roman" w:eastAsia="Times New Roman" w:hAnsi="Times New Roman" w:cs="Times New Roman"/>
          <w:lang w:val="en-US"/>
        </w:rPr>
      </w:pPr>
    </w:p>
    <w:p w14:paraId="5C2DB1D2" w14:textId="77777777" w:rsidR="009A3C30" w:rsidRDefault="009A3C30" w:rsidP="0042417A">
      <w:pPr>
        <w:pStyle w:val="ListParagraph"/>
        <w:ind w:left="420"/>
        <w:jc w:val="both"/>
        <w:rPr>
          <w:rFonts w:ascii="Times New Roman" w:eastAsia="Times New Roman" w:hAnsi="Times New Roman" w:cs="Times New Roman"/>
        </w:rPr>
      </w:pPr>
      <w:r>
        <w:rPr>
          <w:rFonts w:ascii="Times New Roman" w:hAnsi="Times New Roman"/>
          <w:lang w:val="en-US"/>
        </w:rPr>
        <w:t>The model proposed here will contain a log in option after that a form of mandatory questions will appear which needs to be answered by the patients, which will further help in identifying the condition and booking a therapist for further session.</w:t>
      </w:r>
    </w:p>
    <w:p w14:paraId="78677898" w14:textId="1F95D330" w:rsidR="00C30B00" w:rsidRDefault="00C30B00" w:rsidP="0042417A">
      <w:pPr>
        <w:jc w:val="both"/>
        <w:rPr>
          <w:rFonts w:ascii="Times New Roman" w:hAnsi="Times New Roman" w:cs="Times New Roman"/>
          <w:lang w:val="en-GB"/>
        </w:rPr>
      </w:pPr>
    </w:p>
    <w:p w14:paraId="04B90654" w14:textId="77777777" w:rsidR="00B95E38" w:rsidRDefault="00B95E38" w:rsidP="0042417A">
      <w:pPr>
        <w:jc w:val="both"/>
        <w:rPr>
          <w:rFonts w:ascii="Times New Roman" w:hAnsi="Times New Roman" w:cs="Times New Roman"/>
          <w:lang w:val="en-GB"/>
        </w:rPr>
      </w:pPr>
    </w:p>
    <w:p w14:paraId="7E68D9D6" w14:textId="1AF85E9A" w:rsidR="009A3C30" w:rsidRDefault="009A3C30" w:rsidP="0042417A">
      <w:pPr>
        <w:jc w:val="both"/>
        <w:rPr>
          <w:rFonts w:ascii="Times New Roman" w:hAnsi="Times New Roman" w:cs="Times New Roman"/>
          <w:lang w:val="en-GB"/>
        </w:rPr>
      </w:pPr>
    </w:p>
    <w:p w14:paraId="35BB01BE" w14:textId="77777777" w:rsidR="009B798E" w:rsidRDefault="009B798E" w:rsidP="0042417A">
      <w:pPr>
        <w:jc w:val="both"/>
        <w:rPr>
          <w:rFonts w:ascii="Times New Roman" w:hAnsi="Times New Roman" w:cs="Times New Roman"/>
          <w:lang w:val="en-GB"/>
        </w:rPr>
      </w:pPr>
    </w:p>
    <w:p w14:paraId="3875BC7E" w14:textId="0725A2D8" w:rsidR="009A3C30" w:rsidRDefault="00A15018" w:rsidP="00E22845">
      <w:pPr>
        <w:rPr>
          <w:rFonts w:ascii="Times New Roman" w:hAnsi="Times New Roman" w:cs="Times New Roman"/>
          <w:b/>
          <w:bCs/>
          <w:sz w:val="28"/>
          <w:szCs w:val="28"/>
          <w:lang w:val="en-GB"/>
        </w:rPr>
      </w:pPr>
      <w:r w:rsidRPr="00A15018">
        <w:rPr>
          <w:rFonts w:ascii="Times New Roman" w:hAnsi="Times New Roman" w:cs="Times New Roman"/>
          <w:b/>
          <w:bCs/>
          <w:sz w:val="28"/>
          <w:szCs w:val="28"/>
          <w:lang w:val="en-GB"/>
        </w:rPr>
        <w:t>1.2” Your</w:t>
      </w:r>
      <w:r w:rsidR="00FD2523" w:rsidRPr="00A15018">
        <w:rPr>
          <w:rFonts w:ascii="Times New Roman" w:hAnsi="Times New Roman" w:cs="Times New Roman"/>
          <w:b/>
          <w:bCs/>
          <w:sz w:val="28"/>
          <w:szCs w:val="28"/>
          <w:lang w:val="en-GB"/>
        </w:rPr>
        <w:t xml:space="preserve"> Area”</w:t>
      </w:r>
    </w:p>
    <w:p w14:paraId="5937C6D8" w14:textId="77777777" w:rsidR="00AA02CD" w:rsidRDefault="00AA02CD" w:rsidP="00AA02CD">
      <w:pPr>
        <w:ind w:left="426"/>
        <w:rPr>
          <w:rFonts w:ascii="Times New Roman" w:hAnsi="Times New Roman" w:cs="Times New Roman"/>
          <w:b/>
          <w:bCs/>
          <w:sz w:val="28"/>
          <w:szCs w:val="28"/>
          <w:lang w:val="en-GB"/>
        </w:rPr>
      </w:pPr>
    </w:p>
    <w:p w14:paraId="1C38BFAB" w14:textId="4CC8DFB8" w:rsidR="00FE0F4F" w:rsidRDefault="00FE0F4F" w:rsidP="0042417A">
      <w:pPr>
        <w:pStyle w:val="Body"/>
        <w:ind w:left="426"/>
        <w:jc w:val="both"/>
        <w:rPr>
          <w:rFonts w:ascii="Times New Roman" w:eastAsia="Times New Roman" w:hAnsi="Times New Roman" w:cs="Times New Roman"/>
          <w:lang w:val="en-US"/>
        </w:rPr>
      </w:pPr>
      <w:r>
        <w:rPr>
          <w:rFonts w:ascii="Times New Roman" w:hAnsi="Times New Roman"/>
          <w:lang w:val="en-US"/>
        </w:rPr>
        <w:t>Firebase database is a strong database which helps in storing data and managing it. Along with it the react-native platform will help in processing this data and the process of redirection to the specific pages will be effortless.</w:t>
      </w:r>
    </w:p>
    <w:p w14:paraId="481DB9E5" w14:textId="77777777" w:rsidR="00FE0F4F" w:rsidRDefault="00FE0F4F" w:rsidP="0042417A">
      <w:pPr>
        <w:pStyle w:val="Body"/>
        <w:ind w:left="426"/>
        <w:jc w:val="both"/>
        <w:rPr>
          <w:rFonts w:ascii="Times New Roman" w:eastAsia="Times New Roman" w:hAnsi="Times New Roman" w:cs="Times New Roman"/>
          <w:lang w:val="en-US"/>
        </w:rPr>
      </w:pPr>
    </w:p>
    <w:p w14:paraId="12391332" w14:textId="1049F988" w:rsidR="00FE0F4F" w:rsidRDefault="00FE0F4F" w:rsidP="0042417A">
      <w:pPr>
        <w:pStyle w:val="Body"/>
        <w:ind w:left="426"/>
        <w:jc w:val="both"/>
        <w:rPr>
          <w:rFonts w:ascii="Times New Roman" w:eastAsia="Times New Roman" w:hAnsi="Times New Roman" w:cs="Times New Roman"/>
          <w:lang w:val="en-US"/>
        </w:rPr>
      </w:pPr>
      <w:r>
        <w:rPr>
          <w:rFonts w:ascii="Times New Roman" w:hAnsi="Times New Roman"/>
          <w:lang w:val="en-US"/>
        </w:rPr>
        <w:t>Firstly, a form will be filled by the patient which will be created in the database having mandatory questions which needs to be ticked regarding the problems faced by the person. Later there will be two options available whether the person wants to consult anyone available or a particular doctor.</w:t>
      </w:r>
    </w:p>
    <w:p w14:paraId="32A21D83" w14:textId="7D590958" w:rsidR="00FE0F4F" w:rsidRDefault="00FE0F4F" w:rsidP="0027145D">
      <w:pPr>
        <w:pStyle w:val="Body"/>
        <w:ind w:left="426"/>
        <w:jc w:val="both"/>
        <w:rPr>
          <w:rFonts w:ascii="Times New Roman" w:eastAsia="Times New Roman" w:hAnsi="Times New Roman" w:cs="Times New Roman"/>
          <w:lang w:val="en-US"/>
        </w:rPr>
      </w:pPr>
      <w:r>
        <w:rPr>
          <w:rFonts w:ascii="Times New Roman" w:hAnsi="Times New Roman"/>
          <w:lang w:val="en-US"/>
        </w:rPr>
        <w:lastRenderedPageBreak/>
        <w:t>Now if the patient selects a particular doctor, then here comes the role of react-native platform which will redirect the person to a page which consists of tabs for contacting the doctor by mail. The benefit of this form is that the person can view and edit it anytime according to their convenience.</w:t>
      </w:r>
    </w:p>
    <w:p w14:paraId="1052F4D9" w14:textId="77777777" w:rsidR="00FE0F4F" w:rsidRDefault="00FE0F4F" w:rsidP="0027145D">
      <w:pPr>
        <w:pStyle w:val="Body"/>
        <w:ind w:left="426"/>
        <w:jc w:val="both"/>
        <w:rPr>
          <w:rFonts w:ascii="Times New Roman" w:eastAsia="Times New Roman" w:hAnsi="Times New Roman" w:cs="Times New Roman"/>
          <w:lang w:val="en-US"/>
        </w:rPr>
      </w:pPr>
    </w:p>
    <w:p w14:paraId="5987DC88" w14:textId="44108130" w:rsidR="00FE0F4F" w:rsidRDefault="00FE0F4F" w:rsidP="0027145D">
      <w:pPr>
        <w:pStyle w:val="Body"/>
        <w:ind w:left="426"/>
        <w:jc w:val="both"/>
        <w:rPr>
          <w:rFonts w:ascii="Times New Roman" w:eastAsia="Times New Roman" w:hAnsi="Times New Roman" w:cs="Times New Roman"/>
          <w:lang w:val="en-US"/>
        </w:rPr>
      </w:pPr>
      <w:r>
        <w:rPr>
          <w:rFonts w:ascii="Times New Roman" w:hAnsi="Times New Roman"/>
          <w:lang w:val="en-US"/>
        </w:rPr>
        <w:t>The application would even be helpful for doctors they will have their own individual login id where the doctor can add patient and reports in the list and delete a name after termination of treatment.</w:t>
      </w:r>
    </w:p>
    <w:p w14:paraId="4C2433FC" w14:textId="77777777" w:rsidR="00FE0F4F" w:rsidRDefault="00FE0F4F" w:rsidP="0027145D">
      <w:pPr>
        <w:pStyle w:val="Body"/>
        <w:ind w:left="426"/>
        <w:jc w:val="both"/>
        <w:rPr>
          <w:rFonts w:ascii="Times New Roman" w:eastAsia="Times New Roman" w:hAnsi="Times New Roman" w:cs="Times New Roman"/>
          <w:lang w:val="en-US"/>
        </w:rPr>
      </w:pPr>
    </w:p>
    <w:p w14:paraId="23EB1793" w14:textId="77777777" w:rsidR="00FE0F4F" w:rsidRDefault="00FE0F4F" w:rsidP="0027145D">
      <w:pPr>
        <w:pStyle w:val="Body"/>
        <w:ind w:left="426"/>
        <w:jc w:val="both"/>
        <w:rPr>
          <w:rFonts w:ascii="Times New Roman" w:eastAsia="Times New Roman" w:hAnsi="Times New Roman" w:cs="Times New Roman"/>
          <w:lang w:val="en-US"/>
        </w:rPr>
      </w:pPr>
      <w:r>
        <w:rPr>
          <w:rFonts w:ascii="Times New Roman" w:hAnsi="Times New Roman"/>
          <w:lang w:val="en-US"/>
        </w:rPr>
        <w:t>The report created for the doctor will be saved in the database not just by patients name but also by the date and the time when it was submitted for easy records.</w:t>
      </w:r>
    </w:p>
    <w:p w14:paraId="0CF431C1" w14:textId="77777777" w:rsidR="00FE0F4F" w:rsidRDefault="00FE0F4F" w:rsidP="0027145D">
      <w:pPr>
        <w:pStyle w:val="Body"/>
        <w:jc w:val="both"/>
        <w:rPr>
          <w:rFonts w:ascii="Times New Roman" w:eastAsia="Times New Roman" w:hAnsi="Times New Roman" w:cs="Times New Roman"/>
          <w:lang w:val="en-US"/>
        </w:rPr>
      </w:pPr>
    </w:p>
    <w:p w14:paraId="0F257A4E" w14:textId="77777777" w:rsidR="00FE0F4F" w:rsidRDefault="00FE0F4F" w:rsidP="00FE0F4F">
      <w:pPr>
        <w:pStyle w:val="Body"/>
        <w:rPr>
          <w:rFonts w:ascii="Times New Roman" w:eastAsia="Times New Roman" w:hAnsi="Times New Roman" w:cs="Times New Roman"/>
          <w:lang w:val="en-US"/>
        </w:rPr>
      </w:pPr>
    </w:p>
    <w:p w14:paraId="7B378564" w14:textId="77777777" w:rsidR="00DB37CD" w:rsidRDefault="00DB37CD" w:rsidP="00FE0F4F">
      <w:pPr>
        <w:pStyle w:val="Body"/>
        <w:rPr>
          <w:rFonts w:ascii="Times New Roman" w:eastAsia="Times New Roman" w:hAnsi="Times New Roman" w:cs="Times New Roman"/>
          <w:b/>
          <w:bCs/>
          <w:sz w:val="28"/>
          <w:szCs w:val="28"/>
          <w:lang w:val="en-US"/>
        </w:rPr>
      </w:pPr>
    </w:p>
    <w:p w14:paraId="3C134B94" w14:textId="77777777" w:rsidR="00EF69A0" w:rsidRDefault="00EF69A0" w:rsidP="00FE0F4F">
      <w:pPr>
        <w:pStyle w:val="Body"/>
        <w:rPr>
          <w:rFonts w:ascii="Times New Roman" w:eastAsia="Times New Roman" w:hAnsi="Times New Roman" w:cs="Times New Roman"/>
          <w:b/>
          <w:bCs/>
          <w:sz w:val="28"/>
          <w:szCs w:val="28"/>
          <w:lang w:val="en-US"/>
        </w:rPr>
      </w:pPr>
    </w:p>
    <w:p w14:paraId="2BD1B6DD" w14:textId="77922145" w:rsidR="00FE0F4F" w:rsidRDefault="00DB37CD" w:rsidP="00FE0F4F">
      <w:pPr>
        <w:pStyle w:val="Body"/>
        <w:rPr>
          <w:rFonts w:ascii="Times New Roman" w:eastAsia="Times New Roman" w:hAnsi="Times New Roman" w:cs="Times New Roman"/>
          <w:b/>
          <w:bCs/>
          <w:sz w:val="28"/>
          <w:szCs w:val="28"/>
          <w:lang w:val="en-US"/>
        </w:rPr>
      </w:pPr>
      <w:r>
        <w:rPr>
          <w:rFonts w:ascii="Times New Roman" w:eastAsia="Times New Roman" w:hAnsi="Times New Roman" w:cs="Times New Roman"/>
          <w:b/>
          <w:bCs/>
          <w:sz w:val="28"/>
          <w:szCs w:val="28"/>
          <w:lang w:val="en-US"/>
        </w:rPr>
        <w:t>1.3” Goals &amp; Objective”</w:t>
      </w:r>
    </w:p>
    <w:p w14:paraId="5B2D5D41" w14:textId="77777777" w:rsidR="00DB37CD" w:rsidRDefault="00DB37CD" w:rsidP="00206A87">
      <w:pPr>
        <w:pStyle w:val="Body"/>
        <w:ind w:left="426"/>
        <w:rPr>
          <w:rFonts w:ascii="Times New Roman" w:eastAsia="Times New Roman" w:hAnsi="Times New Roman" w:cs="Times New Roman"/>
          <w:b/>
          <w:bCs/>
          <w:sz w:val="28"/>
          <w:szCs w:val="28"/>
          <w:lang w:val="en-US"/>
        </w:rPr>
      </w:pPr>
    </w:p>
    <w:p w14:paraId="3CC11AA6" w14:textId="12984C3F" w:rsidR="00261DD2" w:rsidRDefault="00261DD2" w:rsidP="0027145D">
      <w:pPr>
        <w:pStyle w:val="Body"/>
        <w:ind w:left="426"/>
        <w:jc w:val="both"/>
        <w:rPr>
          <w:rFonts w:ascii="Times New Roman" w:eastAsia="Times New Roman" w:hAnsi="Times New Roman" w:cs="Times New Roman"/>
          <w:lang w:val="en-US"/>
        </w:rPr>
      </w:pPr>
      <w:r>
        <w:rPr>
          <w:rFonts w:ascii="Times New Roman" w:hAnsi="Times New Roman"/>
          <w:lang w:val="en-US"/>
        </w:rPr>
        <w:t>Here my proposal of idea is that of using databases to reduce the paperwork for keeping records of individuals for reducing the time required for collecting demographic data for patients as well as doctors.</w:t>
      </w:r>
    </w:p>
    <w:p w14:paraId="572818F6" w14:textId="77777777" w:rsidR="00261DD2" w:rsidRDefault="00261DD2" w:rsidP="0027145D">
      <w:pPr>
        <w:pStyle w:val="Body"/>
        <w:ind w:left="426"/>
        <w:jc w:val="both"/>
        <w:rPr>
          <w:rFonts w:ascii="Times New Roman" w:eastAsia="Times New Roman" w:hAnsi="Times New Roman" w:cs="Times New Roman"/>
          <w:lang w:val="en-US"/>
        </w:rPr>
      </w:pPr>
    </w:p>
    <w:p w14:paraId="38527A39" w14:textId="4DBACEB1" w:rsidR="00261DD2" w:rsidRDefault="00261DD2" w:rsidP="0027145D">
      <w:pPr>
        <w:pStyle w:val="Body"/>
        <w:ind w:left="426"/>
        <w:jc w:val="both"/>
        <w:rPr>
          <w:rFonts w:ascii="Times New Roman" w:eastAsia="Times New Roman" w:hAnsi="Times New Roman" w:cs="Times New Roman"/>
          <w:lang w:val="en-US"/>
        </w:rPr>
      </w:pPr>
      <w:r>
        <w:rPr>
          <w:rFonts w:ascii="Times New Roman" w:hAnsi="Times New Roman"/>
          <w:lang w:val="en-US"/>
        </w:rPr>
        <w:t>Availability of data of different doctors will also help the patient during emergencies when a particular doctor isn’t available.</w:t>
      </w:r>
    </w:p>
    <w:p w14:paraId="4F27A2EA" w14:textId="77777777" w:rsidR="00261DD2" w:rsidRDefault="00261DD2" w:rsidP="0027145D">
      <w:pPr>
        <w:pStyle w:val="Body"/>
        <w:ind w:left="426"/>
        <w:jc w:val="both"/>
        <w:rPr>
          <w:rFonts w:ascii="Times New Roman" w:eastAsia="Times New Roman" w:hAnsi="Times New Roman" w:cs="Times New Roman"/>
          <w:lang w:val="en-US"/>
        </w:rPr>
      </w:pPr>
    </w:p>
    <w:p w14:paraId="3EA1CC6A" w14:textId="66392C04" w:rsidR="00261DD2" w:rsidRDefault="00261DD2" w:rsidP="0027145D">
      <w:pPr>
        <w:pStyle w:val="Body"/>
        <w:ind w:left="426"/>
        <w:jc w:val="both"/>
        <w:rPr>
          <w:rFonts w:ascii="Times New Roman" w:eastAsia="Times New Roman" w:hAnsi="Times New Roman" w:cs="Times New Roman"/>
          <w:lang w:val="en-US"/>
        </w:rPr>
      </w:pPr>
      <w:r>
        <w:rPr>
          <w:rFonts w:ascii="Times New Roman" w:hAnsi="Times New Roman"/>
          <w:lang w:val="en-US"/>
        </w:rPr>
        <w:t xml:space="preserve">The main goal of my dissertation after completion is that of easy access to the patients for receiving the treatment </w:t>
      </w:r>
      <w:r w:rsidR="00B90CA5">
        <w:rPr>
          <w:rFonts w:ascii="Times New Roman" w:hAnsi="Times New Roman"/>
          <w:lang w:val="en-US"/>
        </w:rPr>
        <w:t>and</w:t>
      </w:r>
      <w:r>
        <w:rPr>
          <w:rFonts w:ascii="Times New Roman" w:hAnsi="Times New Roman"/>
          <w:lang w:val="en-US"/>
        </w:rPr>
        <w:t xml:space="preserve"> a less </w:t>
      </w:r>
      <w:r w:rsidR="00B90CA5">
        <w:rPr>
          <w:rFonts w:ascii="Times New Roman" w:hAnsi="Times New Roman"/>
          <w:lang w:val="en-US"/>
        </w:rPr>
        <w:t>time-consuming</w:t>
      </w:r>
      <w:r>
        <w:rPr>
          <w:rFonts w:ascii="Times New Roman" w:hAnsi="Times New Roman"/>
          <w:lang w:val="en-US"/>
        </w:rPr>
        <w:t xml:space="preserve"> mode for the doctors for increasing their treatment time and standards.</w:t>
      </w:r>
    </w:p>
    <w:p w14:paraId="602BDD71" w14:textId="77777777" w:rsidR="00261DD2" w:rsidRDefault="00261DD2" w:rsidP="0027145D">
      <w:pPr>
        <w:pStyle w:val="Body"/>
        <w:ind w:left="426"/>
        <w:jc w:val="both"/>
        <w:rPr>
          <w:rFonts w:ascii="Times New Roman" w:eastAsia="Times New Roman" w:hAnsi="Times New Roman" w:cs="Times New Roman"/>
          <w:lang w:val="en-US"/>
        </w:rPr>
      </w:pPr>
    </w:p>
    <w:p w14:paraId="0DDB1737" w14:textId="77777777" w:rsidR="00261DD2" w:rsidRDefault="00261DD2" w:rsidP="0027145D">
      <w:pPr>
        <w:pStyle w:val="Body"/>
        <w:ind w:left="426"/>
        <w:jc w:val="both"/>
        <w:rPr>
          <w:rFonts w:ascii="Times New Roman" w:hAnsi="Times New Roman"/>
          <w:lang w:val="en-US"/>
        </w:rPr>
      </w:pPr>
      <w:r>
        <w:rPr>
          <w:rFonts w:ascii="Times New Roman" w:hAnsi="Times New Roman"/>
          <w:lang w:val="en-US"/>
        </w:rPr>
        <w:t>The objective is providing treatment to individuals without even stepping out of the house and helping them to cope up with this pandemic.</w:t>
      </w:r>
    </w:p>
    <w:p w14:paraId="2760FC6D" w14:textId="77777777" w:rsidR="00FE0F4F" w:rsidRDefault="00FE0F4F" w:rsidP="0027145D">
      <w:pPr>
        <w:pStyle w:val="Body"/>
        <w:jc w:val="both"/>
        <w:rPr>
          <w:rFonts w:ascii="Times New Roman" w:eastAsia="Times New Roman" w:hAnsi="Times New Roman" w:cs="Times New Roman"/>
          <w:lang w:val="en-US"/>
        </w:rPr>
      </w:pPr>
    </w:p>
    <w:p w14:paraId="4EC0A7A8" w14:textId="77777777" w:rsidR="00FE0F4F" w:rsidRDefault="00FE0F4F" w:rsidP="00FE0F4F">
      <w:pPr>
        <w:pStyle w:val="Body"/>
        <w:rPr>
          <w:rFonts w:ascii="Times New Roman" w:eastAsia="Times New Roman" w:hAnsi="Times New Roman" w:cs="Times New Roman"/>
          <w:lang w:val="en-US"/>
        </w:rPr>
      </w:pPr>
    </w:p>
    <w:p w14:paraId="457C34AD" w14:textId="77777777" w:rsidR="00FE0F4F" w:rsidRDefault="00FE0F4F" w:rsidP="00FE0F4F">
      <w:pPr>
        <w:pStyle w:val="Body"/>
        <w:rPr>
          <w:rFonts w:ascii="Times New Roman" w:eastAsia="Times New Roman" w:hAnsi="Times New Roman" w:cs="Times New Roman"/>
          <w:lang w:val="en-US"/>
        </w:rPr>
      </w:pPr>
    </w:p>
    <w:p w14:paraId="1497BEEF" w14:textId="77777777" w:rsidR="0083267D" w:rsidRDefault="0083267D" w:rsidP="00FE0F4F">
      <w:pPr>
        <w:pStyle w:val="Body"/>
        <w:rPr>
          <w:rFonts w:ascii="Times New Roman" w:eastAsia="Times New Roman" w:hAnsi="Times New Roman" w:cs="Times New Roman"/>
          <w:b/>
          <w:bCs/>
          <w:sz w:val="28"/>
          <w:szCs w:val="28"/>
          <w:lang w:val="en-US"/>
        </w:rPr>
      </w:pPr>
    </w:p>
    <w:p w14:paraId="48FDAF42" w14:textId="4E3CFBE1" w:rsidR="00FE0F4F" w:rsidRDefault="00CA7CB7" w:rsidP="00FE0F4F">
      <w:pPr>
        <w:pStyle w:val="Body"/>
        <w:rPr>
          <w:rFonts w:ascii="Times New Roman" w:eastAsia="Times New Roman" w:hAnsi="Times New Roman" w:cs="Times New Roman"/>
          <w:b/>
          <w:bCs/>
          <w:sz w:val="28"/>
          <w:szCs w:val="28"/>
          <w:lang w:val="en-US"/>
        </w:rPr>
      </w:pPr>
      <w:r>
        <w:rPr>
          <w:rFonts w:ascii="Times New Roman" w:eastAsia="Times New Roman" w:hAnsi="Times New Roman" w:cs="Times New Roman"/>
          <w:b/>
          <w:bCs/>
          <w:sz w:val="28"/>
          <w:szCs w:val="28"/>
          <w:lang w:val="en-US"/>
        </w:rPr>
        <w:t>1.4</w:t>
      </w:r>
      <w:r w:rsidR="00F4330E">
        <w:rPr>
          <w:rFonts w:ascii="Times New Roman" w:eastAsia="Times New Roman" w:hAnsi="Times New Roman" w:cs="Times New Roman"/>
          <w:b/>
          <w:bCs/>
          <w:sz w:val="28"/>
          <w:szCs w:val="28"/>
          <w:lang w:val="en-US"/>
        </w:rPr>
        <w:t xml:space="preserve"> Research Question</w:t>
      </w:r>
    </w:p>
    <w:p w14:paraId="34C0BFED" w14:textId="77777777" w:rsidR="00F4330E" w:rsidRDefault="00F4330E" w:rsidP="00FE0F4F">
      <w:pPr>
        <w:pStyle w:val="Body"/>
        <w:rPr>
          <w:rFonts w:ascii="Times New Roman" w:eastAsia="Times New Roman" w:hAnsi="Times New Roman" w:cs="Times New Roman"/>
          <w:b/>
          <w:bCs/>
          <w:sz w:val="28"/>
          <w:szCs w:val="28"/>
          <w:lang w:val="en-US"/>
        </w:rPr>
      </w:pPr>
    </w:p>
    <w:p w14:paraId="0E339DAF" w14:textId="78A3F44F" w:rsidR="006B61D3" w:rsidRDefault="006B61D3" w:rsidP="00664546">
      <w:pPr>
        <w:pStyle w:val="Body"/>
        <w:ind w:left="426"/>
        <w:jc w:val="both"/>
        <w:rPr>
          <w:rFonts w:ascii="Times New Roman" w:hAnsi="Times New Roman"/>
          <w:lang w:val="en-US"/>
        </w:rPr>
      </w:pPr>
      <w:r>
        <w:rPr>
          <w:rFonts w:ascii="Times New Roman" w:hAnsi="Times New Roman"/>
          <w:lang w:val="en-US"/>
        </w:rPr>
        <w:t>The following thesis will be addressed by the research questions like “to what number of entries will a database hold?”  Or question like “how will be the redirection of a person to other doctor when a particular selected one is not available?</w:t>
      </w:r>
      <w:r w:rsidR="00375FFB">
        <w:rPr>
          <w:rFonts w:ascii="Times New Roman" w:hAnsi="Times New Roman"/>
          <w:lang w:val="en-US"/>
        </w:rPr>
        <w:t>”</w:t>
      </w:r>
    </w:p>
    <w:p w14:paraId="411D2A06" w14:textId="77777777" w:rsidR="006B53E2" w:rsidRDefault="006B53E2" w:rsidP="00664546">
      <w:pPr>
        <w:pStyle w:val="Body"/>
        <w:ind w:left="426"/>
        <w:jc w:val="both"/>
        <w:rPr>
          <w:rFonts w:ascii="Times New Roman" w:hAnsi="Times New Roman"/>
          <w:lang w:val="en-US"/>
        </w:rPr>
      </w:pPr>
    </w:p>
    <w:p w14:paraId="72B372C3" w14:textId="77777777" w:rsidR="009C53B7" w:rsidRDefault="009C53B7" w:rsidP="006B61D3">
      <w:pPr>
        <w:pStyle w:val="Body"/>
        <w:ind w:left="426"/>
        <w:rPr>
          <w:rFonts w:ascii="Times New Roman" w:hAnsi="Times New Roman"/>
          <w:lang w:val="en-US"/>
        </w:rPr>
      </w:pPr>
    </w:p>
    <w:p w14:paraId="527A1651" w14:textId="77777777" w:rsidR="009C53B7" w:rsidRDefault="009C53B7" w:rsidP="006B61D3">
      <w:pPr>
        <w:pStyle w:val="Body"/>
        <w:ind w:left="426"/>
        <w:rPr>
          <w:rFonts w:ascii="Times New Roman" w:hAnsi="Times New Roman"/>
          <w:lang w:val="en-US"/>
        </w:rPr>
      </w:pPr>
    </w:p>
    <w:p w14:paraId="770E8EA8" w14:textId="77777777" w:rsidR="009C53B7" w:rsidRDefault="009C53B7" w:rsidP="006B61D3">
      <w:pPr>
        <w:pStyle w:val="Body"/>
        <w:ind w:left="426"/>
        <w:rPr>
          <w:rFonts w:ascii="Times New Roman" w:hAnsi="Times New Roman"/>
          <w:lang w:val="en-US"/>
        </w:rPr>
      </w:pPr>
    </w:p>
    <w:p w14:paraId="4C5BD856" w14:textId="77777777" w:rsidR="009C53B7" w:rsidRDefault="009C53B7" w:rsidP="006B61D3">
      <w:pPr>
        <w:pStyle w:val="Body"/>
        <w:ind w:left="426"/>
        <w:rPr>
          <w:rFonts w:ascii="Times New Roman" w:hAnsi="Times New Roman"/>
          <w:lang w:val="en-US"/>
        </w:rPr>
      </w:pPr>
    </w:p>
    <w:p w14:paraId="3070D3C7" w14:textId="77777777" w:rsidR="009C53B7" w:rsidRDefault="009C53B7" w:rsidP="006B61D3">
      <w:pPr>
        <w:pStyle w:val="Body"/>
        <w:ind w:left="426"/>
        <w:rPr>
          <w:rFonts w:ascii="Times New Roman" w:hAnsi="Times New Roman"/>
          <w:lang w:val="en-US"/>
        </w:rPr>
      </w:pPr>
    </w:p>
    <w:p w14:paraId="0C0A83FB" w14:textId="77777777" w:rsidR="009C53B7" w:rsidRDefault="009C53B7" w:rsidP="006B61D3">
      <w:pPr>
        <w:pStyle w:val="Body"/>
        <w:ind w:left="426"/>
        <w:rPr>
          <w:rFonts w:ascii="Times New Roman" w:hAnsi="Times New Roman"/>
          <w:lang w:val="en-US"/>
        </w:rPr>
      </w:pPr>
    </w:p>
    <w:p w14:paraId="438D693D" w14:textId="2D6A157E" w:rsidR="006B53E2" w:rsidRDefault="006B53E2" w:rsidP="006B61D3">
      <w:pPr>
        <w:pStyle w:val="Body"/>
        <w:ind w:left="426"/>
        <w:rPr>
          <w:rFonts w:ascii="Times New Roman" w:hAnsi="Times New Roman"/>
          <w:lang w:val="en-US"/>
        </w:rPr>
      </w:pPr>
    </w:p>
    <w:p w14:paraId="59C73BDE" w14:textId="77777777" w:rsidR="00D614C3" w:rsidRDefault="00D614C3" w:rsidP="006B61D3">
      <w:pPr>
        <w:pStyle w:val="Body"/>
        <w:ind w:left="426"/>
        <w:rPr>
          <w:rFonts w:ascii="Times New Roman" w:hAnsi="Times New Roman"/>
          <w:lang w:val="en-US"/>
        </w:rPr>
      </w:pPr>
    </w:p>
    <w:p w14:paraId="47ED9666" w14:textId="77777777" w:rsidR="006B53E2" w:rsidRDefault="006B53E2" w:rsidP="003B19CF">
      <w:pPr>
        <w:pStyle w:val="Body"/>
        <w:rPr>
          <w:rFonts w:ascii="Times New Roman" w:hAnsi="Times New Roman"/>
          <w:lang w:val="en-US"/>
        </w:rPr>
      </w:pPr>
    </w:p>
    <w:p w14:paraId="6CB3A340" w14:textId="7CA4EF33" w:rsidR="006B53E2" w:rsidRDefault="006B53E2" w:rsidP="006B53E2">
      <w:pPr>
        <w:pStyle w:val="Body"/>
        <w:rPr>
          <w:rFonts w:ascii="Times New Roman" w:hAnsi="Times New Roman"/>
          <w:b/>
          <w:bCs/>
          <w:sz w:val="28"/>
          <w:szCs w:val="28"/>
          <w:lang w:val="en-US"/>
        </w:rPr>
      </w:pPr>
      <w:r w:rsidRPr="006B53E2">
        <w:rPr>
          <w:rFonts w:ascii="Times New Roman" w:hAnsi="Times New Roman"/>
          <w:b/>
          <w:bCs/>
          <w:sz w:val="28"/>
          <w:szCs w:val="28"/>
          <w:lang w:val="en-US"/>
        </w:rPr>
        <w:lastRenderedPageBreak/>
        <w:t>1.5</w:t>
      </w:r>
      <w:r w:rsidR="00F1406A">
        <w:rPr>
          <w:rFonts w:ascii="Times New Roman" w:hAnsi="Times New Roman"/>
          <w:b/>
          <w:bCs/>
          <w:sz w:val="28"/>
          <w:szCs w:val="28"/>
          <w:lang w:val="en-US"/>
        </w:rPr>
        <w:t xml:space="preserve"> Overview of Approach</w:t>
      </w:r>
    </w:p>
    <w:p w14:paraId="71F95506" w14:textId="77777777" w:rsidR="00F1406A" w:rsidRDefault="00F1406A" w:rsidP="006B53E2">
      <w:pPr>
        <w:pStyle w:val="Body"/>
        <w:rPr>
          <w:rFonts w:ascii="Times New Roman" w:hAnsi="Times New Roman"/>
          <w:b/>
          <w:bCs/>
          <w:sz w:val="28"/>
          <w:szCs w:val="28"/>
          <w:lang w:val="en-US"/>
        </w:rPr>
      </w:pPr>
    </w:p>
    <w:p w14:paraId="4DE6143F" w14:textId="7C63742E" w:rsidR="003B17B4" w:rsidRDefault="003B17B4" w:rsidP="0035457B">
      <w:pPr>
        <w:pStyle w:val="Body"/>
        <w:ind w:left="426"/>
        <w:jc w:val="both"/>
        <w:rPr>
          <w:rFonts w:ascii="Times New Roman" w:eastAsia="Times New Roman" w:hAnsi="Times New Roman" w:cs="Times New Roman"/>
          <w:lang w:val="en-US"/>
        </w:rPr>
      </w:pPr>
      <w:r>
        <w:rPr>
          <w:rFonts w:ascii="Times New Roman" w:hAnsi="Times New Roman"/>
          <w:lang w:val="en-US"/>
        </w:rPr>
        <w:t>I am willing to proceed this project with the firebase database which offers a good storage of data. It helps in storing different entries in different formats for a reliable presentation in front of the individuals using the application.</w:t>
      </w:r>
    </w:p>
    <w:p w14:paraId="0EA38224" w14:textId="77777777" w:rsidR="003B17B4" w:rsidRDefault="003B17B4" w:rsidP="0035457B">
      <w:pPr>
        <w:pStyle w:val="Body"/>
        <w:ind w:left="426"/>
        <w:jc w:val="both"/>
        <w:rPr>
          <w:rFonts w:ascii="Times New Roman" w:eastAsia="Times New Roman" w:hAnsi="Times New Roman" w:cs="Times New Roman"/>
          <w:lang w:val="en-US"/>
        </w:rPr>
      </w:pPr>
    </w:p>
    <w:p w14:paraId="31C45CF8" w14:textId="77777777" w:rsidR="003B17B4" w:rsidRDefault="003B17B4" w:rsidP="0035457B">
      <w:pPr>
        <w:pStyle w:val="Body"/>
        <w:ind w:left="426"/>
        <w:jc w:val="both"/>
        <w:rPr>
          <w:rFonts w:ascii="Times New Roman" w:eastAsia="Times New Roman" w:hAnsi="Times New Roman" w:cs="Times New Roman"/>
          <w:lang w:val="en-US"/>
        </w:rPr>
      </w:pPr>
      <w:r>
        <w:rPr>
          <w:rFonts w:ascii="Times New Roman" w:hAnsi="Times New Roman"/>
          <w:lang w:val="en-US"/>
        </w:rPr>
        <w:t>The reactor-native platform will help in fastening the process of redirecting a person from one page to the other without any buffering which will not consume much time.</w:t>
      </w:r>
    </w:p>
    <w:p w14:paraId="552F7148" w14:textId="77777777" w:rsidR="003B17B4" w:rsidRDefault="003B17B4" w:rsidP="0035457B">
      <w:pPr>
        <w:pStyle w:val="Body"/>
        <w:ind w:left="426"/>
        <w:jc w:val="both"/>
        <w:rPr>
          <w:rFonts w:ascii="Times New Roman" w:eastAsia="Times New Roman" w:hAnsi="Times New Roman" w:cs="Times New Roman"/>
          <w:lang w:val="en-US"/>
        </w:rPr>
      </w:pPr>
    </w:p>
    <w:p w14:paraId="1819B32C" w14:textId="71F034D0" w:rsidR="003B17B4" w:rsidRDefault="003B17B4" w:rsidP="0035457B">
      <w:pPr>
        <w:pStyle w:val="Body"/>
        <w:ind w:left="426"/>
        <w:jc w:val="both"/>
        <w:rPr>
          <w:rFonts w:ascii="Times New Roman" w:eastAsia="Times New Roman" w:hAnsi="Times New Roman" w:cs="Times New Roman"/>
          <w:lang w:val="en-US"/>
        </w:rPr>
      </w:pPr>
      <w:r>
        <w:rPr>
          <w:rFonts w:ascii="Times New Roman" w:hAnsi="Times New Roman"/>
          <w:lang w:val="en-US"/>
        </w:rPr>
        <w:t>Coordination of both these facilities will make the application so flexible that it could be used by individuals irrespective of their age.</w:t>
      </w:r>
    </w:p>
    <w:p w14:paraId="2CFB548F" w14:textId="77777777" w:rsidR="003B17B4" w:rsidRDefault="003B17B4" w:rsidP="0035457B">
      <w:pPr>
        <w:pStyle w:val="Body"/>
        <w:ind w:left="426"/>
        <w:jc w:val="both"/>
        <w:rPr>
          <w:rFonts w:ascii="Times New Roman" w:eastAsia="Times New Roman" w:hAnsi="Times New Roman" w:cs="Times New Roman"/>
          <w:lang w:val="en-US"/>
        </w:rPr>
      </w:pPr>
    </w:p>
    <w:p w14:paraId="40E7C6EB" w14:textId="5A8D4A00" w:rsidR="003B17B4" w:rsidRDefault="003B17B4" w:rsidP="0035457B">
      <w:pPr>
        <w:pStyle w:val="Body"/>
        <w:ind w:left="426"/>
        <w:jc w:val="both"/>
        <w:rPr>
          <w:rFonts w:ascii="Times New Roman" w:eastAsia="Times New Roman" w:hAnsi="Times New Roman" w:cs="Times New Roman"/>
          <w:lang w:val="en-US"/>
        </w:rPr>
      </w:pPr>
      <w:r>
        <w:rPr>
          <w:rFonts w:ascii="Times New Roman" w:hAnsi="Times New Roman"/>
          <w:lang w:val="en-US"/>
        </w:rPr>
        <w:t xml:space="preserve">It will help in reducing the paperwork </w:t>
      </w:r>
      <w:r w:rsidR="00FC5F40">
        <w:rPr>
          <w:rFonts w:ascii="Times New Roman" w:hAnsi="Times New Roman"/>
          <w:lang w:val="en-US"/>
        </w:rPr>
        <w:t>and</w:t>
      </w:r>
      <w:r>
        <w:rPr>
          <w:rFonts w:ascii="Times New Roman" w:hAnsi="Times New Roman"/>
          <w:lang w:val="en-US"/>
        </w:rPr>
        <w:t xml:space="preserve"> will help in proper documentation and safety of the </w:t>
      </w:r>
      <w:r w:rsidR="00FC5F40">
        <w:rPr>
          <w:rFonts w:ascii="Times New Roman" w:hAnsi="Times New Roman"/>
          <w:lang w:val="en-US"/>
        </w:rPr>
        <w:t>patient’s</w:t>
      </w:r>
      <w:r>
        <w:rPr>
          <w:rFonts w:ascii="Times New Roman" w:hAnsi="Times New Roman"/>
          <w:lang w:val="en-US"/>
        </w:rPr>
        <w:t xml:space="preserve"> personal data as well as the </w:t>
      </w:r>
      <w:r w:rsidR="00FC5F40">
        <w:rPr>
          <w:rFonts w:ascii="Times New Roman" w:hAnsi="Times New Roman"/>
          <w:lang w:val="en-US"/>
        </w:rPr>
        <w:t>doctors’</w:t>
      </w:r>
      <w:r>
        <w:rPr>
          <w:rFonts w:ascii="Times New Roman" w:hAnsi="Times New Roman"/>
          <w:lang w:val="en-US"/>
        </w:rPr>
        <w:t xml:space="preserve"> professional records.</w:t>
      </w:r>
    </w:p>
    <w:p w14:paraId="16C6FE77" w14:textId="77777777" w:rsidR="003B17B4" w:rsidRDefault="003B17B4" w:rsidP="0035457B">
      <w:pPr>
        <w:pStyle w:val="Body"/>
        <w:ind w:left="426"/>
        <w:jc w:val="both"/>
        <w:rPr>
          <w:rFonts w:ascii="Times New Roman" w:eastAsia="Times New Roman" w:hAnsi="Times New Roman" w:cs="Times New Roman"/>
          <w:lang w:val="en-US"/>
        </w:rPr>
      </w:pPr>
    </w:p>
    <w:p w14:paraId="6B1CCD94" w14:textId="77777777" w:rsidR="003B17B4" w:rsidRDefault="003B17B4" w:rsidP="0035457B">
      <w:pPr>
        <w:pStyle w:val="Body"/>
        <w:ind w:left="426"/>
        <w:jc w:val="both"/>
        <w:rPr>
          <w:rFonts w:ascii="Times New Roman" w:hAnsi="Times New Roman"/>
          <w:lang w:val="en-US"/>
        </w:rPr>
      </w:pPr>
      <w:r>
        <w:rPr>
          <w:rFonts w:ascii="Times New Roman" w:hAnsi="Times New Roman"/>
          <w:lang w:val="en-US"/>
        </w:rPr>
        <w:t>The need of physical establishment of a clinical setup during the current situation will be reduced and the application will help to provide aid at any place and at any time.</w:t>
      </w:r>
    </w:p>
    <w:p w14:paraId="3A10DEF9" w14:textId="77777777" w:rsidR="00246EC9" w:rsidRDefault="00246EC9" w:rsidP="003B17B4">
      <w:pPr>
        <w:pStyle w:val="Body"/>
        <w:ind w:left="426"/>
        <w:rPr>
          <w:rFonts w:ascii="Times New Roman" w:hAnsi="Times New Roman"/>
          <w:lang w:val="en-US"/>
        </w:rPr>
      </w:pPr>
    </w:p>
    <w:p w14:paraId="603D2C48" w14:textId="77777777" w:rsidR="00F057A0" w:rsidRDefault="00F057A0" w:rsidP="003B17B4">
      <w:pPr>
        <w:pStyle w:val="Body"/>
        <w:ind w:left="426"/>
        <w:rPr>
          <w:rFonts w:ascii="Times New Roman" w:hAnsi="Times New Roman"/>
          <w:lang w:val="en-US"/>
        </w:rPr>
      </w:pPr>
    </w:p>
    <w:p w14:paraId="04EE8F40" w14:textId="77777777" w:rsidR="00F057A0" w:rsidRDefault="00F057A0" w:rsidP="003B17B4">
      <w:pPr>
        <w:pStyle w:val="Body"/>
        <w:ind w:left="426"/>
        <w:rPr>
          <w:rFonts w:ascii="Times New Roman" w:hAnsi="Times New Roman"/>
          <w:lang w:val="en-US"/>
        </w:rPr>
      </w:pPr>
    </w:p>
    <w:p w14:paraId="6F448F94" w14:textId="77777777" w:rsidR="00F057A0" w:rsidRDefault="00F057A0" w:rsidP="003B17B4">
      <w:pPr>
        <w:pStyle w:val="Body"/>
        <w:ind w:left="426"/>
        <w:rPr>
          <w:rFonts w:ascii="Times New Roman" w:hAnsi="Times New Roman"/>
          <w:lang w:val="en-US"/>
        </w:rPr>
      </w:pPr>
    </w:p>
    <w:p w14:paraId="59680EC6" w14:textId="65FD1DFC" w:rsidR="00F057A0" w:rsidRDefault="00F057A0" w:rsidP="00F057A0">
      <w:pPr>
        <w:pStyle w:val="Body"/>
        <w:rPr>
          <w:rFonts w:ascii="Times New Roman" w:hAnsi="Times New Roman"/>
          <w:b/>
          <w:bCs/>
          <w:sz w:val="28"/>
          <w:szCs w:val="28"/>
          <w:lang w:val="en-US"/>
        </w:rPr>
      </w:pPr>
      <w:r w:rsidRPr="00F057A0">
        <w:rPr>
          <w:rFonts w:ascii="Times New Roman" w:hAnsi="Times New Roman"/>
          <w:b/>
          <w:bCs/>
          <w:sz w:val="28"/>
          <w:szCs w:val="28"/>
          <w:lang w:val="en-US"/>
        </w:rPr>
        <w:t>1.6</w:t>
      </w:r>
      <w:r>
        <w:rPr>
          <w:rFonts w:ascii="Times New Roman" w:hAnsi="Times New Roman"/>
          <w:b/>
          <w:bCs/>
          <w:sz w:val="28"/>
          <w:szCs w:val="28"/>
          <w:lang w:val="en-US"/>
        </w:rPr>
        <w:t xml:space="preserve"> </w:t>
      </w:r>
      <w:r w:rsidR="00533847">
        <w:rPr>
          <w:rFonts w:ascii="Times New Roman" w:hAnsi="Times New Roman"/>
          <w:b/>
          <w:bCs/>
          <w:sz w:val="28"/>
          <w:szCs w:val="28"/>
          <w:lang w:val="en-US"/>
        </w:rPr>
        <w:t>Document Structure</w:t>
      </w:r>
    </w:p>
    <w:p w14:paraId="16CEA02C" w14:textId="77777777" w:rsidR="00533847" w:rsidRDefault="00533847" w:rsidP="00F057A0">
      <w:pPr>
        <w:pStyle w:val="Body"/>
        <w:rPr>
          <w:rFonts w:ascii="Times New Roman" w:hAnsi="Times New Roman"/>
          <w:b/>
          <w:bCs/>
          <w:sz w:val="28"/>
          <w:szCs w:val="28"/>
          <w:lang w:val="en-US"/>
        </w:rPr>
      </w:pPr>
    </w:p>
    <w:p w14:paraId="31F9E6F1" w14:textId="02D0544C" w:rsidR="002459ED" w:rsidRDefault="002459ED" w:rsidP="0023377D">
      <w:pPr>
        <w:pStyle w:val="Body"/>
        <w:ind w:left="426"/>
        <w:jc w:val="both"/>
        <w:rPr>
          <w:rFonts w:ascii="Times New Roman" w:eastAsia="Times New Roman" w:hAnsi="Times New Roman" w:cs="Times New Roman"/>
          <w:lang w:val="en-US"/>
        </w:rPr>
      </w:pPr>
      <w:r>
        <w:rPr>
          <w:rFonts w:ascii="Times New Roman" w:hAnsi="Times New Roman"/>
          <w:lang w:val="en-US"/>
        </w:rPr>
        <w:t>“The remaining documentation is as follows. Chapter Two provides a literature review of the storing of data by using firebase and explains the process of framework of the application by the react native. Chapter Three describes the methodology and coding of my project structure. In Chapter Four, I will discuss the system design, and requirements/specifications of the software used. Chapter Five provides the details of how my project or application is implemented. In Chapter Six, details of the working prototype and the evaluation techniques of my application is being explained. I also discussed results including any revisions to the final design and implementation which were necessary. Finally, the Chapter Seven includes conclusions and future work.”</w:t>
      </w:r>
    </w:p>
    <w:p w14:paraId="23845532" w14:textId="77777777" w:rsidR="00533847" w:rsidRPr="00F057A0" w:rsidRDefault="00533847" w:rsidP="002459ED">
      <w:pPr>
        <w:pStyle w:val="Body"/>
        <w:ind w:left="426"/>
        <w:rPr>
          <w:rFonts w:ascii="Times New Roman" w:eastAsia="Times New Roman" w:hAnsi="Times New Roman" w:cs="Times New Roman"/>
          <w:b/>
          <w:bCs/>
          <w:sz w:val="28"/>
          <w:szCs w:val="28"/>
          <w:lang w:val="en-US"/>
        </w:rPr>
      </w:pPr>
    </w:p>
    <w:p w14:paraId="79C57873" w14:textId="77777777" w:rsidR="00F1406A" w:rsidRPr="006B53E2" w:rsidRDefault="00F1406A" w:rsidP="006B53E2">
      <w:pPr>
        <w:pStyle w:val="Body"/>
        <w:rPr>
          <w:rFonts w:ascii="Times New Roman" w:eastAsia="Times New Roman" w:hAnsi="Times New Roman" w:cs="Times New Roman"/>
          <w:b/>
          <w:bCs/>
          <w:sz w:val="28"/>
          <w:szCs w:val="28"/>
          <w:lang w:val="en-US"/>
        </w:rPr>
      </w:pPr>
    </w:p>
    <w:p w14:paraId="51F4C817" w14:textId="77777777" w:rsidR="00F4330E" w:rsidRPr="00F4330E" w:rsidRDefault="00F4330E" w:rsidP="00F4330E">
      <w:pPr>
        <w:pStyle w:val="Body"/>
        <w:ind w:left="426"/>
        <w:rPr>
          <w:rFonts w:ascii="Times New Roman" w:eastAsia="Times New Roman" w:hAnsi="Times New Roman" w:cs="Times New Roman"/>
          <w:lang w:val="en-US"/>
        </w:rPr>
      </w:pPr>
    </w:p>
    <w:p w14:paraId="47394BB8" w14:textId="77777777" w:rsidR="00FE0F4F" w:rsidRDefault="00FE0F4F" w:rsidP="00FE0F4F">
      <w:pPr>
        <w:pStyle w:val="Body"/>
        <w:rPr>
          <w:rFonts w:ascii="Times New Roman" w:eastAsia="Times New Roman" w:hAnsi="Times New Roman" w:cs="Times New Roman"/>
          <w:lang w:val="en-US"/>
        </w:rPr>
      </w:pPr>
    </w:p>
    <w:p w14:paraId="7C1ABC63" w14:textId="77777777" w:rsidR="00FE0F4F" w:rsidRDefault="00FE0F4F" w:rsidP="00FE0F4F">
      <w:pPr>
        <w:pStyle w:val="Body"/>
        <w:rPr>
          <w:rFonts w:ascii="Times New Roman" w:eastAsia="Times New Roman" w:hAnsi="Times New Roman" w:cs="Times New Roman"/>
          <w:lang w:val="en-US"/>
        </w:rPr>
      </w:pPr>
    </w:p>
    <w:p w14:paraId="28BA2D68" w14:textId="77777777" w:rsidR="00FE0F4F" w:rsidRDefault="00FE0F4F" w:rsidP="00FE0F4F">
      <w:pPr>
        <w:pStyle w:val="Body"/>
        <w:rPr>
          <w:rFonts w:ascii="Times New Roman" w:eastAsia="Times New Roman" w:hAnsi="Times New Roman" w:cs="Times New Roman"/>
          <w:lang w:val="en-US"/>
        </w:rPr>
      </w:pPr>
    </w:p>
    <w:p w14:paraId="096CC9F9" w14:textId="77777777" w:rsidR="00FE0F4F" w:rsidRDefault="00FE0F4F" w:rsidP="00FE0F4F">
      <w:pPr>
        <w:pStyle w:val="Body"/>
        <w:rPr>
          <w:rFonts w:ascii="Times New Roman" w:eastAsia="Times New Roman" w:hAnsi="Times New Roman" w:cs="Times New Roman"/>
          <w:lang w:val="en-US"/>
        </w:rPr>
      </w:pPr>
    </w:p>
    <w:p w14:paraId="2D8D0B1B" w14:textId="77777777" w:rsidR="00FE0F4F" w:rsidRDefault="00FE0F4F" w:rsidP="00FE0F4F">
      <w:pPr>
        <w:pStyle w:val="Body"/>
        <w:rPr>
          <w:rFonts w:ascii="Times New Roman" w:eastAsia="Times New Roman" w:hAnsi="Times New Roman" w:cs="Times New Roman"/>
          <w:lang w:val="en-US"/>
        </w:rPr>
      </w:pPr>
    </w:p>
    <w:p w14:paraId="16EFE6C0" w14:textId="77777777" w:rsidR="00FE0F4F" w:rsidRDefault="00FE0F4F" w:rsidP="00FE0F4F">
      <w:pPr>
        <w:pStyle w:val="Body"/>
        <w:rPr>
          <w:rFonts w:ascii="Times New Roman" w:eastAsia="Times New Roman" w:hAnsi="Times New Roman" w:cs="Times New Roman"/>
          <w:lang w:val="en-US"/>
        </w:rPr>
      </w:pPr>
    </w:p>
    <w:p w14:paraId="0C74025C" w14:textId="77777777" w:rsidR="00FE0F4F" w:rsidRDefault="00FE0F4F" w:rsidP="00FE0F4F">
      <w:pPr>
        <w:pStyle w:val="Body"/>
        <w:rPr>
          <w:rFonts w:ascii="Times New Roman" w:eastAsia="Times New Roman" w:hAnsi="Times New Roman" w:cs="Times New Roman"/>
          <w:lang w:val="en-US"/>
        </w:rPr>
      </w:pPr>
    </w:p>
    <w:p w14:paraId="598B3626" w14:textId="77777777" w:rsidR="00FE0F4F" w:rsidRDefault="00FE0F4F" w:rsidP="00FE0F4F">
      <w:pPr>
        <w:pStyle w:val="Body"/>
        <w:rPr>
          <w:rFonts w:ascii="Times New Roman" w:eastAsia="Times New Roman" w:hAnsi="Times New Roman" w:cs="Times New Roman"/>
          <w:lang w:val="en-US"/>
        </w:rPr>
      </w:pPr>
    </w:p>
    <w:p w14:paraId="4CA92885" w14:textId="77777777" w:rsidR="00FE0F4F" w:rsidRDefault="00FE0F4F" w:rsidP="00FE0F4F">
      <w:pPr>
        <w:pStyle w:val="Body"/>
        <w:rPr>
          <w:rFonts w:ascii="Times New Roman" w:eastAsia="Times New Roman" w:hAnsi="Times New Roman" w:cs="Times New Roman"/>
          <w:lang w:val="en-US"/>
        </w:rPr>
      </w:pPr>
    </w:p>
    <w:p w14:paraId="1084528E" w14:textId="77777777" w:rsidR="00FE0F4F" w:rsidRDefault="00FE0F4F" w:rsidP="00FE0F4F">
      <w:pPr>
        <w:pStyle w:val="Body"/>
        <w:rPr>
          <w:rFonts w:ascii="Times New Roman" w:eastAsia="Times New Roman" w:hAnsi="Times New Roman" w:cs="Times New Roman"/>
          <w:lang w:val="en-US"/>
        </w:rPr>
      </w:pPr>
    </w:p>
    <w:p w14:paraId="3F5FDC11" w14:textId="77777777" w:rsidR="00FE0F4F" w:rsidRDefault="00FE0F4F" w:rsidP="00FE0F4F">
      <w:pPr>
        <w:pStyle w:val="Body"/>
        <w:rPr>
          <w:rFonts w:ascii="Times New Roman" w:eastAsia="Times New Roman" w:hAnsi="Times New Roman" w:cs="Times New Roman"/>
          <w:lang w:val="en-US"/>
        </w:rPr>
      </w:pPr>
    </w:p>
    <w:p w14:paraId="5B8A40C8" w14:textId="77777777" w:rsidR="00FE0F4F" w:rsidRDefault="00FE0F4F" w:rsidP="00FE0F4F">
      <w:pPr>
        <w:pStyle w:val="Body"/>
        <w:rPr>
          <w:rFonts w:ascii="Times New Roman" w:eastAsia="Times New Roman" w:hAnsi="Times New Roman" w:cs="Times New Roman"/>
          <w:lang w:val="en-US"/>
        </w:rPr>
      </w:pPr>
    </w:p>
    <w:p w14:paraId="1D6CF5C5" w14:textId="77777777" w:rsidR="00AE117F" w:rsidRPr="00AE117F" w:rsidRDefault="00AE117F" w:rsidP="00AA02CD">
      <w:pPr>
        <w:ind w:left="426"/>
        <w:rPr>
          <w:rFonts w:ascii="Times New Roman" w:hAnsi="Times New Roman" w:cs="Times New Roman"/>
          <w:lang w:val="en-GB"/>
        </w:rPr>
      </w:pPr>
    </w:p>
    <w:p w14:paraId="63BEC8F7" w14:textId="2930A125" w:rsidR="00CC2C74" w:rsidRDefault="00CC2C74" w:rsidP="00E22845">
      <w:pPr>
        <w:rPr>
          <w:rFonts w:ascii="Times New Roman" w:hAnsi="Times New Roman" w:cs="Times New Roman"/>
          <w:lang w:val="en-GB"/>
        </w:rPr>
      </w:pPr>
    </w:p>
    <w:p w14:paraId="3FFCFC91" w14:textId="77777777" w:rsidR="00C15A42" w:rsidRDefault="00C15A42" w:rsidP="00C15A42">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58242" behindDoc="0" locked="0" layoutInCell="1" allowOverlap="1" wp14:anchorId="69A8C180" wp14:editId="0A144650">
                <wp:simplePos x="0" y="0"/>
                <wp:positionH relativeFrom="column">
                  <wp:posOffset>-126749</wp:posOffset>
                </wp:positionH>
                <wp:positionV relativeFrom="paragraph">
                  <wp:posOffset>316871</wp:posOffset>
                </wp:positionV>
                <wp:extent cx="5884753" cy="45268"/>
                <wp:effectExtent l="0" t="0" r="20955" b="18415"/>
                <wp:wrapNone/>
                <wp:docPr id="5" name="Straight Connector 5"/>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580C6E" id="Straight Connector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" strokecolor="#d8d8d8 [2732]" strokeweight=".5pt">
                <v:stroke joinstyle="miter"/>
              </v:line>
            </w:pict>
          </mc:Fallback>
        </mc:AlternateContent>
      </w:r>
      <w:r>
        <w:rPr>
          <w:b/>
          <w:bCs/>
          <w:sz w:val="36"/>
          <w:szCs w:val="36"/>
          <w:lang w:val="en-GB"/>
        </w:rPr>
        <w:t>Chapter 2. Background</w:t>
      </w:r>
    </w:p>
    <w:p w14:paraId="6772296E" w14:textId="77777777" w:rsidR="00C15A42" w:rsidRDefault="00C15A42" w:rsidP="00C15A42">
      <w:pPr>
        <w:ind w:right="-46"/>
        <w:rPr>
          <w:b/>
          <w:bCs/>
          <w:sz w:val="36"/>
          <w:szCs w:val="36"/>
          <w:lang w:val="en-GB"/>
        </w:rPr>
      </w:pPr>
    </w:p>
    <w:p w14:paraId="3A280EF7" w14:textId="5DAAEEC3" w:rsidR="004435E5" w:rsidRDefault="004435E5" w:rsidP="00C15A42">
      <w:pPr>
        <w:ind w:right="-46"/>
        <w:rPr>
          <w:b/>
          <w:bCs/>
          <w:sz w:val="28"/>
          <w:szCs w:val="28"/>
          <w:lang w:val="en-GB"/>
        </w:rPr>
      </w:pPr>
    </w:p>
    <w:p w14:paraId="01969AAA" w14:textId="77777777" w:rsidR="00826DC8" w:rsidRDefault="00826DC8" w:rsidP="00C15A42">
      <w:pPr>
        <w:ind w:right="-46"/>
        <w:rPr>
          <w:b/>
          <w:bCs/>
          <w:sz w:val="28"/>
          <w:szCs w:val="28"/>
          <w:lang w:val="en-GB"/>
        </w:rPr>
      </w:pPr>
    </w:p>
    <w:p w14:paraId="07F7EF9F" w14:textId="1C04547B" w:rsidR="00977CE0" w:rsidRPr="00977CE0" w:rsidRDefault="00977CE0" w:rsidP="00977CE0">
      <w:pPr>
        <w:ind w:left="426" w:right="-46"/>
        <w:jc w:val="both"/>
        <w:rPr>
          <w:rFonts w:ascii="Times New Roman" w:hAnsi="Times New Roman" w:cs="Times New Roman"/>
          <w:lang w:val="en-GB"/>
        </w:rPr>
      </w:pPr>
      <w:r w:rsidRPr="00977CE0">
        <w:rPr>
          <w:rFonts w:ascii="Times New Roman" w:hAnsi="Times New Roman" w:cs="Times New Roman"/>
          <w:lang w:val="en-GB"/>
        </w:rPr>
        <w:t>This chapter will introduce the reader to the current literature and relevant research in your project field. About half of your references should be in this chapter.</w:t>
      </w:r>
    </w:p>
    <w:p w14:paraId="0F8988B7" w14:textId="10158912" w:rsidR="004435E5" w:rsidRDefault="004435E5" w:rsidP="00C15A42">
      <w:pPr>
        <w:ind w:right="-46"/>
        <w:rPr>
          <w:b/>
          <w:bCs/>
          <w:sz w:val="28"/>
          <w:szCs w:val="28"/>
          <w:lang w:val="en-GB"/>
        </w:rPr>
      </w:pPr>
    </w:p>
    <w:p w14:paraId="25382C24" w14:textId="7702282F" w:rsidR="004958DE" w:rsidRDefault="004958DE" w:rsidP="00C15A42">
      <w:pPr>
        <w:ind w:right="-46"/>
        <w:rPr>
          <w:b/>
          <w:bCs/>
          <w:sz w:val="28"/>
          <w:szCs w:val="28"/>
          <w:lang w:val="en-GB"/>
        </w:rPr>
      </w:pPr>
    </w:p>
    <w:p w14:paraId="28CC7B60" w14:textId="77777777" w:rsidR="004958DE" w:rsidRDefault="004958DE" w:rsidP="00C15A42">
      <w:pPr>
        <w:ind w:right="-46"/>
        <w:rPr>
          <w:b/>
          <w:bCs/>
          <w:sz w:val="28"/>
          <w:szCs w:val="28"/>
          <w:lang w:val="en-GB"/>
        </w:rPr>
      </w:pPr>
    </w:p>
    <w:p w14:paraId="2E60E6F9" w14:textId="77777777" w:rsidR="00023F1A" w:rsidRDefault="00023F1A" w:rsidP="00C15A42">
      <w:pPr>
        <w:ind w:right="-46"/>
        <w:rPr>
          <w:b/>
          <w:bCs/>
          <w:sz w:val="28"/>
          <w:szCs w:val="28"/>
          <w:lang w:val="en-GB"/>
        </w:rPr>
      </w:pPr>
    </w:p>
    <w:p w14:paraId="21AC4A3D" w14:textId="052D1A91" w:rsidR="00C15A42" w:rsidRDefault="00C15A42" w:rsidP="00C15A42">
      <w:pPr>
        <w:ind w:right="-46"/>
        <w:rPr>
          <w:b/>
          <w:bCs/>
          <w:sz w:val="28"/>
          <w:szCs w:val="28"/>
          <w:lang w:val="en-GB"/>
        </w:rPr>
      </w:pPr>
      <w:r>
        <w:rPr>
          <w:b/>
          <w:bCs/>
          <w:sz w:val="28"/>
          <w:szCs w:val="28"/>
          <w:lang w:val="en-GB"/>
        </w:rPr>
        <w:t>2.1 Literature Review</w:t>
      </w:r>
    </w:p>
    <w:p w14:paraId="754C18DD" w14:textId="77777777" w:rsidR="00143E5A" w:rsidRDefault="00143E5A" w:rsidP="00C15A42">
      <w:pPr>
        <w:ind w:right="-46"/>
        <w:rPr>
          <w:b/>
          <w:bCs/>
          <w:sz w:val="28"/>
          <w:szCs w:val="28"/>
          <w:lang w:val="en-GB"/>
        </w:rPr>
      </w:pPr>
    </w:p>
    <w:p w14:paraId="7116501A" w14:textId="2B1E3D7A" w:rsidR="00CC2C74" w:rsidRPr="00B05815" w:rsidRDefault="2B5405C2" w:rsidP="0056307F">
      <w:pPr>
        <w:ind w:left="426"/>
        <w:jc w:val="both"/>
        <w:rPr>
          <w:rFonts w:ascii="Times New Roman" w:eastAsia="Times New Roman" w:hAnsi="Times New Roman" w:cs="Times New Roman"/>
          <w:color w:val="000000" w:themeColor="text1"/>
          <w:lang w:val="en-GB"/>
        </w:rPr>
      </w:pPr>
      <w:r w:rsidRPr="00B05815">
        <w:rPr>
          <w:rFonts w:ascii="Times New Roman" w:eastAsia="Times New Roman" w:hAnsi="Times New Roman" w:cs="Times New Roman"/>
          <w:color w:val="000000" w:themeColor="text1"/>
          <w:lang w:val="en-GB"/>
        </w:rPr>
        <w:t>Dialectical Behaviour Therapy</w:t>
      </w:r>
      <w:r w:rsidRPr="00B05815">
        <w:rPr>
          <w:rFonts w:ascii="Times New Roman" w:eastAsia="Times New Roman" w:hAnsi="Times New Roman" w:cs="Times New Roman"/>
          <w:b/>
          <w:bCs/>
          <w:color w:val="37AC8E"/>
          <w:lang w:val="en-GB"/>
        </w:rPr>
        <w:t xml:space="preserve"> </w:t>
      </w:r>
      <w:r w:rsidRPr="00B05815">
        <w:rPr>
          <w:rFonts w:ascii="Times New Roman" w:eastAsia="Times New Roman" w:hAnsi="Times New Roman" w:cs="Times New Roman"/>
          <w:color w:val="000000" w:themeColor="text1"/>
          <w:lang w:val="en-GB"/>
        </w:rPr>
        <w:t xml:space="preserve">(DBT) was developed to treat individuals with a high degree of </w:t>
      </w:r>
      <w:r w:rsidR="33F3CFFF" w:rsidRPr="00B05815">
        <w:rPr>
          <w:rFonts w:ascii="Times New Roman" w:eastAsia="Times New Roman" w:hAnsi="Times New Roman" w:cs="Times New Roman"/>
          <w:color w:val="000000" w:themeColor="text1"/>
          <w:lang w:val="en-GB"/>
        </w:rPr>
        <w:t>suicidal</w:t>
      </w:r>
      <w:r w:rsidRPr="00B05815">
        <w:rPr>
          <w:rFonts w:ascii="Times New Roman" w:eastAsia="Times New Roman" w:hAnsi="Times New Roman" w:cs="Times New Roman"/>
          <w:color w:val="000000" w:themeColor="text1"/>
          <w:lang w:val="en-GB"/>
        </w:rPr>
        <w:t xml:space="preserve"> urge,</w:t>
      </w:r>
      <w:r w:rsidR="5FE92426" w:rsidRPr="00B05815">
        <w:rPr>
          <w:rFonts w:ascii="Times New Roman" w:eastAsia="Times New Roman" w:hAnsi="Times New Roman" w:cs="Times New Roman"/>
          <w:color w:val="000000" w:themeColor="text1"/>
          <w:lang w:val="en-GB"/>
        </w:rPr>
        <w:t xml:space="preserve"> self-harm, who were originally </w:t>
      </w:r>
      <w:r w:rsidR="03C2E033" w:rsidRPr="00B05815">
        <w:rPr>
          <w:rFonts w:ascii="Times New Roman" w:eastAsia="Times New Roman" w:hAnsi="Times New Roman" w:cs="Times New Roman"/>
          <w:color w:val="000000" w:themeColor="text1"/>
          <w:lang w:val="en-GB"/>
        </w:rPr>
        <w:t>diagnosed with</w:t>
      </w:r>
      <w:r w:rsidRPr="00B05815">
        <w:rPr>
          <w:rFonts w:ascii="Times New Roman" w:eastAsia="Times New Roman" w:hAnsi="Times New Roman" w:cs="Times New Roman"/>
          <w:color w:val="000000" w:themeColor="text1"/>
          <w:lang w:val="en-GB"/>
        </w:rPr>
        <w:t xml:space="preserve"> borderline personality disorder (BPD).</w:t>
      </w:r>
      <w:r w:rsidR="7298B530" w:rsidRPr="00B05815">
        <w:rPr>
          <w:rFonts w:ascii="Times New Roman" w:eastAsia="Times New Roman" w:hAnsi="Times New Roman" w:cs="Times New Roman"/>
          <w:color w:val="000000" w:themeColor="text1"/>
          <w:lang w:val="en-GB"/>
        </w:rPr>
        <w:t xml:space="preserve"> The </w:t>
      </w:r>
      <w:r w:rsidRPr="00B05815">
        <w:rPr>
          <w:rFonts w:ascii="Times New Roman" w:eastAsia="Times New Roman" w:hAnsi="Times New Roman" w:cs="Times New Roman"/>
          <w:color w:val="000000" w:themeColor="text1"/>
          <w:lang w:val="en-GB"/>
        </w:rPr>
        <w:t>success of DBT in</w:t>
      </w:r>
      <w:r w:rsidR="0CCC04CD" w:rsidRPr="00B05815">
        <w:rPr>
          <w:rFonts w:ascii="Times New Roman" w:eastAsia="Times New Roman" w:hAnsi="Times New Roman" w:cs="Times New Roman"/>
          <w:color w:val="000000" w:themeColor="text1"/>
          <w:lang w:val="en-GB"/>
        </w:rPr>
        <w:t xml:space="preserve"> resolving emotional deficits</w:t>
      </w:r>
      <w:r w:rsidRPr="00B05815">
        <w:rPr>
          <w:rFonts w:ascii="Times New Roman" w:eastAsia="Times New Roman" w:hAnsi="Times New Roman" w:cs="Times New Roman"/>
          <w:color w:val="000000" w:themeColor="text1"/>
          <w:lang w:val="en-GB"/>
        </w:rPr>
        <w:t xml:space="preserve"> in</w:t>
      </w:r>
      <w:r w:rsidR="6E78A5DD" w:rsidRPr="00B05815">
        <w:rPr>
          <w:rFonts w:ascii="Times New Roman" w:eastAsia="Times New Roman" w:hAnsi="Times New Roman" w:cs="Times New Roman"/>
          <w:color w:val="000000" w:themeColor="text1"/>
          <w:lang w:val="en-GB"/>
        </w:rPr>
        <w:t xml:space="preserve"> people </w:t>
      </w:r>
      <w:r w:rsidRPr="00B05815">
        <w:rPr>
          <w:rFonts w:ascii="Times New Roman" w:eastAsia="Times New Roman" w:hAnsi="Times New Roman" w:cs="Times New Roman"/>
          <w:color w:val="000000" w:themeColor="text1"/>
          <w:lang w:val="en-GB"/>
        </w:rPr>
        <w:t>with BPD has</w:t>
      </w:r>
      <w:r w:rsidR="0EBA8A32" w:rsidRPr="00B05815">
        <w:rPr>
          <w:rFonts w:ascii="Times New Roman" w:eastAsia="Times New Roman" w:hAnsi="Times New Roman" w:cs="Times New Roman"/>
          <w:color w:val="000000" w:themeColor="text1"/>
          <w:lang w:val="en-GB"/>
        </w:rPr>
        <w:t xml:space="preserve"> yielded</w:t>
      </w:r>
      <w:r w:rsidR="7E5CEDBA" w:rsidRPr="00B05815">
        <w:rPr>
          <w:rFonts w:ascii="Times New Roman" w:eastAsia="Times New Roman" w:hAnsi="Times New Roman" w:cs="Times New Roman"/>
          <w:color w:val="000000" w:themeColor="text1"/>
          <w:lang w:val="en-GB"/>
        </w:rPr>
        <w:t xml:space="preserve"> promising results </w:t>
      </w:r>
      <w:r w:rsidR="3489C25E" w:rsidRPr="00B05815">
        <w:rPr>
          <w:rFonts w:ascii="Times New Roman" w:eastAsia="Times New Roman" w:hAnsi="Times New Roman" w:cs="Times New Roman"/>
          <w:color w:val="000000" w:themeColor="text1"/>
          <w:lang w:val="en-GB"/>
        </w:rPr>
        <w:t xml:space="preserve">for individuals diagnosed with </w:t>
      </w:r>
      <w:r w:rsidR="083FA68A" w:rsidRPr="00B05815">
        <w:rPr>
          <w:rFonts w:ascii="Times New Roman" w:eastAsia="Times New Roman" w:hAnsi="Times New Roman" w:cs="Times New Roman"/>
          <w:color w:val="000000" w:themeColor="text1"/>
          <w:lang w:val="en-GB"/>
        </w:rPr>
        <w:t>eating disorders (</w:t>
      </w:r>
      <w:r w:rsidRPr="00B05815">
        <w:rPr>
          <w:rFonts w:ascii="Times New Roman" w:eastAsia="Times New Roman" w:hAnsi="Times New Roman" w:cs="Times New Roman"/>
          <w:color w:val="000000" w:themeColor="text1"/>
          <w:lang w:val="en-GB"/>
        </w:rPr>
        <w:t>ED</w:t>
      </w:r>
      <w:r w:rsidR="108DEE21" w:rsidRPr="00B05815">
        <w:rPr>
          <w:rFonts w:ascii="Times New Roman" w:eastAsia="Times New Roman" w:hAnsi="Times New Roman" w:cs="Times New Roman"/>
          <w:color w:val="000000" w:themeColor="text1"/>
          <w:lang w:val="en-GB"/>
        </w:rPr>
        <w:t>)</w:t>
      </w:r>
      <w:r w:rsidRPr="00B05815">
        <w:rPr>
          <w:rFonts w:ascii="Times New Roman" w:eastAsia="Times New Roman" w:hAnsi="Times New Roman" w:cs="Times New Roman"/>
          <w:color w:val="000000" w:themeColor="text1"/>
          <w:lang w:val="en-GB"/>
        </w:rPr>
        <w:t xml:space="preserve"> and BPD. In fact, some</w:t>
      </w:r>
      <w:r w:rsidR="05B40821" w:rsidRPr="00B05815">
        <w:rPr>
          <w:rFonts w:ascii="Times New Roman" w:eastAsia="Times New Roman" w:hAnsi="Times New Roman" w:cs="Times New Roman"/>
          <w:color w:val="000000" w:themeColor="text1"/>
          <w:lang w:val="en-GB"/>
        </w:rPr>
        <w:t xml:space="preserve"> theories </w:t>
      </w:r>
      <w:r w:rsidRPr="00B05815">
        <w:rPr>
          <w:rFonts w:ascii="Times New Roman" w:eastAsia="Times New Roman" w:hAnsi="Times New Roman" w:cs="Times New Roman"/>
          <w:color w:val="000000" w:themeColor="text1"/>
          <w:lang w:val="en-GB"/>
        </w:rPr>
        <w:t>argue that</w:t>
      </w:r>
      <w:r w:rsidR="0390E462" w:rsidRPr="00B05815">
        <w:rPr>
          <w:rFonts w:ascii="Times New Roman" w:eastAsia="Times New Roman" w:hAnsi="Times New Roman" w:cs="Times New Roman"/>
          <w:color w:val="000000" w:themeColor="text1"/>
          <w:lang w:val="en-GB"/>
        </w:rPr>
        <w:t xml:space="preserve"> the </w:t>
      </w:r>
      <w:r w:rsidRPr="00B05815">
        <w:rPr>
          <w:rFonts w:ascii="Times New Roman" w:eastAsia="Times New Roman" w:hAnsi="Times New Roman" w:cs="Times New Roman"/>
          <w:color w:val="000000" w:themeColor="text1"/>
          <w:lang w:val="en-GB"/>
        </w:rPr>
        <w:t>symptoms</w:t>
      </w:r>
      <w:r w:rsidR="1F7EE54A" w:rsidRPr="00B05815">
        <w:rPr>
          <w:rFonts w:ascii="Times New Roman" w:eastAsia="Times New Roman" w:hAnsi="Times New Roman" w:cs="Times New Roman"/>
          <w:color w:val="000000" w:themeColor="text1"/>
          <w:lang w:val="en-GB"/>
        </w:rPr>
        <w:t xml:space="preserve"> of erectile dysfunction represent</w:t>
      </w:r>
      <w:r w:rsidR="5B7BCDF8" w:rsidRPr="00B05815">
        <w:rPr>
          <w:rFonts w:ascii="Times New Roman" w:eastAsia="Times New Roman" w:hAnsi="Times New Roman" w:cs="Times New Roman"/>
          <w:color w:val="000000" w:themeColor="text1"/>
          <w:lang w:val="en-GB"/>
        </w:rPr>
        <w:t xml:space="preserve"> maladaptive ways of regulating </w:t>
      </w:r>
      <w:r w:rsidRPr="00B05815">
        <w:rPr>
          <w:rFonts w:ascii="Times New Roman" w:eastAsia="Times New Roman" w:hAnsi="Times New Roman" w:cs="Times New Roman"/>
          <w:color w:val="000000" w:themeColor="text1"/>
          <w:lang w:val="en-GB"/>
        </w:rPr>
        <w:t>negative</w:t>
      </w:r>
      <w:r w:rsidR="604F61C6" w:rsidRPr="00B05815">
        <w:rPr>
          <w:rFonts w:ascii="Times New Roman" w:eastAsia="Times New Roman" w:hAnsi="Times New Roman" w:cs="Times New Roman"/>
          <w:color w:val="000000" w:themeColor="text1"/>
          <w:lang w:val="en-GB"/>
        </w:rPr>
        <w:t xml:space="preserve"> emotions, </w:t>
      </w:r>
      <w:r w:rsidRPr="00B05815">
        <w:rPr>
          <w:rFonts w:ascii="Times New Roman" w:eastAsia="Times New Roman" w:hAnsi="Times New Roman" w:cs="Times New Roman"/>
          <w:color w:val="000000" w:themeColor="text1"/>
          <w:lang w:val="en-GB"/>
        </w:rPr>
        <w:t xml:space="preserve">and </w:t>
      </w:r>
      <w:r w:rsidR="0A1DE1E9" w:rsidRPr="00B05815">
        <w:rPr>
          <w:rFonts w:ascii="Times New Roman" w:eastAsia="Times New Roman" w:hAnsi="Times New Roman" w:cs="Times New Roman"/>
          <w:color w:val="000000" w:themeColor="text1"/>
          <w:lang w:val="en-GB"/>
        </w:rPr>
        <w:t xml:space="preserve">some </w:t>
      </w:r>
      <w:r w:rsidRPr="00B05815">
        <w:rPr>
          <w:rFonts w:ascii="Times New Roman" w:eastAsia="Times New Roman" w:hAnsi="Times New Roman" w:cs="Times New Roman"/>
          <w:color w:val="000000" w:themeColor="text1"/>
          <w:lang w:val="en-GB"/>
        </w:rPr>
        <w:t>studies have</w:t>
      </w:r>
      <w:r w:rsidR="0E107636" w:rsidRPr="00B05815">
        <w:rPr>
          <w:rFonts w:ascii="Times New Roman" w:eastAsia="Times New Roman" w:hAnsi="Times New Roman" w:cs="Times New Roman"/>
          <w:color w:val="000000" w:themeColor="text1"/>
          <w:lang w:val="en-GB"/>
        </w:rPr>
        <w:t xml:space="preserve"> shown </w:t>
      </w:r>
      <w:r w:rsidRPr="00B05815">
        <w:rPr>
          <w:rFonts w:ascii="Times New Roman" w:eastAsia="Times New Roman" w:hAnsi="Times New Roman" w:cs="Times New Roman"/>
          <w:color w:val="000000" w:themeColor="text1"/>
          <w:lang w:val="en-GB"/>
        </w:rPr>
        <w:t>that women after an episode</w:t>
      </w:r>
      <w:r w:rsidR="3ACE4091" w:rsidRPr="00B05815">
        <w:rPr>
          <w:rFonts w:ascii="Times New Roman" w:eastAsia="Times New Roman" w:hAnsi="Times New Roman" w:cs="Times New Roman"/>
          <w:color w:val="000000" w:themeColor="text1"/>
          <w:lang w:val="en-GB"/>
        </w:rPr>
        <w:t xml:space="preserve"> of </w:t>
      </w:r>
      <w:r w:rsidR="35E421D9" w:rsidRPr="00B05815">
        <w:rPr>
          <w:rFonts w:ascii="Times New Roman" w:eastAsia="Times New Roman" w:hAnsi="Times New Roman" w:cs="Times New Roman"/>
          <w:color w:val="000000" w:themeColor="text1"/>
          <w:lang w:val="en-GB"/>
        </w:rPr>
        <w:t>over drinking</w:t>
      </w:r>
      <w:r w:rsidR="3ACE4091" w:rsidRPr="00B05815">
        <w:rPr>
          <w:rFonts w:ascii="Times New Roman" w:eastAsia="Times New Roman" w:hAnsi="Times New Roman" w:cs="Times New Roman"/>
          <w:color w:val="000000" w:themeColor="text1"/>
          <w:lang w:val="en-GB"/>
        </w:rPr>
        <w:t xml:space="preserve"> and eating. It turns out that the state of negative emotions is reduced.</w:t>
      </w:r>
      <w:r w:rsidR="00460E61" w:rsidRPr="00B05815">
        <w:rPr>
          <w:rFonts w:ascii="Times New Roman" w:eastAsia="Times New Roman" w:hAnsi="Times New Roman" w:cs="Times New Roman"/>
          <w:color w:val="000000" w:themeColor="text1"/>
          <w:lang w:val="en-GB"/>
        </w:rPr>
        <w:fldChar w:fldCharType="begin"/>
      </w:r>
      <w:r w:rsidR="005F3CBD" w:rsidRPr="00B05815">
        <w:rPr>
          <w:rFonts w:ascii="Times New Roman" w:eastAsia="Times New Roman" w:hAnsi="Times New Roman" w:cs="Times New Roman"/>
          <w:color w:val="000000" w:themeColor="text1"/>
          <w:lang w:val="en-GB"/>
        </w:rPr>
        <w:instrText xml:space="preserve"> ADDIN ZOTERO_ITEM CSL_CITATION {"citationID":"znZhlO4t","properties":{"formattedCitation":"(Ben-Porath {\\i{}et al.}, 2020)","plainCitation":"(Ben-Porath et al., 2020)","noteIndex":0},"citationItems":[{"id":52,"uris":["http://zotero.org/users/local/dfCui54V/items/BARM7JP2"],"uri":["http://zotero.org/users/local/dfCui54V/items/BARM7JP2"],"itemData":{"id":52,"type":"article-journal","abstract":"Despite the effectiveness of CBT in reducing shape/weight concerns and dietary restraint, research suggests that patients considered recovered may still exhibit emotional difficulties related to eating disorders (EDs). Dialectical behavior therapy (DBT) has been adapted for a variety of mental disorders characterized by emotion dysregulation and, more recently, for EDs specifically. The current review found that the majority of the research studies employed one of the following three adaptations of DBT for EDs: The Stanford Model, Radically Open-DBT (RO-DBT), or Multidiagnostic ED-DBT (MED-DBT). Therefore, this review sought to review and update the empirical research on each adaptation and (2) offer preliminary recommendations for when and which adaptation of DBT to use when treating adults with EDs. Findings from the empirical literature on DBT and EDs indicate that the Stanford Model has the most rigorous and numerous studies demonstrating efficacy and effectiveness in those diagnosed with binge eating disorder. Fewer studies have been conducted using the Stanford Model with bulimia nervosa; therefore, less strong assertions can be made about DBT with those diagnosed with bulimia. The MED-DBT model has been evaluated in several open trials within higher levels of care with promising results, but the lack of randomized clinically-controlled trials prevents a definitive statement about its efficacy. Finally, research on applying the RO-DBT model to anorexia-nervosa, restricting subtype is in its infancy, prohibiting solid conclusions or recommendations regarding its efficacy or effectiveness.","container-title":"Eating Disorders","DOI":"10.1080/10640266.2020.1723371","ISSN":"1064-0266, 1532-530X","issue":"2","journalAbbreviation":"Eating Disorders","language":"en","page":"101-121","source":"DOI.org (Crossref)","title":"Dialectical behavioral therapy: an update and review of the existing treatment models adapted for adults with eating disorders","title-short":"Dialectical behavioral therapy","URL":"https://www.tandfonline.com/doi/full/10.1080/10640266.2020.1723371","volume":"28","author":[{"family":"Ben-Porath","given":"Denise"},{"family":"Duthu","given":"Florencia"},{"family":"Luo","given":"Tana"},{"family":"Gonidakis","given":"Fragiskos"},{"family":"Compte","given":"Emilio J."},{"family":"Wisniewski","given":"Lucene"}],"accessed":{"date-parts":[["2021",9,1]]},"issued":{"date-parts":[["2020",3,3]]}}}],"schema":"https://github.com/citation-style-language/schema/raw/master/csl-citation.json"} </w:instrText>
      </w:r>
      <w:r w:rsidR="00460E61" w:rsidRPr="00B05815">
        <w:rPr>
          <w:rFonts w:ascii="Times New Roman" w:eastAsia="Times New Roman" w:hAnsi="Times New Roman" w:cs="Times New Roman"/>
          <w:color w:val="000000" w:themeColor="text1"/>
          <w:lang w:val="en-GB"/>
        </w:rPr>
        <w:fldChar w:fldCharType="separate"/>
      </w:r>
      <w:r w:rsidR="005F3CBD" w:rsidRPr="00B05815">
        <w:rPr>
          <w:rFonts w:ascii="Times New Roman" w:hAnsi="Times New Roman" w:cs="Times New Roman"/>
          <w:color w:val="000000"/>
          <w:lang w:val="en-GB"/>
        </w:rPr>
        <w:t xml:space="preserve">(Ben-Porath </w:t>
      </w:r>
      <w:r w:rsidR="005F3CBD" w:rsidRPr="00B05815">
        <w:rPr>
          <w:rFonts w:ascii="Times New Roman" w:hAnsi="Times New Roman" w:cs="Times New Roman"/>
          <w:i/>
          <w:iCs/>
          <w:color w:val="000000"/>
          <w:lang w:val="en-GB"/>
        </w:rPr>
        <w:t>et al.</w:t>
      </w:r>
      <w:r w:rsidR="005F3CBD" w:rsidRPr="00B05815">
        <w:rPr>
          <w:rFonts w:ascii="Times New Roman" w:hAnsi="Times New Roman" w:cs="Times New Roman"/>
          <w:color w:val="000000"/>
          <w:lang w:val="en-GB"/>
        </w:rPr>
        <w:t>, 2020)</w:t>
      </w:r>
      <w:r w:rsidR="00460E61" w:rsidRPr="00B05815">
        <w:rPr>
          <w:rFonts w:ascii="Times New Roman" w:eastAsia="Times New Roman" w:hAnsi="Times New Roman" w:cs="Times New Roman"/>
          <w:color w:val="000000" w:themeColor="text1"/>
          <w:lang w:val="en-GB"/>
        </w:rPr>
        <w:fldChar w:fldCharType="end"/>
      </w:r>
    </w:p>
    <w:p w14:paraId="7062BCDB" w14:textId="60062BF9" w:rsidR="00CC2C74" w:rsidRPr="00B05815" w:rsidRDefault="00CC2C74" w:rsidP="0056307F">
      <w:pPr>
        <w:ind w:left="426"/>
        <w:jc w:val="both"/>
        <w:rPr>
          <w:rFonts w:ascii="Times New Roman" w:eastAsia="Times New Roman" w:hAnsi="Times New Roman" w:cs="Times New Roman"/>
          <w:color w:val="000000" w:themeColor="text1"/>
          <w:lang w:val="en-GB"/>
        </w:rPr>
      </w:pPr>
    </w:p>
    <w:p w14:paraId="18647F8D" w14:textId="668F9467" w:rsidR="00CC2C74" w:rsidRPr="00B05815" w:rsidRDefault="76D54C47" w:rsidP="0056307F">
      <w:pPr>
        <w:ind w:left="426"/>
        <w:jc w:val="both"/>
        <w:rPr>
          <w:rFonts w:ascii="Times New Roman" w:eastAsia="Times New Roman" w:hAnsi="Times New Roman" w:cs="Times New Roman"/>
          <w:color w:val="000000" w:themeColor="text1"/>
          <w:lang w:val="en-GB"/>
        </w:rPr>
      </w:pPr>
      <w:r w:rsidRPr="00B05815">
        <w:rPr>
          <w:rFonts w:ascii="Times New Roman" w:eastAsia="Times New Roman" w:hAnsi="Times New Roman" w:cs="Times New Roman"/>
          <w:color w:val="000000" w:themeColor="text1"/>
          <w:lang w:val="en-GB"/>
        </w:rPr>
        <w:t>Therefore, some patients with eating disorders (ED) may be diagnosed with binge eating disorder (BED) and bulimia nervosa (BN), which use binge eating and / or purification to regulate emotions. Suggested that there was a problem related to binge eating. Meanwhile, other researchers have found that some patients with erectile dysfunction, such as those diagnosed with anorexia nervosa (AN), eat food to be emotionally more controlled and regulate their effects. I assumed it could be restricted. Symptom expression may vary by ED subtype, but difficulty in emotional regulation appears to be an important issue for everyone suffering from ED and therefore applies DBT to individuals diagnosed with ED. There is increasing interest in doing.</w:t>
      </w:r>
      <w:r w:rsidR="005F3CBD" w:rsidRPr="00B05815">
        <w:rPr>
          <w:rFonts w:ascii="Times New Roman" w:eastAsia="Times New Roman" w:hAnsi="Times New Roman" w:cs="Times New Roman"/>
          <w:color w:val="000000" w:themeColor="text1"/>
          <w:lang w:val="en-GB"/>
        </w:rPr>
        <w:fldChar w:fldCharType="begin"/>
      </w:r>
      <w:r w:rsidR="007E0A04" w:rsidRPr="00B05815">
        <w:rPr>
          <w:rFonts w:ascii="Times New Roman" w:eastAsia="Times New Roman" w:hAnsi="Times New Roman" w:cs="Times New Roman"/>
          <w:color w:val="000000" w:themeColor="text1"/>
          <w:lang w:val="en-GB"/>
        </w:rPr>
        <w:instrText xml:space="preserve"> ADDIN ZOTERO_ITEM CSL_CITATION {"citationID":"O5lqESqP","properties":{"formattedCitation":"(Ben-Porath {\\i{}et al.}, 2020)","plainCitation":"(Ben-Porath et al., 2020)","noteIndex":0},"citationItems":[{"id":52,"uris":["http://zotero.org/users/local/dfCui54V/items/BARM7JP2"],"uri":["http://zotero.org/users/local/dfCui54V/items/BARM7JP2"],"itemData":{"id":52,"type":"article-journal","abstract":"Despite the effectiveness of CBT in reducing shape/weight concerns and dietary restraint, research suggests that patients considered recovered may still exhibit emotional difficulties related to eating disorders (EDs). Dialectical behavior therapy (DBT) has been adapted for a variety of mental disorders characterized by emotion dysregulation and, more recently, for EDs specifically. The current review found that the majority of the research studies employed one of the following three adaptations of DBT for EDs: The Stanford Model, Radically Open-DBT (RO-DBT), or Multidiagnostic ED-DBT (MED-DBT). Therefore, this review sought to review and update the empirical research on each adaptation and (2) offer preliminary recommendations for when and which adaptation of DBT to use when treating adults with EDs. Findings from the empirical literature on DBT and EDs indicate that the Stanford Model has the most rigorous and numerous studies demonstrating efficacy and effectiveness in those diagnosed with binge eating disorder. Fewer studies have been conducted using the Stanford Model with bulimia nervosa; therefore, less strong assertions can be made about DBT with those diagnosed with bulimia. The MED-DBT model has been evaluated in several open trials within higher levels of care with promising results, but the lack of randomized clinically-controlled trials prevents a definitive statement about its efficacy. Finally, research on applying the RO-DBT model to anorexia-nervosa, restricting subtype is in its infancy, prohibiting solid conclusions or recommendations regarding its efficacy or effectiveness.","container-title":"Eating Disorders","DOI":"10.1080/10640266.2020.1723371","ISSN":"1064-0266, 1532-530X","issue":"2","journalAbbreviation":"Eating Disorders","language":"en","page":"101-121","source":"DOI.org (Crossref)","title":"Dialectical behavioral therapy: an update and review of the existing treatment models adapted for adults with eating disorders","title-short":"Dialectical behavioral therapy","URL":"https://www.tandfonline.com/doi/full/10.1080/10640266.2020.1723371","volume":"28","author":[{"family":"Ben-Porath","given":"Denise"},{"family":"Duthu","given":"Florencia"},{"family":"Luo","given":"Tana"},{"family":"Gonidakis","given":"Fragiskos"},{"family":"Compte","given":"Emilio J."},{"family":"Wisniewski","given":"Lucene"}],"accessed":{"date-parts":[["2021",9,1]]},"issued":{"date-parts":[["2020",3,3]]}}}],"schema":"https://github.com/citation-style-language/schema/raw/master/csl-citation.json"} </w:instrText>
      </w:r>
      <w:r w:rsidR="005F3CBD" w:rsidRPr="00B05815">
        <w:rPr>
          <w:rFonts w:ascii="Times New Roman" w:eastAsia="Times New Roman" w:hAnsi="Times New Roman" w:cs="Times New Roman"/>
          <w:color w:val="000000" w:themeColor="text1"/>
          <w:lang w:val="en-GB"/>
        </w:rPr>
        <w:fldChar w:fldCharType="separate"/>
      </w:r>
      <w:r w:rsidR="007E0A04" w:rsidRPr="00B05815">
        <w:rPr>
          <w:rFonts w:ascii="Times New Roman" w:hAnsi="Times New Roman" w:cs="Times New Roman"/>
          <w:color w:val="000000"/>
          <w:lang w:val="en-GB"/>
        </w:rPr>
        <w:t xml:space="preserve">(Ben-Porath </w:t>
      </w:r>
      <w:r w:rsidR="007E0A04" w:rsidRPr="00B05815">
        <w:rPr>
          <w:rFonts w:ascii="Times New Roman" w:hAnsi="Times New Roman" w:cs="Times New Roman"/>
          <w:i/>
          <w:iCs/>
          <w:color w:val="000000"/>
          <w:lang w:val="en-GB"/>
        </w:rPr>
        <w:t>et al.</w:t>
      </w:r>
      <w:r w:rsidR="007E0A04" w:rsidRPr="00B05815">
        <w:rPr>
          <w:rFonts w:ascii="Times New Roman" w:hAnsi="Times New Roman" w:cs="Times New Roman"/>
          <w:color w:val="000000"/>
          <w:lang w:val="en-GB"/>
        </w:rPr>
        <w:t>, 2020)</w:t>
      </w:r>
      <w:r w:rsidR="005F3CBD" w:rsidRPr="00B05815">
        <w:rPr>
          <w:rFonts w:ascii="Times New Roman" w:eastAsia="Times New Roman" w:hAnsi="Times New Roman" w:cs="Times New Roman"/>
          <w:color w:val="000000" w:themeColor="text1"/>
          <w:lang w:val="en-GB"/>
        </w:rPr>
        <w:fldChar w:fldCharType="end"/>
      </w:r>
    </w:p>
    <w:p w14:paraId="57472AA9" w14:textId="4C54F640" w:rsidR="00CC2C74" w:rsidRPr="00B05815" w:rsidRDefault="00CC2C74" w:rsidP="0056307F">
      <w:pPr>
        <w:ind w:left="426"/>
        <w:jc w:val="both"/>
        <w:rPr>
          <w:rFonts w:ascii="Times New Roman" w:eastAsia="Times New Roman" w:hAnsi="Times New Roman" w:cs="Times New Roman"/>
          <w:color w:val="000000" w:themeColor="text1"/>
          <w:lang w:val="en-GB"/>
        </w:rPr>
      </w:pPr>
    </w:p>
    <w:p w14:paraId="064BC338" w14:textId="6911EEAB" w:rsidR="00CC2C74" w:rsidRPr="004641ED" w:rsidRDefault="4FF7DA0F" w:rsidP="0056307F">
      <w:pPr>
        <w:ind w:left="426"/>
        <w:jc w:val="both"/>
        <w:rPr>
          <w:rFonts w:ascii="Times New Roman" w:eastAsia="Times New Roman" w:hAnsi="Times New Roman" w:cs="Times New Roman"/>
          <w:b/>
          <w:bCs/>
          <w:color w:val="000000" w:themeColor="text1"/>
          <w:lang w:val="en-GB"/>
        </w:rPr>
      </w:pPr>
      <w:r w:rsidRPr="004641ED">
        <w:rPr>
          <w:rFonts w:ascii="Times New Roman" w:eastAsia="Times New Roman" w:hAnsi="Times New Roman" w:cs="Times New Roman"/>
          <w:b/>
          <w:bCs/>
          <w:color w:val="000000" w:themeColor="text1"/>
          <w:lang w:val="en-GB"/>
        </w:rPr>
        <w:t>The Stanford model: DBT-BED and DBT-BN</w:t>
      </w:r>
    </w:p>
    <w:p w14:paraId="6BCD04AC" w14:textId="42444EB2" w:rsidR="00CC2C74" w:rsidRPr="00B05815" w:rsidRDefault="00CC2C74" w:rsidP="0056307F">
      <w:pPr>
        <w:ind w:left="426"/>
        <w:jc w:val="both"/>
        <w:rPr>
          <w:rFonts w:ascii="Times New Roman" w:eastAsia="Times New Roman" w:hAnsi="Times New Roman" w:cs="Times New Roman"/>
          <w:color w:val="000000" w:themeColor="text1"/>
          <w:lang w:val="en-GB"/>
        </w:rPr>
      </w:pPr>
    </w:p>
    <w:p w14:paraId="5E7B9D8B" w14:textId="6275438D" w:rsidR="00CC2C74" w:rsidRPr="00B05815" w:rsidRDefault="3214ADDB" w:rsidP="0056307F">
      <w:pPr>
        <w:ind w:left="426"/>
        <w:jc w:val="both"/>
        <w:rPr>
          <w:rFonts w:ascii="Times New Roman" w:eastAsia="Times New Roman" w:hAnsi="Times New Roman" w:cs="Times New Roman"/>
          <w:color w:val="000000" w:themeColor="text1"/>
          <w:lang w:val="en-GB"/>
        </w:rPr>
      </w:pPr>
      <w:r w:rsidRPr="00B05815">
        <w:rPr>
          <w:rFonts w:ascii="Times New Roman" w:eastAsia="Times New Roman" w:hAnsi="Times New Roman" w:cs="Times New Roman"/>
          <w:color w:val="000000" w:themeColor="text1"/>
          <w:lang w:val="en-GB"/>
        </w:rPr>
        <w:t xml:space="preserve"> </w:t>
      </w:r>
      <w:r w:rsidR="49A328C5" w:rsidRPr="00B05815">
        <w:rPr>
          <w:rFonts w:ascii="Times New Roman" w:eastAsia="Times New Roman" w:hAnsi="Times New Roman" w:cs="Times New Roman"/>
          <w:color w:val="000000" w:themeColor="text1"/>
          <w:lang w:val="en-GB"/>
        </w:rPr>
        <w:t>The first and most widely studied DBT indication for ED is the Stanford model of BED and BN or DBTBED / DBTBN. CBT has been the treatment of choice for decades in association with BN and BED, but about half of patients treated with CBT do not respond. Some studies report that people diagnosed with BED and BN often have ED behaviour when emotionally dysregulated. Therefore, although over drinking and / or purification provide in a way that regulates painful emotions, indications have been developed to resolve emotional dysregulation found in people with BN and BED.</w:t>
      </w:r>
      <w:r w:rsidR="007E0A04" w:rsidRPr="00B05815">
        <w:rPr>
          <w:rFonts w:ascii="Times New Roman" w:eastAsia="Times New Roman" w:hAnsi="Times New Roman" w:cs="Times New Roman"/>
          <w:color w:val="000000" w:themeColor="text1"/>
          <w:lang w:val="en-GB"/>
        </w:rPr>
        <w:fldChar w:fldCharType="begin"/>
      </w:r>
      <w:r w:rsidR="006F5F4A" w:rsidRPr="00B05815">
        <w:rPr>
          <w:rFonts w:ascii="Times New Roman" w:eastAsia="Times New Roman" w:hAnsi="Times New Roman" w:cs="Times New Roman"/>
          <w:color w:val="000000" w:themeColor="text1"/>
          <w:lang w:val="en-GB"/>
        </w:rPr>
        <w:instrText xml:space="preserve"> ADDIN ZOTERO_ITEM CSL_CITATION {"citationID":"KwKNlqtt","properties":{"formattedCitation":"(Ben-Porath {\\i{}et al.}, 2020)","plainCitation":"(Ben-Porath et al., 2020)","noteIndex":0},"citationItems":[{"id":52,"uris":["http://zotero.org/users/local/dfCui54V/items/BARM7JP2"],"uri":["http://zotero.org/users/local/dfCui54V/items/BARM7JP2"],"itemData":{"id":52,"type":"article-journal","abstract":"Despite the effectiveness of CBT in reducing shape/weight concerns and dietary restraint, research suggests that patients considered recovered may still exhibit emotional difficulties related to eating disorders (EDs). Dialectical behavior therapy (DBT) has been adapted for a variety of mental disorders characterized by emotion dysregulation and, more recently, for EDs specifically. The current review found that the majority of the research studies employed one of the following three adaptations of DBT for EDs: The Stanford Model, Radically Open-DBT (RO-DBT), or Multidiagnostic ED-DBT (MED-DBT). Therefore, this review sought to review and update the empirical research on each adaptation and (2) offer preliminary recommendations for when and which adaptation of DBT to use when treating adults with EDs. Findings from the empirical literature on DBT and EDs indicate that the Stanford Model has the most rigorous and numerous studies demonstrating efficacy and effectiveness in those diagnosed with binge eating disorder. Fewer studies have been conducted using the Stanford Model with bulimia nervosa; therefore, less strong assertions can be made about DBT with those diagnosed with bulimia. The MED-DBT model has been evaluated in several open trials within higher levels of care with promising results, but the lack of randomized clinically-controlled trials prevents a definitive statement about its efficacy. Finally, research on applying the RO-DBT model to anorexia-nervosa, restricting subtype is in its infancy, prohibiting solid conclusions or recommendations regarding its efficacy or effectiveness.","container-title":"Eating Disorders","DOI":"10.1080/10640266.2020.1723371","ISSN":"1064-0266, 1532-530X","issue":"2","journalAbbreviation":"Eating Disorders","language":"en","page":"101-121","source":"DOI.org (Crossref)","title":"Dialectical behavioral therapy: an update and review of the existing treatment models adapted for adults with eating disorders","title-short":"Dialectical behavioral therapy","URL":"https://www.tandfonline.com/doi/full/10.1080/10640266.2020.1723371","volume":"28","author":[{"family":"Ben-Porath","given":"Denise"},{"family":"Duthu","given":"Florencia"},{"family":"Luo","given":"Tana"},{"family":"Gonidakis","given":"Fragiskos"},{"family":"Compte","given":"Emilio J."},{"family":"Wisniewski","given":"Lucene"}],"accessed":{"date-parts":[["2021",9,1]]},"issued":{"date-parts":[["2020",3,3]]}}}],"schema":"https://github.com/citation-style-language/schema/raw/master/csl-citation.json"} </w:instrText>
      </w:r>
      <w:r w:rsidR="007E0A04" w:rsidRPr="00B05815">
        <w:rPr>
          <w:rFonts w:ascii="Times New Roman" w:eastAsia="Times New Roman" w:hAnsi="Times New Roman" w:cs="Times New Roman"/>
          <w:color w:val="000000" w:themeColor="text1"/>
          <w:lang w:val="en-GB"/>
        </w:rPr>
        <w:fldChar w:fldCharType="separate"/>
      </w:r>
      <w:r w:rsidR="006F5F4A" w:rsidRPr="00B05815">
        <w:rPr>
          <w:rFonts w:ascii="Times New Roman" w:hAnsi="Times New Roman" w:cs="Times New Roman"/>
          <w:color w:val="000000"/>
          <w:lang w:val="en-GB"/>
        </w:rPr>
        <w:t xml:space="preserve">(Ben-Porath </w:t>
      </w:r>
      <w:r w:rsidR="006F5F4A" w:rsidRPr="00B05815">
        <w:rPr>
          <w:rFonts w:ascii="Times New Roman" w:hAnsi="Times New Roman" w:cs="Times New Roman"/>
          <w:i/>
          <w:iCs/>
          <w:color w:val="000000"/>
          <w:lang w:val="en-GB"/>
        </w:rPr>
        <w:t>et al.</w:t>
      </w:r>
      <w:r w:rsidR="006F5F4A" w:rsidRPr="00B05815">
        <w:rPr>
          <w:rFonts w:ascii="Times New Roman" w:hAnsi="Times New Roman" w:cs="Times New Roman"/>
          <w:color w:val="000000"/>
          <w:lang w:val="en-GB"/>
        </w:rPr>
        <w:t>, 2020)</w:t>
      </w:r>
      <w:r w:rsidR="007E0A04" w:rsidRPr="00B05815">
        <w:rPr>
          <w:rFonts w:ascii="Times New Roman" w:eastAsia="Times New Roman" w:hAnsi="Times New Roman" w:cs="Times New Roman"/>
          <w:color w:val="000000" w:themeColor="text1"/>
          <w:lang w:val="en-GB"/>
        </w:rPr>
        <w:fldChar w:fldCharType="end"/>
      </w:r>
    </w:p>
    <w:p w14:paraId="44CC61A3" w14:textId="37E4C65B" w:rsidR="00CC2C74" w:rsidRPr="00B05815" w:rsidRDefault="00CC2C74" w:rsidP="0056307F">
      <w:pPr>
        <w:ind w:left="426"/>
        <w:jc w:val="both"/>
        <w:rPr>
          <w:rFonts w:ascii="Times New Roman" w:eastAsia="Times New Roman" w:hAnsi="Times New Roman" w:cs="Times New Roman"/>
          <w:color w:val="000000" w:themeColor="text1"/>
          <w:lang w:val="en-GB"/>
        </w:rPr>
      </w:pPr>
    </w:p>
    <w:p w14:paraId="526CE02E" w14:textId="70A55EA0" w:rsidR="00CC2C74" w:rsidRPr="00B05815" w:rsidRDefault="433ED8DD" w:rsidP="0056307F">
      <w:pPr>
        <w:ind w:left="426"/>
        <w:jc w:val="both"/>
        <w:rPr>
          <w:rFonts w:ascii="Times New Roman" w:eastAsia="Times New Roman" w:hAnsi="Times New Roman" w:cs="Times New Roman"/>
          <w:color w:val="000000" w:themeColor="text1"/>
          <w:lang w:val="en-GB"/>
        </w:rPr>
      </w:pPr>
      <w:r w:rsidRPr="00B05815">
        <w:rPr>
          <w:rFonts w:ascii="Times New Roman" w:eastAsia="Times New Roman" w:hAnsi="Times New Roman" w:cs="Times New Roman"/>
          <w:color w:val="000000" w:themeColor="text1"/>
          <w:lang w:val="en-GB"/>
        </w:rPr>
        <w:t xml:space="preserve">Although the holistic DBT protocol is effective, DBT may be limited in its likelihood of being performed in a community environment due to its high cost, therapist education requirements and the severity of the disease in the treatment group. First, most insurers guarantee only some of the five DBT treatments, making it difficult to cover DBT costs at many facilities. Second, the high fidelity of the DBT treatment model requires extensive </w:t>
      </w:r>
      <w:r w:rsidRPr="00B05815">
        <w:rPr>
          <w:rFonts w:ascii="Times New Roman" w:eastAsia="Times New Roman" w:hAnsi="Times New Roman" w:cs="Times New Roman"/>
          <w:color w:val="000000" w:themeColor="text1"/>
          <w:lang w:val="en-GB"/>
        </w:rPr>
        <w:lastRenderedPageBreak/>
        <w:t xml:space="preserve">therapist education in approved institutions. Training therapists in a community environment can be particularly difficult, as it is financially and time-consuming, has no clinical experience, and is likely to leave a mental health environment in the community after a few years. Third, many customers require treatment for groups of 6 or 12 months or longer, which is costly. Among the 5 DBT treatments, the technical training group component may be the most cost-effective. This is because, being able to treat </w:t>
      </w:r>
      <w:r w:rsidR="00DF003C" w:rsidRPr="00B05815">
        <w:rPr>
          <w:rFonts w:ascii="Times New Roman" w:eastAsia="Times New Roman" w:hAnsi="Times New Roman" w:cs="Times New Roman"/>
          <w:color w:val="000000" w:themeColor="text1"/>
          <w:lang w:val="en-GB"/>
        </w:rPr>
        <w:t>many</w:t>
      </w:r>
      <w:r w:rsidRPr="00B05815">
        <w:rPr>
          <w:rFonts w:ascii="Times New Roman" w:eastAsia="Times New Roman" w:hAnsi="Times New Roman" w:cs="Times New Roman"/>
          <w:color w:val="000000" w:themeColor="text1"/>
          <w:lang w:val="en-GB"/>
        </w:rPr>
        <w:t xml:space="preserve"> clients at once, the training required by the therapist to adhere to a clearly specified protocol is reduced.</w:t>
      </w:r>
      <w:r w:rsidR="009A3B3F" w:rsidRPr="00B05815">
        <w:rPr>
          <w:rFonts w:ascii="Times New Roman" w:eastAsia="Times New Roman" w:hAnsi="Times New Roman" w:cs="Times New Roman"/>
          <w:color w:val="000000" w:themeColor="text1"/>
          <w:lang w:val="en-GB"/>
        </w:rPr>
        <w:fldChar w:fldCharType="begin"/>
      </w:r>
      <w:r w:rsidR="001B55AB" w:rsidRPr="00B05815">
        <w:rPr>
          <w:rFonts w:ascii="Times New Roman" w:eastAsia="Times New Roman" w:hAnsi="Times New Roman" w:cs="Times New Roman"/>
          <w:color w:val="000000" w:themeColor="text1"/>
          <w:lang w:val="en-GB"/>
        </w:rPr>
        <w:instrText xml:space="preserve"> ADDIN ZOTERO_ITEM CSL_CITATION {"citationID":"Hagzorq1","properties":{"formattedCitation":"(Blackford and Love, 2011)","plainCitation":"(Blackford and Love, 2011)","noteIndex":0},"citationItems":[{"id":54,"uris":["http://zotero.org/users/local/dfCui54V/items/X4U9AX3L"],"uri":["http://zotero.org/users/local/dfCui54V/items/X4U9AX3L"],"itemData":{"id":54,"type":"article-journal","abstract":"Effective and affordable therapies are needed for treating people with severe and persistent mental illness in a community mental health setting. In this pilot study, we evaluated the effectiveness of a modified dialectical behavior therapy (DBT) protocol for improving symptoms and functioning in a cohort of persons with severe and persistent mental illness. We provided six months of weekly DBT skills training in a group setting. Depression symptoms decreased significantly after treatment. There was a wide range of number of sessions attended, with a minority of the participants completing the full course of treatment. Increased attendance was correlated with improvements in depression symptoms, overall symptoms, quality of life, and community functioning. The study findings suggest that the group skills training component of DBT can be successfully implemented in a community mental health center and that further research to determine its efficacy in comparison to other treatments is warranted.","container-title":"International Journal of Group Psychotherapy","DOI":"10.1521/ijgp.2011.61.4.645","ISSN":"0020-7284, 1943-2836","issue":"4","journalAbbreviation":"International Journal of Group Psychotherapy","language":"en","page":"645-657","source":"DOI.org (Crossref)","title":"Dialectical Behavior Therapy Group Skills Training in a Community Mental Health Setting: A Pilot Study","title-short":"Dialectical Behavior Therapy Group Skills Training in a Community Mental Health Setting","URL":"https://www.tandfonline.com/doi/full/10.1521/ijgp.2011.61.4.645","volume":"61","author":[{"family":"Blackford","given":"Jennifer Urbano"},{"family":"Love","given":"Rene"}],"accessed":{"date-parts":[["2021",9,1]]},"issued":{"date-parts":[["2011",10]]}}}],"schema":"https://github.com/citation-style-language/schema/raw/master/csl-citation.json"} </w:instrText>
      </w:r>
      <w:r w:rsidR="009A3B3F" w:rsidRPr="00B05815">
        <w:rPr>
          <w:rFonts w:ascii="Times New Roman" w:eastAsia="Times New Roman" w:hAnsi="Times New Roman" w:cs="Times New Roman"/>
          <w:color w:val="000000" w:themeColor="text1"/>
          <w:lang w:val="en-GB"/>
        </w:rPr>
        <w:fldChar w:fldCharType="separate"/>
      </w:r>
      <w:r w:rsidR="001B55AB" w:rsidRPr="00B05815">
        <w:rPr>
          <w:rFonts w:ascii="Times New Roman" w:eastAsia="Times New Roman" w:hAnsi="Times New Roman" w:cs="Times New Roman"/>
          <w:noProof/>
          <w:color w:val="000000" w:themeColor="text1"/>
          <w:lang w:val="en-GB"/>
        </w:rPr>
        <w:t>(Blackford and Love, 2011)</w:t>
      </w:r>
      <w:r w:rsidR="009A3B3F" w:rsidRPr="00B05815">
        <w:rPr>
          <w:rFonts w:ascii="Times New Roman" w:eastAsia="Times New Roman" w:hAnsi="Times New Roman" w:cs="Times New Roman"/>
          <w:color w:val="000000" w:themeColor="text1"/>
          <w:lang w:val="en-GB"/>
        </w:rPr>
        <w:fldChar w:fldCharType="end"/>
      </w:r>
    </w:p>
    <w:p w14:paraId="02FD8A02" w14:textId="238312AD" w:rsidR="00CC2C74" w:rsidRPr="00B05815" w:rsidRDefault="00CC2C74" w:rsidP="0056307F">
      <w:pPr>
        <w:ind w:left="426"/>
        <w:jc w:val="both"/>
        <w:rPr>
          <w:rFonts w:ascii="Times New Roman" w:eastAsia="Times New Roman" w:hAnsi="Times New Roman" w:cs="Times New Roman"/>
          <w:color w:val="000000" w:themeColor="text1"/>
          <w:lang w:val="en-GB"/>
        </w:rPr>
      </w:pPr>
    </w:p>
    <w:p w14:paraId="6611005A" w14:textId="6F3D0B40" w:rsidR="00CC2C74" w:rsidRPr="0056307F" w:rsidRDefault="54167EF4" w:rsidP="00CB2122">
      <w:pPr>
        <w:ind w:left="426"/>
        <w:jc w:val="both"/>
        <w:rPr>
          <w:rFonts w:ascii="Times New Roman" w:eastAsia="Times New Roman" w:hAnsi="Times New Roman" w:cs="Times New Roman"/>
          <w:color w:val="000000" w:themeColor="text1"/>
          <w:lang w:val="en-GB"/>
        </w:rPr>
      </w:pPr>
      <w:r w:rsidRPr="00B05815">
        <w:rPr>
          <w:rFonts w:ascii="Times New Roman" w:eastAsia="Times New Roman" w:hAnsi="Times New Roman" w:cs="Times New Roman"/>
          <w:color w:val="000000" w:themeColor="text1"/>
          <w:lang w:val="en-GB"/>
        </w:rPr>
        <w:t>DBT Skills training is run like a class in groups every week, teaching skills across four main topics:</w:t>
      </w:r>
      <w:r w:rsidR="6DE07433" w:rsidRPr="00B05815">
        <w:rPr>
          <w:rFonts w:ascii="Times New Roman" w:eastAsia="Times New Roman" w:hAnsi="Times New Roman" w:cs="Times New Roman"/>
          <w:color w:val="000000" w:themeColor="text1"/>
          <w:lang w:val="en-GB"/>
        </w:rPr>
        <w:t xml:space="preserve"> </w:t>
      </w:r>
      <w:r w:rsidR="001A27B3" w:rsidRPr="00B05815">
        <w:rPr>
          <w:rFonts w:ascii="Times New Roman" w:eastAsia="Times New Roman" w:hAnsi="Times New Roman" w:cs="Times New Roman"/>
          <w:color w:val="000000" w:themeColor="text1"/>
          <w:lang w:val="en-GB"/>
        </w:rPr>
        <w:t>mindfulness</w:t>
      </w:r>
      <w:r w:rsidRPr="00B05815">
        <w:rPr>
          <w:rFonts w:ascii="Times New Roman" w:eastAsia="Times New Roman" w:hAnsi="Times New Roman" w:cs="Times New Roman"/>
          <w:color w:val="000000" w:themeColor="text1"/>
          <w:lang w:val="en-GB"/>
        </w:rPr>
        <w:t>, Interpersonal Efficiency, Emotion Control, and Pain Tolerance. Clients are required to complete homework each week to practice the skills learned in class. DBT skills training may be particularly relevant in a community</w:t>
      </w:r>
      <w:r w:rsidR="00375FFB">
        <w:rPr>
          <w:rFonts w:ascii="Times New Roman" w:eastAsia="Times New Roman" w:hAnsi="Times New Roman" w:cs="Times New Roman"/>
          <w:color w:val="000000" w:themeColor="text1"/>
          <w:lang w:val="en-GB"/>
        </w:rPr>
        <w:t>’</w:t>
      </w:r>
      <w:r w:rsidRPr="00B05815">
        <w:rPr>
          <w:rFonts w:ascii="Times New Roman" w:eastAsia="Times New Roman" w:hAnsi="Times New Roman" w:cs="Times New Roman"/>
          <w:color w:val="000000" w:themeColor="text1"/>
          <w:lang w:val="en-GB"/>
        </w:rPr>
        <w:t xml:space="preserve">s mental health setting because it does not require high-level skills to learn, and because it includes a range of basic skills related to a variety of mental disorders. Preliminary evidence suggests that DBT techniques are effective in relieving symptoms in this educational group in both adults with borderline personality disorder and adolescents with defiant </w:t>
      </w:r>
      <w:r w:rsidRPr="0056307F">
        <w:rPr>
          <w:rFonts w:ascii="Times New Roman" w:eastAsia="Times New Roman" w:hAnsi="Times New Roman" w:cs="Times New Roman"/>
          <w:color w:val="000000" w:themeColor="text1"/>
          <w:lang w:val="en-GB"/>
        </w:rPr>
        <w:t>disorder. However, it is not known whether DBT skills training groups are effective in treating groups of people with a variety of mental disorders in community mental health settings.</w:t>
      </w:r>
      <w:r w:rsidR="00D6427F" w:rsidRPr="0056307F">
        <w:rPr>
          <w:rFonts w:ascii="Times New Roman" w:eastAsia="Times New Roman" w:hAnsi="Times New Roman" w:cs="Times New Roman"/>
          <w:color w:val="000000" w:themeColor="text1"/>
          <w:lang w:val="en-GB"/>
        </w:rPr>
        <w:fldChar w:fldCharType="begin"/>
      </w:r>
      <w:r w:rsidR="00E93B70" w:rsidRPr="0056307F">
        <w:rPr>
          <w:rFonts w:ascii="Times New Roman" w:eastAsia="Times New Roman" w:hAnsi="Times New Roman" w:cs="Times New Roman"/>
          <w:color w:val="000000" w:themeColor="text1"/>
          <w:lang w:val="en-GB"/>
        </w:rPr>
        <w:instrText xml:space="preserve"> ADDIN ZOTERO_ITEM CSL_CITATION {"citationID":"1kKp0nZf","properties":{"unsorted":true,"formattedCitation":"(Blackford and Love, 2011)","plainCitation":"(Blackford and Love, 2011)","noteIndex":0},"citationItems":[{"id":54,"uris":["http://zotero.org/users/local/dfCui54V/items/X4U9AX3L"],"uri":["http://zotero.org/users/local/dfCui54V/items/X4U9AX3L"],"itemData":{"id":54,"type":"article-journal","abstract":"Effective and affordable therapies are needed for treating people with severe and persistent mental illness in a community mental health setting. In this pilot study, we evaluated the effectiveness of a modified dialectical behavior therapy (DBT) protocol for improving symptoms and functioning in a cohort of persons with severe and persistent mental illness. We provided six months of weekly DBT skills training in a group setting. Depression symptoms decreased significantly after treatment. There was a wide range of number of sessions attended, with a minority of the participants completing the full course of treatment. Increased attendance was correlated with improvements in depression symptoms, overall symptoms, quality of life, and community functioning. The study findings suggest that the group skills training component of DBT can be successfully implemented in a community mental health center and that further research to determine its efficacy in comparison to other treatments is warranted.","container-title":"International Journal of Group Psychotherapy","DOI":"10.1521/ijgp.2011.61.4.645","ISSN":"0020-7284, 1943-2836","issue":"4","journalAbbreviation":"International Journal of Group Psychotherapy","language":"en","page":"645-657","source":"DOI.org (Crossref)","title":"Dialectical Behavior Therapy Group Skills Training in a Community Mental Health Setting: A Pilot Study","title-short":"Dialectical Behavior Therapy Group Skills Training in a Community Mental Health Setting","URL":"https://www.tandfonline.com/doi/full/10.1521/ijgp.2011.61.4.645","volume":"61","author":[{"family":"Blackford","given":"Jennifer Urbano"},{"family":"Love","given":"Rene"}],"accessed":{"date-parts":[["2021",9,1]]},"issued":{"date-parts":[["2011",10]]}}}],"schema":"https://github.com/citation-style-language/schema/raw/master/csl-citation.json"} </w:instrText>
      </w:r>
      <w:r w:rsidR="00D6427F" w:rsidRPr="0056307F">
        <w:rPr>
          <w:rFonts w:ascii="Times New Roman" w:eastAsia="Times New Roman" w:hAnsi="Times New Roman" w:cs="Times New Roman"/>
          <w:color w:val="000000" w:themeColor="text1"/>
          <w:lang w:val="en-GB"/>
        </w:rPr>
        <w:fldChar w:fldCharType="separate"/>
      </w:r>
      <w:r w:rsidR="00E93B70" w:rsidRPr="0056307F">
        <w:rPr>
          <w:rFonts w:ascii="Times New Roman" w:eastAsia="Times New Roman" w:hAnsi="Times New Roman" w:cs="Times New Roman"/>
          <w:noProof/>
          <w:color w:val="000000" w:themeColor="text1"/>
          <w:lang w:val="en-GB"/>
        </w:rPr>
        <w:t>(Blackford and Love, 2011)</w:t>
      </w:r>
      <w:r w:rsidR="00D6427F" w:rsidRPr="0056307F">
        <w:rPr>
          <w:rFonts w:ascii="Times New Roman" w:eastAsia="Times New Roman" w:hAnsi="Times New Roman" w:cs="Times New Roman"/>
          <w:color w:val="000000" w:themeColor="text1"/>
          <w:lang w:val="en-GB"/>
        </w:rPr>
        <w:fldChar w:fldCharType="end"/>
      </w:r>
    </w:p>
    <w:p w14:paraId="7C79B309" w14:textId="7796A0C7" w:rsidR="00CC2C74" w:rsidRPr="0056307F" w:rsidRDefault="00CC2C74" w:rsidP="00CB2122">
      <w:pPr>
        <w:jc w:val="both"/>
        <w:rPr>
          <w:rFonts w:ascii="Times New Roman" w:eastAsia="Times New Roman" w:hAnsi="Times New Roman" w:cs="Times New Roman"/>
          <w:color w:val="000000" w:themeColor="text1"/>
          <w:lang w:val="en-GB"/>
        </w:rPr>
      </w:pPr>
    </w:p>
    <w:p w14:paraId="4F7E7A1D" w14:textId="1275AF73" w:rsidR="00CC2C74" w:rsidRPr="0056307F" w:rsidRDefault="47272246"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Mindfulness is a universal part of DBT for individuals to provide support </w:t>
      </w:r>
      <w:r w:rsidR="004D6CFC" w:rsidRPr="0056307F">
        <w:rPr>
          <w:rFonts w:ascii="Times New Roman" w:eastAsia="Times New Roman" w:hAnsi="Times New Roman" w:cs="Times New Roman"/>
          <w:color w:val="000000" w:themeColor="text1"/>
          <w:lang w:val="en-GB"/>
        </w:rPr>
        <w:t>currently</w:t>
      </w:r>
      <w:r w:rsidRPr="0056307F">
        <w:rPr>
          <w:rFonts w:ascii="Times New Roman" w:eastAsia="Times New Roman" w:hAnsi="Times New Roman" w:cs="Times New Roman"/>
          <w:color w:val="000000" w:themeColor="text1"/>
          <w:lang w:val="en-GB"/>
        </w:rPr>
        <w:t xml:space="preserve">, enabling patients to realize and understand the emotions, urges, </w:t>
      </w:r>
      <w:r w:rsidR="0032546A" w:rsidRPr="0056307F">
        <w:rPr>
          <w:rFonts w:ascii="Times New Roman" w:eastAsia="Times New Roman" w:hAnsi="Times New Roman" w:cs="Times New Roman"/>
          <w:color w:val="000000" w:themeColor="text1"/>
          <w:lang w:val="en-GB"/>
        </w:rPr>
        <w:t>desires,</w:t>
      </w:r>
      <w:r w:rsidRPr="0056307F">
        <w:rPr>
          <w:rFonts w:ascii="Times New Roman" w:eastAsia="Times New Roman" w:hAnsi="Times New Roman" w:cs="Times New Roman"/>
          <w:color w:val="000000" w:themeColor="text1"/>
          <w:lang w:val="en-GB"/>
        </w:rPr>
        <w:t xml:space="preserve"> and demands that rush internally. Distress tolerance allows BPD patients to accept themselves as they are. It also helps patients respond to their current situation. Integrate four technologies to handle the crisis. Focus on distractions, instant improvisation, self-sedation, and stress-tolerant strengths and weaknesses. Emotional regulation technology allows BPD patients to handle and manage emotions, reduce emotional vulnerabilities, and view negative emotions with positive and balanced emotions. Interpersonal effectiveness techniques focus on enhancing interpersonal relationships and self-esteem.</w:t>
      </w:r>
      <w:r w:rsidR="00E93B70" w:rsidRPr="0056307F">
        <w:rPr>
          <w:rFonts w:ascii="Times New Roman" w:eastAsia="Times New Roman" w:hAnsi="Times New Roman" w:cs="Times New Roman"/>
          <w:color w:val="000000" w:themeColor="text1"/>
          <w:lang w:val="en-GB"/>
        </w:rPr>
        <w:fldChar w:fldCharType="begin"/>
      </w:r>
      <w:r w:rsidR="005A22CF" w:rsidRPr="0056307F">
        <w:rPr>
          <w:rFonts w:ascii="Times New Roman" w:eastAsia="Times New Roman" w:hAnsi="Times New Roman" w:cs="Times New Roman"/>
          <w:color w:val="000000" w:themeColor="text1"/>
          <w:lang w:val="en-GB"/>
        </w:rPr>
        <w:instrText xml:space="preserve"> ADDIN ZOTERO_ITEM CSL_CITATION {"citationID":"1lbCWv4m","properties":{"formattedCitation":"(Kumari, n.d.)","plainCitation":"(Kumari, n.d.)","noteIndex":0},"citationItems":[{"id":50,"uris":["http://zotero.org/users/local/dfCui54V/items/C56923HA"],"uri":["http://zotero.org/users/local/dfCui54V/items/C56923HA"],"itemData":{"id":50,"type":"article-journal","abstract":"Dialectical Behaviour Therapy is considered as the best therapy for the treatment of Borderline Personality Disorder. It is extremely helpful in reducing the symptoms of BPD patients. The aim of this research review paper is to review the effectiveness of DBT to reduce the symptoms of BPD patients. For this purpose, the open data source is used. Research and review papers available freely on the internet are used to understand the impact of DPT on BPD patients. The result revealed that DBT helps BPD patients to overcome their BPD symptoms in an effective way. Emotion regulation technique works like wonder on BPD patient’s emotion. It was also found that DBT is capable enough to reduce the suicidal, non-suicidal and physical harming of BPD patients in both general and forensic settings.","language":"en","page":"9","source":"Zotero","title":"An Overall Understanding of Dialectical Behavior Therapy to Control the Symptoms of Borderline Personality Disorder – A Research Review","author":[{"family":"Kumari","given":"Riya"}]}}],"schema":"https://github.com/citation-style-language/schema/raw/master/csl-citation.json"} </w:instrText>
      </w:r>
      <w:r w:rsidR="00E93B70" w:rsidRPr="0056307F">
        <w:rPr>
          <w:rFonts w:ascii="Times New Roman" w:eastAsia="Times New Roman" w:hAnsi="Times New Roman" w:cs="Times New Roman"/>
          <w:color w:val="000000" w:themeColor="text1"/>
          <w:lang w:val="en-GB"/>
        </w:rPr>
        <w:fldChar w:fldCharType="separate"/>
      </w:r>
      <w:r w:rsidR="005A22CF" w:rsidRPr="0056307F">
        <w:rPr>
          <w:rFonts w:ascii="Times New Roman" w:eastAsia="Times New Roman" w:hAnsi="Times New Roman" w:cs="Times New Roman"/>
          <w:noProof/>
          <w:color w:val="000000" w:themeColor="text1"/>
          <w:lang w:val="en-GB"/>
        </w:rPr>
        <w:t>(Kumari, n.d.)</w:t>
      </w:r>
      <w:r w:rsidR="00E93B70" w:rsidRPr="0056307F">
        <w:rPr>
          <w:rFonts w:ascii="Times New Roman" w:eastAsia="Times New Roman" w:hAnsi="Times New Roman" w:cs="Times New Roman"/>
          <w:color w:val="000000" w:themeColor="text1"/>
          <w:lang w:val="en-GB"/>
        </w:rPr>
        <w:fldChar w:fldCharType="end"/>
      </w:r>
    </w:p>
    <w:p w14:paraId="147FCCCE" w14:textId="08CF55F2" w:rsidR="00CC2C74" w:rsidRPr="0056307F" w:rsidRDefault="00CC2C74" w:rsidP="00CB2122">
      <w:pPr>
        <w:ind w:left="426"/>
        <w:jc w:val="both"/>
        <w:rPr>
          <w:rFonts w:ascii="Times New Roman" w:eastAsia="Times New Roman" w:hAnsi="Times New Roman" w:cs="Times New Roman"/>
          <w:color w:val="000000" w:themeColor="text1"/>
          <w:lang w:val="en-GB"/>
        </w:rPr>
      </w:pPr>
    </w:p>
    <w:p w14:paraId="1B9C0A8D" w14:textId="5E25E7C9" w:rsidR="00CC2C74" w:rsidRPr="00054F15" w:rsidRDefault="66C30959" w:rsidP="00CB2122">
      <w:pPr>
        <w:ind w:left="426"/>
        <w:jc w:val="both"/>
        <w:rPr>
          <w:rFonts w:ascii="Times New Roman" w:eastAsia="Times New Roman" w:hAnsi="Times New Roman" w:cs="Times New Roman"/>
          <w:b/>
          <w:bCs/>
          <w:color w:val="000000" w:themeColor="text1"/>
          <w:lang w:val="en-GB"/>
        </w:rPr>
      </w:pPr>
      <w:r w:rsidRPr="00054F15">
        <w:rPr>
          <w:rFonts w:ascii="Times New Roman" w:eastAsia="Times New Roman" w:hAnsi="Times New Roman" w:cs="Times New Roman"/>
          <w:b/>
          <w:bCs/>
          <w:color w:val="000000" w:themeColor="text1"/>
          <w:lang w:val="en-GB"/>
        </w:rPr>
        <w:t xml:space="preserve">Elements of Dialectical Behaviour Therapy </w:t>
      </w:r>
    </w:p>
    <w:p w14:paraId="4A828A5A" w14:textId="77777777" w:rsidR="000E4776" w:rsidRPr="0056307F" w:rsidRDefault="000E4776" w:rsidP="00CB2122">
      <w:pPr>
        <w:ind w:left="426"/>
        <w:jc w:val="both"/>
        <w:rPr>
          <w:rFonts w:ascii="Times New Roman" w:eastAsia="Times New Roman" w:hAnsi="Times New Roman" w:cs="Times New Roman"/>
          <w:color w:val="000000" w:themeColor="text1"/>
          <w:u w:val="single"/>
          <w:lang w:val="en-GB"/>
        </w:rPr>
      </w:pPr>
    </w:p>
    <w:p w14:paraId="306972DE" w14:textId="68D55CF4" w:rsidR="00410BF8" w:rsidRDefault="66C30959" w:rsidP="00410BF8">
      <w:pPr>
        <w:pStyle w:val="ListParagraph"/>
        <w:numPr>
          <w:ilvl w:val="0"/>
          <w:numId w:val="9"/>
        </w:numPr>
        <w:jc w:val="both"/>
        <w:rPr>
          <w:rFonts w:ascii="Times New Roman" w:eastAsia="Times New Roman" w:hAnsi="Times New Roman" w:cs="Times New Roman"/>
          <w:color w:val="000000" w:themeColor="text1"/>
          <w:lang w:val="en-GB"/>
        </w:rPr>
      </w:pPr>
      <w:r w:rsidRPr="008713FC">
        <w:rPr>
          <w:rFonts w:ascii="Times New Roman" w:eastAsia="Times New Roman" w:hAnsi="Times New Roman" w:cs="Times New Roman"/>
          <w:color w:val="000000" w:themeColor="text1"/>
          <w:lang w:val="en-GB"/>
        </w:rPr>
        <w:t>Skills-based training is designed to improve an individual</w:t>
      </w:r>
      <w:r w:rsidR="00375FFB">
        <w:rPr>
          <w:rFonts w:ascii="Times New Roman" w:eastAsia="Times New Roman" w:hAnsi="Times New Roman" w:cs="Times New Roman"/>
          <w:color w:val="000000" w:themeColor="text1"/>
          <w:lang w:val="en-GB"/>
        </w:rPr>
        <w:t>’</w:t>
      </w:r>
      <w:r w:rsidRPr="008713FC">
        <w:rPr>
          <w:rFonts w:ascii="Times New Roman" w:eastAsia="Times New Roman" w:hAnsi="Times New Roman" w:cs="Times New Roman"/>
          <w:color w:val="000000" w:themeColor="text1"/>
          <w:lang w:val="en-GB"/>
        </w:rPr>
        <w:t>s abilities and problem-solving skills, enabling them to do the same in the form of role play within a group. It consists of approximately 2 hours per week.</w:t>
      </w:r>
    </w:p>
    <w:p w14:paraId="69A98DB2" w14:textId="4D05FE69" w:rsidR="00410BF8" w:rsidRDefault="66C30959" w:rsidP="00410BF8">
      <w:pPr>
        <w:pStyle w:val="ListParagraph"/>
        <w:numPr>
          <w:ilvl w:val="0"/>
          <w:numId w:val="9"/>
        </w:numPr>
        <w:jc w:val="both"/>
        <w:rPr>
          <w:rFonts w:ascii="Times New Roman" w:eastAsia="Times New Roman" w:hAnsi="Times New Roman" w:cs="Times New Roman"/>
          <w:color w:val="000000" w:themeColor="text1"/>
          <w:lang w:val="en-GB"/>
        </w:rPr>
      </w:pPr>
      <w:r w:rsidRPr="00410BF8">
        <w:rPr>
          <w:rFonts w:ascii="Times New Roman" w:eastAsia="Times New Roman" w:hAnsi="Times New Roman" w:cs="Times New Roman"/>
          <w:color w:val="000000" w:themeColor="text1"/>
          <w:lang w:val="en-GB"/>
        </w:rPr>
        <w:t>Individual psychotherapy groups with skills learned in 60 to 90 minutes per week, along with the client</w:t>
      </w:r>
      <w:r w:rsidR="00375FFB">
        <w:rPr>
          <w:rFonts w:ascii="Times New Roman" w:eastAsia="Times New Roman" w:hAnsi="Times New Roman" w:cs="Times New Roman"/>
          <w:color w:val="000000" w:themeColor="text1"/>
          <w:lang w:val="en-GB"/>
        </w:rPr>
        <w:t>’</w:t>
      </w:r>
      <w:r w:rsidRPr="00410BF8">
        <w:rPr>
          <w:rFonts w:ascii="Times New Roman" w:eastAsia="Times New Roman" w:hAnsi="Times New Roman" w:cs="Times New Roman"/>
          <w:color w:val="000000" w:themeColor="text1"/>
          <w:lang w:val="en-GB"/>
        </w:rPr>
        <w:t xml:space="preserve">s context and connection skills. It is also aimed at giving time to resolve the will to treatment and reducing specific problem behaviours. </w:t>
      </w:r>
    </w:p>
    <w:p w14:paraId="11EC986B" w14:textId="6B81B27E" w:rsidR="00CC2C74" w:rsidRPr="00410BF8" w:rsidRDefault="66C30959" w:rsidP="00410BF8">
      <w:pPr>
        <w:pStyle w:val="ListParagraph"/>
        <w:numPr>
          <w:ilvl w:val="0"/>
          <w:numId w:val="9"/>
        </w:numPr>
        <w:jc w:val="both"/>
        <w:rPr>
          <w:rFonts w:ascii="Times New Roman" w:eastAsia="Times New Roman" w:hAnsi="Times New Roman" w:cs="Times New Roman"/>
          <w:color w:val="000000" w:themeColor="text1"/>
          <w:lang w:val="en-GB"/>
        </w:rPr>
      </w:pPr>
      <w:r w:rsidRPr="00410BF8">
        <w:rPr>
          <w:rFonts w:ascii="Times New Roman" w:eastAsia="Times New Roman" w:hAnsi="Times New Roman" w:cs="Times New Roman"/>
          <w:color w:val="000000" w:themeColor="text1"/>
          <w:lang w:val="en-GB"/>
        </w:rPr>
        <w:t>Telephone Help is designed to easily assist clients in using appropriate techniques to effectively overcome obstacles. It is also aimed at maintaining therapeutic relationships and helping individuals seek help.</w:t>
      </w:r>
      <w:r w:rsidR="004D6CFC" w:rsidRPr="00410BF8">
        <w:rPr>
          <w:rFonts w:ascii="Times New Roman" w:eastAsia="Times New Roman" w:hAnsi="Times New Roman" w:cs="Times New Roman"/>
          <w:color w:val="000000" w:themeColor="text1"/>
          <w:lang w:val="en-GB"/>
        </w:rPr>
        <w:fldChar w:fldCharType="begin"/>
      </w:r>
      <w:r w:rsidR="00375540" w:rsidRPr="00410BF8">
        <w:rPr>
          <w:rFonts w:ascii="Times New Roman" w:eastAsia="Times New Roman" w:hAnsi="Times New Roman" w:cs="Times New Roman"/>
          <w:color w:val="000000" w:themeColor="text1"/>
          <w:lang w:val="en-GB"/>
        </w:rPr>
        <w:instrText xml:space="preserve"> ADDIN ZOTERO_ITEM CSL_CITATION {"citationID":"VctCFgaP","properties":{"formattedCitation":"(Kumari, n.d.)","plainCitation":"(Kumari, n.d.)","noteIndex":0},"citationItems":[{"id":50,"uris":["http://zotero.org/users/local/dfCui54V/items/C56923HA"],"uri":["http://zotero.org/users/local/dfCui54V/items/C56923HA"],"itemData":{"id":50,"type":"article-journal","abstract":"Dialectical Behaviour Therapy is considered as the best therapy for the treatment of Borderline Personality Disorder. It is extremely helpful in reducing the symptoms of BPD patients. The aim of this research review paper is to review the effectiveness of DBT to reduce the symptoms of BPD patients. For this purpose, the open data source is used. Research and review papers available freely on the internet are used to understand the impact of DPT on BPD patients. The result revealed that DBT helps BPD patients to overcome their BPD symptoms in an effective way. Emotion regulation technique works like wonder on BPD patient’s emotion. It was also found that DBT is capable enough to reduce the suicidal, non-suicidal and physical harming of BPD patients in both general and forensic settings.","language":"en","page":"9","source":"Zotero","title":"An Overall Understanding of Dialectical Behavior Therapy to Control the Symptoms of Borderline Personality Disorder – A Research Review","author":[{"family":"Kumari","given":"Riya"}]}}],"schema":"https://github.com/citation-style-language/schema/raw/master/csl-citation.json"} </w:instrText>
      </w:r>
      <w:r w:rsidR="004D6CFC" w:rsidRPr="00410BF8">
        <w:rPr>
          <w:rFonts w:ascii="Times New Roman" w:eastAsia="Times New Roman" w:hAnsi="Times New Roman" w:cs="Times New Roman"/>
          <w:color w:val="000000" w:themeColor="text1"/>
          <w:lang w:val="en-GB"/>
        </w:rPr>
        <w:fldChar w:fldCharType="separate"/>
      </w:r>
      <w:r w:rsidR="00375540" w:rsidRPr="00410BF8">
        <w:rPr>
          <w:rFonts w:ascii="Times New Roman" w:eastAsia="Times New Roman" w:hAnsi="Times New Roman" w:cs="Times New Roman"/>
          <w:noProof/>
          <w:color w:val="000000" w:themeColor="text1"/>
          <w:lang w:val="en-GB"/>
        </w:rPr>
        <w:t>(Kumari, n.d.)</w:t>
      </w:r>
      <w:r w:rsidR="004D6CFC" w:rsidRPr="00410BF8">
        <w:rPr>
          <w:rFonts w:ascii="Times New Roman" w:eastAsia="Times New Roman" w:hAnsi="Times New Roman" w:cs="Times New Roman"/>
          <w:color w:val="000000" w:themeColor="text1"/>
          <w:lang w:val="en-GB"/>
        </w:rPr>
        <w:fldChar w:fldCharType="end"/>
      </w:r>
    </w:p>
    <w:p w14:paraId="22E791F3" w14:textId="0DC01A44" w:rsidR="00CC2C74" w:rsidRPr="0056307F" w:rsidRDefault="00CC2C74" w:rsidP="00CB2122">
      <w:pPr>
        <w:ind w:left="426"/>
        <w:jc w:val="both"/>
        <w:rPr>
          <w:rFonts w:ascii="Times New Roman" w:eastAsia="Times New Roman" w:hAnsi="Times New Roman" w:cs="Times New Roman"/>
          <w:color w:val="000000" w:themeColor="text1"/>
          <w:lang w:val="en-GB"/>
        </w:rPr>
      </w:pPr>
    </w:p>
    <w:p w14:paraId="100B5A84" w14:textId="7EA21EF6" w:rsidR="00CC2C74" w:rsidRPr="0056307F" w:rsidRDefault="22687613"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Counselling </w:t>
      </w:r>
      <w:r w:rsidR="4E5DCA3A" w:rsidRPr="0056307F">
        <w:rPr>
          <w:rFonts w:ascii="Times New Roman" w:eastAsia="Times New Roman" w:hAnsi="Times New Roman" w:cs="Times New Roman"/>
          <w:color w:val="000000" w:themeColor="text1"/>
          <w:lang w:val="en-GB"/>
        </w:rPr>
        <w:t>t</w:t>
      </w:r>
      <w:r w:rsidRPr="0056307F">
        <w:rPr>
          <w:rFonts w:ascii="Times New Roman" w:eastAsia="Times New Roman" w:hAnsi="Times New Roman" w:cs="Times New Roman"/>
          <w:color w:val="000000" w:themeColor="text1"/>
          <w:lang w:val="en-GB"/>
        </w:rPr>
        <w:t xml:space="preserve">eam </w:t>
      </w:r>
      <w:r w:rsidR="5B158D8A" w:rsidRPr="0056307F">
        <w:rPr>
          <w:rFonts w:ascii="Times New Roman" w:eastAsia="Times New Roman" w:hAnsi="Times New Roman" w:cs="Times New Roman"/>
          <w:color w:val="000000" w:themeColor="text1"/>
          <w:lang w:val="en-GB"/>
        </w:rPr>
        <w:t>m</w:t>
      </w:r>
      <w:r w:rsidRPr="0056307F">
        <w:rPr>
          <w:rFonts w:ascii="Times New Roman" w:eastAsia="Times New Roman" w:hAnsi="Times New Roman" w:cs="Times New Roman"/>
          <w:color w:val="000000" w:themeColor="text1"/>
          <w:lang w:val="en-GB"/>
        </w:rPr>
        <w:t xml:space="preserve">eetings </w:t>
      </w:r>
      <w:r w:rsidR="63AEABBE" w:rsidRPr="0056307F">
        <w:rPr>
          <w:rFonts w:ascii="Times New Roman" w:eastAsia="Times New Roman" w:hAnsi="Times New Roman" w:cs="Times New Roman"/>
          <w:color w:val="000000" w:themeColor="text1"/>
          <w:lang w:val="en-GB"/>
        </w:rPr>
        <w:t>f</w:t>
      </w:r>
      <w:r w:rsidRPr="0056307F">
        <w:rPr>
          <w:rFonts w:ascii="Times New Roman" w:eastAsia="Times New Roman" w:hAnsi="Times New Roman" w:cs="Times New Roman"/>
          <w:color w:val="000000" w:themeColor="text1"/>
          <w:lang w:val="en-GB"/>
        </w:rPr>
        <w:t xml:space="preserve">acilitate case studies at weekly inter-Chilyochim meetings to improve therapist skills and provide support and motivation. It also helps the therapist adhere to the treatment plan and prevent the therapist from being excreted. </w:t>
      </w:r>
    </w:p>
    <w:p w14:paraId="5DE0F1FD" w14:textId="41E9DFBA" w:rsidR="00CB2122" w:rsidRDefault="22687613" w:rsidP="000D3C8E">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The multifaceted approach of dialectical behaviour therapy is consistent with the biopsychosocial model created by Linehan, which BPD proposed primarily as a dysfunctional emotional regulation system. Former DBT was developed for the treatment of outpatients. We provide weekly one-on-one sessions, technical group training, and </w:t>
      </w:r>
      <w:r w:rsidRPr="0056307F">
        <w:rPr>
          <w:rFonts w:ascii="Times New Roman" w:eastAsia="Times New Roman" w:hAnsi="Times New Roman" w:cs="Times New Roman"/>
          <w:color w:val="000000" w:themeColor="text1"/>
          <w:lang w:val="en-GB"/>
        </w:rPr>
        <w:lastRenderedPageBreak/>
        <w:t>access to individual therapists in times of crisis. This shows four intervention modes. Group therapy, individual psychotherapy, telephone coaching and counselling team meetings. Usually, these methods are one year. Evidence from research supports that DBT is highly effective in relieving symptoms of BPD in patients treated as inpatients. Studies conducted in multiple clinical research settings support that DBT is an effective treatment for BPD with or without a co-existing substance use disorder.</w:t>
      </w:r>
      <w:r w:rsidR="005731EA" w:rsidRPr="0056307F">
        <w:rPr>
          <w:rFonts w:ascii="Times New Roman" w:eastAsia="Times New Roman" w:hAnsi="Times New Roman" w:cs="Times New Roman"/>
          <w:color w:val="000000" w:themeColor="text1"/>
          <w:lang w:val="en-GB"/>
        </w:rPr>
        <w:fldChar w:fldCharType="begin"/>
      </w:r>
      <w:r w:rsidR="00F05D41" w:rsidRPr="0056307F">
        <w:rPr>
          <w:rFonts w:ascii="Times New Roman" w:eastAsia="Times New Roman" w:hAnsi="Times New Roman" w:cs="Times New Roman"/>
          <w:color w:val="000000" w:themeColor="text1"/>
          <w:lang w:val="en-GB"/>
        </w:rPr>
        <w:instrText xml:space="preserve"> ADDIN ZOTERO_ITEM CSL_CITATION {"citationID":"0EicDpY9","properties":{"formattedCitation":"(Kumari, n.d.)","plainCitation":"(Kumari, n.d.)","noteIndex":0},"citationItems":[{"id":50,"uris":["http://zotero.org/users/local/dfCui54V/items/C56923HA"],"uri":["http://zotero.org/users/local/dfCui54V/items/C56923HA"],"itemData":{"id":50,"type":"article-journal","abstract":"Dialectical Behaviour Therapy is considered as the best therapy for the treatment of Borderline Personality Disorder. It is extremely helpful in reducing the symptoms of BPD patients. The aim of this research review paper is to review the effectiveness of DBT to reduce the symptoms of BPD patients. For this purpose, the open data source is used. Research and review papers available freely on the internet are used to understand the impact of DPT on BPD patients. The result revealed that DBT helps BPD patients to overcome their BPD symptoms in an effective way. Emotion regulation technique works like wonder on BPD patient’s emotion. It was also found that DBT is capable enough to reduce the suicidal, non-suicidal and physical harming of BPD patients in both general and forensic settings.","language":"en","page":"9","source":"Zotero","title":"An Overall Understanding of Dialectical Behavior Therapy to Control the Symptoms of Borderline Personality Disorder – A Research Review","author":[{"family":"Kumari","given":"Riya"}]}}],"schema":"https://github.com/citation-style-language/schema/raw/master/csl-citation.json"} </w:instrText>
      </w:r>
      <w:r w:rsidR="005731EA" w:rsidRPr="0056307F">
        <w:rPr>
          <w:rFonts w:ascii="Times New Roman" w:eastAsia="Times New Roman" w:hAnsi="Times New Roman" w:cs="Times New Roman"/>
          <w:color w:val="000000" w:themeColor="text1"/>
          <w:lang w:val="en-GB"/>
        </w:rPr>
        <w:fldChar w:fldCharType="separate"/>
      </w:r>
      <w:r w:rsidR="00F05D41" w:rsidRPr="0056307F">
        <w:rPr>
          <w:rFonts w:ascii="Times New Roman" w:eastAsia="Times New Roman" w:hAnsi="Times New Roman" w:cs="Times New Roman"/>
          <w:noProof/>
          <w:color w:val="000000" w:themeColor="text1"/>
          <w:lang w:val="en-GB"/>
        </w:rPr>
        <w:t>(Kumari, n.d.)</w:t>
      </w:r>
      <w:r w:rsidR="005731EA" w:rsidRPr="0056307F">
        <w:rPr>
          <w:rFonts w:ascii="Times New Roman" w:eastAsia="Times New Roman" w:hAnsi="Times New Roman" w:cs="Times New Roman"/>
          <w:color w:val="000000" w:themeColor="text1"/>
          <w:lang w:val="en-GB"/>
        </w:rPr>
        <w:fldChar w:fldCharType="end"/>
      </w:r>
    </w:p>
    <w:p w14:paraId="1D294C9C" w14:textId="77777777" w:rsidR="00C032D2" w:rsidRPr="000D3C8E" w:rsidRDefault="00C032D2" w:rsidP="000D3C8E">
      <w:pPr>
        <w:ind w:left="426"/>
        <w:jc w:val="both"/>
        <w:rPr>
          <w:rFonts w:ascii="Times New Roman" w:eastAsia="Times New Roman" w:hAnsi="Times New Roman" w:cs="Times New Roman"/>
          <w:color w:val="000000" w:themeColor="text1"/>
          <w:lang w:val="en-GB"/>
        </w:rPr>
      </w:pPr>
    </w:p>
    <w:p w14:paraId="61157E5B" w14:textId="7A9E57B1" w:rsidR="00CC2C74" w:rsidRDefault="453F98B5" w:rsidP="00CB2122">
      <w:pPr>
        <w:ind w:left="426"/>
        <w:jc w:val="both"/>
        <w:rPr>
          <w:rFonts w:ascii="Times New Roman" w:eastAsia="Times New Roman" w:hAnsi="Times New Roman" w:cs="Times New Roman"/>
          <w:b/>
          <w:bCs/>
          <w:color w:val="000000" w:themeColor="text1"/>
          <w:lang w:val="en-GB"/>
        </w:rPr>
      </w:pPr>
      <w:r w:rsidRPr="00975E18">
        <w:rPr>
          <w:rFonts w:ascii="Times New Roman" w:eastAsia="Times New Roman" w:hAnsi="Times New Roman" w:cs="Times New Roman"/>
          <w:b/>
          <w:bCs/>
          <w:color w:val="000000" w:themeColor="text1"/>
          <w:lang w:val="en-GB"/>
        </w:rPr>
        <w:t>Genesis of DBT:</w:t>
      </w:r>
    </w:p>
    <w:p w14:paraId="27972088" w14:textId="77777777" w:rsidR="00975E18" w:rsidRPr="00975E18" w:rsidRDefault="00975E18" w:rsidP="00CB2122">
      <w:pPr>
        <w:ind w:left="426"/>
        <w:jc w:val="both"/>
        <w:rPr>
          <w:rFonts w:ascii="Times New Roman" w:eastAsia="Times New Roman" w:hAnsi="Times New Roman" w:cs="Times New Roman"/>
          <w:b/>
          <w:bCs/>
          <w:color w:val="000000" w:themeColor="text1"/>
          <w:lang w:val="en-GB"/>
        </w:rPr>
      </w:pPr>
    </w:p>
    <w:p w14:paraId="21D7079C" w14:textId="4F9746F3" w:rsidR="00CC2C74" w:rsidRPr="0056307F" w:rsidRDefault="724F8C51"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DBT was born out of a series of unsuccessful attempts in the late 1970s to apply standard cognitive and behavioural therapy protocols to clients with chronic suicidal tendencies. These issues include:</w:t>
      </w:r>
    </w:p>
    <w:p w14:paraId="36E5D4C2" w14:textId="3C4CC3EB" w:rsidR="00CC2C74" w:rsidRPr="0056307F" w:rsidRDefault="00CC2C74" w:rsidP="00CB2122">
      <w:pPr>
        <w:ind w:left="426"/>
        <w:jc w:val="both"/>
        <w:rPr>
          <w:rFonts w:ascii="Times New Roman" w:eastAsia="Times New Roman" w:hAnsi="Times New Roman" w:cs="Times New Roman"/>
          <w:color w:val="000000" w:themeColor="text1"/>
          <w:lang w:val="en-GB"/>
        </w:rPr>
      </w:pPr>
    </w:p>
    <w:p w14:paraId="49D61F57" w14:textId="79FDED70" w:rsidR="00CC2C74" w:rsidRPr="00375FFB" w:rsidRDefault="377F7E49" w:rsidP="00375FFB">
      <w:pPr>
        <w:pStyle w:val="ListParagraph"/>
        <w:numPr>
          <w:ilvl w:val="0"/>
          <w:numId w:val="11"/>
        </w:numPr>
        <w:jc w:val="both"/>
        <w:rPr>
          <w:rFonts w:ascii="Times New Roman" w:eastAsia="Times New Roman" w:hAnsi="Times New Roman" w:cs="Times New Roman"/>
          <w:color w:val="000000" w:themeColor="text1"/>
          <w:lang w:val="en-GB"/>
        </w:rPr>
      </w:pPr>
      <w:r w:rsidRPr="00375FFB">
        <w:rPr>
          <w:rFonts w:ascii="Times New Roman" w:eastAsia="Times New Roman" w:hAnsi="Times New Roman" w:cs="Times New Roman"/>
          <w:color w:val="000000" w:themeColor="text1"/>
          <w:lang w:val="en-GB"/>
        </w:rPr>
        <w:t xml:space="preserve">Focusing on changing procedures is often seen by clients as crippling and often leads to withdrawal from therapy, assault on the therapist, or hesitation between these two </w:t>
      </w:r>
      <w:r w:rsidR="001A27B3" w:rsidRPr="00375FFB">
        <w:rPr>
          <w:rFonts w:ascii="Times New Roman" w:eastAsia="Times New Roman" w:hAnsi="Times New Roman" w:cs="Times New Roman"/>
          <w:color w:val="000000" w:themeColor="text1"/>
          <w:lang w:val="en-GB"/>
        </w:rPr>
        <w:t>extremes.</w:t>
      </w:r>
    </w:p>
    <w:p w14:paraId="1EBFC950" w14:textId="23BD163A" w:rsidR="00CC2C74" w:rsidRPr="0056307F" w:rsidRDefault="00CC2C74" w:rsidP="00CB2122">
      <w:pPr>
        <w:ind w:left="426"/>
        <w:jc w:val="both"/>
        <w:rPr>
          <w:rFonts w:ascii="Times New Roman" w:eastAsia="Times New Roman" w:hAnsi="Times New Roman" w:cs="Times New Roman"/>
          <w:color w:val="000000" w:themeColor="text1"/>
          <w:lang w:val="en-GB"/>
        </w:rPr>
      </w:pPr>
    </w:p>
    <w:p w14:paraId="45420D6F" w14:textId="5BDDA02B" w:rsidR="00CC2C74" w:rsidRPr="0056307F" w:rsidRDefault="377F7E4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2)</w:t>
      </w:r>
      <w:r w:rsidR="2FEB898E" w:rsidRPr="0056307F">
        <w:rPr>
          <w:rFonts w:ascii="Times New Roman" w:eastAsia="Times New Roman" w:hAnsi="Times New Roman" w:cs="Times New Roman"/>
          <w:color w:val="000000" w:themeColor="text1"/>
          <w:lang w:val="en-GB"/>
        </w:rPr>
        <w:t xml:space="preserve"> </w:t>
      </w:r>
      <w:r w:rsidRPr="0056307F">
        <w:rPr>
          <w:rFonts w:ascii="Times New Roman" w:eastAsia="Times New Roman" w:hAnsi="Times New Roman" w:cs="Times New Roman"/>
          <w:color w:val="000000" w:themeColor="text1"/>
          <w:lang w:val="en-GB"/>
        </w:rPr>
        <w:t xml:space="preserve"> </w:t>
      </w:r>
      <w:r w:rsidR="33326294" w:rsidRPr="0056307F">
        <w:rPr>
          <w:rFonts w:ascii="Times New Roman" w:eastAsia="Times New Roman" w:hAnsi="Times New Roman" w:cs="Times New Roman"/>
          <w:color w:val="000000" w:themeColor="text1"/>
          <w:lang w:val="en-GB"/>
        </w:rPr>
        <w:t>Teaching and reinforcing new skills is extremely difficult to do in an individual therapy session while simultaneously targeting and addressing the client</w:t>
      </w:r>
      <w:r w:rsidR="00375FFB">
        <w:rPr>
          <w:rFonts w:ascii="Times New Roman" w:eastAsia="Times New Roman" w:hAnsi="Times New Roman" w:cs="Times New Roman"/>
          <w:color w:val="000000" w:themeColor="text1"/>
          <w:lang w:val="en-GB"/>
        </w:rPr>
        <w:t>’</w:t>
      </w:r>
      <w:r w:rsidR="33326294" w:rsidRPr="0056307F">
        <w:rPr>
          <w:rFonts w:ascii="Times New Roman" w:eastAsia="Times New Roman" w:hAnsi="Times New Roman" w:cs="Times New Roman"/>
          <w:color w:val="000000" w:themeColor="text1"/>
          <w:lang w:val="en-GB"/>
        </w:rPr>
        <w:t xml:space="preserve">s motivations for death and suicidal </w:t>
      </w:r>
      <w:r w:rsidR="624C7528" w:rsidRPr="0056307F">
        <w:rPr>
          <w:rFonts w:ascii="Times New Roman" w:eastAsia="Times New Roman" w:hAnsi="Times New Roman" w:cs="Times New Roman"/>
          <w:color w:val="000000" w:themeColor="text1"/>
          <w:lang w:val="en-GB"/>
        </w:rPr>
        <w:t>behaviour</w:t>
      </w:r>
      <w:r w:rsidR="33326294" w:rsidRPr="0056307F">
        <w:rPr>
          <w:rFonts w:ascii="Times New Roman" w:eastAsia="Times New Roman" w:hAnsi="Times New Roman" w:cs="Times New Roman"/>
          <w:color w:val="000000" w:themeColor="text1"/>
          <w:lang w:val="en-GB"/>
        </w:rPr>
        <w:t xml:space="preserve"> that occurred in the previous </w:t>
      </w:r>
      <w:r w:rsidR="001A27B3" w:rsidRPr="0056307F">
        <w:rPr>
          <w:rFonts w:ascii="Times New Roman" w:eastAsia="Times New Roman" w:hAnsi="Times New Roman" w:cs="Times New Roman"/>
          <w:color w:val="000000" w:themeColor="text1"/>
          <w:lang w:val="en-GB"/>
        </w:rPr>
        <w:t>week.</w:t>
      </w:r>
    </w:p>
    <w:p w14:paraId="6B79D252" w14:textId="6801324A" w:rsidR="00CC2C74" w:rsidRPr="0056307F" w:rsidRDefault="00CC2C74" w:rsidP="00CB2122">
      <w:pPr>
        <w:ind w:left="426"/>
        <w:jc w:val="both"/>
        <w:rPr>
          <w:rFonts w:ascii="Times New Roman" w:eastAsia="Times New Roman" w:hAnsi="Times New Roman" w:cs="Times New Roman"/>
          <w:color w:val="000000" w:themeColor="text1"/>
          <w:lang w:val="en-GB"/>
        </w:rPr>
      </w:pPr>
    </w:p>
    <w:p w14:paraId="401B93B0" w14:textId="60566E75" w:rsidR="00CC2C74" w:rsidRPr="00375FFB" w:rsidRDefault="33726194" w:rsidP="00375FFB">
      <w:pPr>
        <w:pStyle w:val="ListParagraph"/>
        <w:numPr>
          <w:ilvl w:val="0"/>
          <w:numId w:val="12"/>
        </w:numPr>
        <w:jc w:val="both"/>
        <w:rPr>
          <w:rFonts w:ascii="Times New Roman" w:eastAsia="Times New Roman" w:hAnsi="Times New Roman" w:cs="Times New Roman"/>
          <w:color w:val="000000" w:themeColor="text1"/>
          <w:lang w:val="en-GB"/>
        </w:rPr>
      </w:pPr>
      <w:r w:rsidRPr="00375FFB">
        <w:rPr>
          <w:rFonts w:ascii="Times New Roman" w:eastAsia="Times New Roman" w:hAnsi="Times New Roman" w:cs="Times New Roman"/>
          <w:color w:val="000000" w:themeColor="text1"/>
          <w:lang w:val="en-GB"/>
        </w:rPr>
        <w:t>People with BPD often unwittingly reinforce therapists for drug treatment (e.g., clients stop attacking the therapist when the therapist changes the subject from topics the client is afraid to discuss to topics that pleasant or neutral) and punish them for effective treatment strategies (</w:t>
      </w:r>
      <w:proofErr w:type="spellStart"/>
      <w:r w:rsidRPr="00375FFB">
        <w:rPr>
          <w:rFonts w:ascii="Times New Roman" w:eastAsia="Times New Roman" w:hAnsi="Times New Roman" w:cs="Times New Roman"/>
          <w:color w:val="000000" w:themeColor="text1"/>
          <w:lang w:val="en-GB"/>
        </w:rPr>
        <w:t>eg</w:t>
      </w:r>
      <w:proofErr w:type="spellEnd"/>
      <w:r w:rsidRPr="00375FFB">
        <w:rPr>
          <w:rFonts w:ascii="Times New Roman" w:eastAsia="Times New Roman" w:hAnsi="Times New Roman" w:cs="Times New Roman"/>
          <w:color w:val="000000" w:themeColor="text1"/>
          <w:lang w:val="en-GB"/>
        </w:rPr>
        <w:t>, a client attempts suicide when the therapist refuses admission but increases the threat of suicide).</w:t>
      </w:r>
    </w:p>
    <w:p w14:paraId="02081BF4" w14:textId="41C2DDD1" w:rsidR="00CC2C74" w:rsidRPr="0056307F" w:rsidRDefault="00CC2C74" w:rsidP="00CB2122">
      <w:pPr>
        <w:ind w:left="426"/>
        <w:jc w:val="both"/>
        <w:rPr>
          <w:rFonts w:ascii="Times New Roman" w:eastAsia="Times New Roman" w:hAnsi="Times New Roman" w:cs="Times New Roman"/>
          <w:color w:val="000000" w:themeColor="text1"/>
          <w:lang w:val="en-GB"/>
        </w:rPr>
      </w:pPr>
    </w:p>
    <w:p w14:paraId="0A599A16" w14:textId="5E501DEA" w:rsidR="00CC2C74" w:rsidRPr="0056307F" w:rsidRDefault="6C64B2FC"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To overcome these difficulties, </w:t>
      </w:r>
      <w:r w:rsidR="001A27B3" w:rsidRPr="0056307F">
        <w:rPr>
          <w:rFonts w:ascii="Times New Roman" w:eastAsia="Times New Roman" w:hAnsi="Times New Roman" w:cs="Times New Roman"/>
          <w:color w:val="000000" w:themeColor="text1"/>
          <w:lang w:val="en-GB"/>
        </w:rPr>
        <w:t>several</w:t>
      </w:r>
      <w:r w:rsidRPr="0056307F">
        <w:rPr>
          <w:rFonts w:ascii="Times New Roman" w:eastAsia="Times New Roman" w:hAnsi="Times New Roman" w:cs="Times New Roman"/>
          <w:color w:val="000000" w:themeColor="text1"/>
          <w:lang w:val="en-GB"/>
        </w:rPr>
        <w:t xml:space="preserve"> modifications were made to form the basis of DBT. First, strategies that reflect radical acceptance and validation of the client</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s current </w:t>
      </w:r>
      <w:r w:rsidR="001A27B3" w:rsidRPr="0056307F">
        <w:rPr>
          <w:rFonts w:ascii="Times New Roman" w:eastAsia="Times New Roman" w:hAnsi="Times New Roman" w:cs="Times New Roman"/>
          <w:color w:val="000000" w:themeColor="text1"/>
          <w:lang w:val="en-GB"/>
        </w:rPr>
        <w:t>behavioural</w:t>
      </w:r>
      <w:r w:rsidRPr="0056307F">
        <w:rPr>
          <w:rFonts w:ascii="Times New Roman" w:eastAsia="Times New Roman" w:hAnsi="Times New Roman" w:cs="Times New Roman"/>
          <w:color w:val="000000" w:themeColor="text1"/>
          <w:lang w:val="en-GB"/>
        </w:rPr>
        <w:t xml:space="preserve"> abilities and functions have been added to the treatment approach. The synthesis of acceptance and change throughout the therapeutic approach and within each therapeutic interaction has led to the addition of the term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dialectic</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to the name of treatment. This dialectical emphasis brings together in the DBT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technology of change</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based both on learning principles and crisis theory and on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acceptance of technology</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so to speak) drawn from the principles of Eastern studies. </w:t>
      </w:r>
      <w:r w:rsidR="00375FFB" w:rsidRPr="0056307F">
        <w:rPr>
          <w:rFonts w:ascii="Times New Roman" w:eastAsia="Times New Roman" w:hAnsi="Times New Roman" w:cs="Times New Roman"/>
          <w:color w:val="000000" w:themeColor="text1"/>
          <w:lang w:val="en-GB"/>
        </w:rPr>
        <w:t>Z</w:t>
      </w:r>
      <w:r w:rsidRPr="0056307F">
        <w:rPr>
          <w:rFonts w:ascii="Times New Roman" w:eastAsia="Times New Roman" w:hAnsi="Times New Roman" w:cs="Times New Roman"/>
          <w:color w:val="000000" w:themeColor="text1"/>
          <w:lang w:val="en-GB"/>
        </w:rPr>
        <w:t>en and western contemplative practice. Second, therapy is usually divided into several different components, each focusing on a specific aspect of treatment. Components of standard outpatient DBT are highly structured individual or group skills training (for capacity building), individual psychotherapy (motivational addressing and skill building), and communication telephone contact with a personal therapist (dealing with the application of coping skills). Third, a group meeting/consultation with a special focus on motivating therapists and providing effective treatment was also added.</w:t>
      </w:r>
      <w:r w:rsidR="00120E32" w:rsidRPr="0056307F">
        <w:rPr>
          <w:rFonts w:ascii="Times New Roman" w:eastAsia="Times New Roman" w:hAnsi="Times New Roman" w:cs="Times New Roman"/>
          <w:color w:val="000000" w:themeColor="text1"/>
          <w:lang w:val="en-GB"/>
        </w:rPr>
        <w:fldChar w:fldCharType="begin"/>
      </w:r>
      <w:r w:rsidR="00505426" w:rsidRPr="0056307F">
        <w:rPr>
          <w:rFonts w:ascii="Times New Roman" w:eastAsia="Times New Roman" w:hAnsi="Times New Roman" w:cs="Times New Roman"/>
          <w:color w:val="000000" w:themeColor="text1"/>
          <w:lang w:val="en-GB"/>
        </w:rPr>
        <w:instrText xml:space="preserve"> ADDIN ZOTERO_ITEM CSL_CITATION {"citationID":"MDHyxkTf","properties":{"formattedCitation":"(Dimeff and Linehan, 2001)","plainCitation":"(Dimeff and Linehan, 2001)","noteIndex":0},"citationItems":[{"id":46,"uris":["http://zotero.org/users/local/dfCui54V/items/ESMHQX4K"],"uri":["http://zotero.org/users/local/dfCui54V/items/ESMHQX4K"],"itemData":{"id":46,"type":"article-journal","language":"en","page":"3","source":"Zotero","title":"Dialectical Behavior Therapy in a Nutshell","author":[{"family":"Dimeff","given":"Linda"},{"family":"Linehan","given":"Marsha M"}],"issued":{"date-parts":[["2001"]]}}}],"schema":"https://github.com/citation-style-language/schema/raw/master/csl-citation.json"} </w:instrText>
      </w:r>
      <w:r w:rsidR="00120E32" w:rsidRPr="0056307F">
        <w:rPr>
          <w:rFonts w:ascii="Times New Roman" w:eastAsia="Times New Roman" w:hAnsi="Times New Roman" w:cs="Times New Roman"/>
          <w:color w:val="000000" w:themeColor="text1"/>
          <w:lang w:val="en-GB"/>
        </w:rPr>
        <w:fldChar w:fldCharType="separate"/>
      </w:r>
      <w:r w:rsidR="00505426" w:rsidRPr="0056307F">
        <w:rPr>
          <w:rFonts w:ascii="Times New Roman" w:eastAsia="Times New Roman" w:hAnsi="Times New Roman" w:cs="Times New Roman"/>
          <w:noProof/>
          <w:color w:val="000000" w:themeColor="text1"/>
          <w:lang w:val="en-GB"/>
        </w:rPr>
        <w:t>(Dimeff and Linehan, 2001)</w:t>
      </w:r>
      <w:r w:rsidR="00120E32" w:rsidRPr="0056307F">
        <w:rPr>
          <w:rFonts w:ascii="Times New Roman" w:eastAsia="Times New Roman" w:hAnsi="Times New Roman" w:cs="Times New Roman"/>
          <w:color w:val="000000" w:themeColor="text1"/>
          <w:lang w:val="en-GB"/>
        </w:rPr>
        <w:fldChar w:fldCharType="end"/>
      </w:r>
    </w:p>
    <w:p w14:paraId="6C17D1E4" w14:textId="5F9E36F1" w:rsidR="00CC2C74" w:rsidRPr="0056307F" w:rsidRDefault="00CC2C74" w:rsidP="00CB2122">
      <w:pPr>
        <w:ind w:left="426"/>
        <w:jc w:val="both"/>
        <w:rPr>
          <w:rFonts w:ascii="Times New Roman" w:eastAsia="Times New Roman" w:hAnsi="Times New Roman" w:cs="Times New Roman"/>
          <w:color w:val="000000" w:themeColor="text1"/>
          <w:u w:val="single"/>
          <w:lang w:val="en-GB"/>
        </w:rPr>
      </w:pPr>
    </w:p>
    <w:p w14:paraId="76784043" w14:textId="1E1BD4B0" w:rsidR="00CC2C74" w:rsidRPr="00912C50" w:rsidRDefault="001A27B3" w:rsidP="00CB2122">
      <w:pPr>
        <w:ind w:left="426"/>
        <w:jc w:val="both"/>
        <w:rPr>
          <w:rFonts w:ascii="Times New Roman" w:eastAsia="Times New Roman" w:hAnsi="Times New Roman" w:cs="Times New Roman"/>
          <w:b/>
          <w:bCs/>
          <w:color w:val="000000" w:themeColor="text1"/>
          <w:lang w:val="en-GB"/>
        </w:rPr>
      </w:pPr>
      <w:r w:rsidRPr="00912C50">
        <w:rPr>
          <w:rFonts w:ascii="Times New Roman" w:eastAsia="Times New Roman" w:hAnsi="Times New Roman" w:cs="Times New Roman"/>
          <w:b/>
          <w:bCs/>
          <w:color w:val="000000" w:themeColor="text1"/>
          <w:lang w:val="en-GB"/>
        </w:rPr>
        <w:t>Behavioural</w:t>
      </w:r>
      <w:r w:rsidR="416C3C4C" w:rsidRPr="00912C50">
        <w:rPr>
          <w:rFonts w:ascii="Times New Roman" w:eastAsia="Times New Roman" w:hAnsi="Times New Roman" w:cs="Times New Roman"/>
          <w:b/>
          <w:bCs/>
          <w:color w:val="000000" w:themeColor="text1"/>
          <w:lang w:val="en-GB"/>
        </w:rPr>
        <w:t xml:space="preserve"> Targets </w:t>
      </w:r>
      <w:r w:rsidR="6545F858" w:rsidRPr="00912C50">
        <w:rPr>
          <w:rFonts w:ascii="Times New Roman" w:eastAsia="Times New Roman" w:hAnsi="Times New Roman" w:cs="Times New Roman"/>
          <w:b/>
          <w:bCs/>
          <w:color w:val="000000" w:themeColor="text1"/>
          <w:lang w:val="en-GB"/>
        </w:rPr>
        <w:t>and</w:t>
      </w:r>
      <w:r w:rsidR="416C3C4C" w:rsidRPr="00912C50">
        <w:rPr>
          <w:rFonts w:ascii="Times New Roman" w:eastAsia="Times New Roman" w:hAnsi="Times New Roman" w:cs="Times New Roman"/>
          <w:b/>
          <w:bCs/>
          <w:color w:val="000000" w:themeColor="text1"/>
          <w:lang w:val="en-GB"/>
        </w:rPr>
        <w:t xml:space="preserve"> Stages of Treatment in </w:t>
      </w:r>
      <w:r w:rsidR="0DCEFC36" w:rsidRPr="00912C50">
        <w:rPr>
          <w:rFonts w:ascii="Times New Roman" w:eastAsia="Times New Roman" w:hAnsi="Times New Roman" w:cs="Times New Roman"/>
          <w:b/>
          <w:bCs/>
          <w:color w:val="000000" w:themeColor="text1"/>
          <w:lang w:val="en-GB"/>
        </w:rPr>
        <w:t>DBT:</w:t>
      </w:r>
    </w:p>
    <w:p w14:paraId="184BC11D" w14:textId="77777777" w:rsidR="00683823" w:rsidRPr="0056307F" w:rsidRDefault="00683823" w:rsidP="00CB2122">
      <w:pPr>
        <w:ind w:left="426"/>
        <w:jc w:val="both"/>
        <w:rPr>
          <w:rFonts w:ascii="Times New Roman" w:eastAsia="Times New Roman" w:hAnsi="Times New Roman" w:cs="Times New Roman"/>
          <w:color w:val="000000" w:themeColor="text1"/>
          <w:u w:val="single"/>
          <w:lang w:val="en-GB"/>
        </w:rPr>
      </w:pPr>
    </w:p>
    <w:p w14:paraId="146A4246" w14:textId="1E8F89DA" w:rsidR="00CC2C74" w:rsidRPr="0056307F" w:rsidRDefault="16B593EA"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DBT is designed to treat clients of all severity and complexity of disorders and is conceptualized as occurring in stages. In step 1, the primary goal is to stabilize the client and control behaviour. Behavioural goals for this initial stage of treatment include: reduction of suicidal and life-threatening behaviours (e.g., any chance of a reasonable quality of life (</w:t>
      </w:r>
      <w:proofErr w:type="spellStart"/>
      <w:r w:rsidRPr="0056307F">
        <w:rPr>
          <w:rFonts w:ascii="Times New Roman" w:eastAsia="Times New Roman" w:hAnsi="Times New Roman" w:cs="Times New Roman"/>
          <w:color w:val="000000" w:themeColor="text1"/>
          <w:lang w:val="en-GB"/>
        </w:rPr>
        <w:t>eg</w:t>
      </w:r>
      <w:proofErr w:type="spellEnd"/>
      <w:r w:rsidRPr="0056307F">
        <w:rPr>
          <w:rFonts w:ascii="Times New Roman" w:eastAsia="Times New Roman" w:hAnsi="Times New Roman" w:cs="Times New Roman"/>
          <w:color w:val="000000" w:themeColor="text1"/>
          <w:lang w:val="en-GB"/>
        </w:rPr>
        <w:t xml:space="preserve">, depression), substance abuse, homelessness, chronic unemployment) </w:t>
      </w:r>
      <w:r w:rsidRPr="0056307F">
        <w:rPr>
          <w:rFonts w:ascii="Times New Roman" w:eastAsia="Times New Roman" w:hAnsi="Times New Roman" w:cs="Times New Roman"/>
          <w:color w:val="000000" w:themeColor="text1"/>
          <w:lang w:val="en-GB"/>
        </w:rPr>
        <w:lastRenderedPageBreak/>
        <w:t xml:space="preserve">and increased behavioural skills (e.g., emotional regulation skills, interpersonal effectiveness, suffering tolerance, mindfulness and self-management) Stages, the goal of treatment is to replace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silent hopelessness</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with a non-traumatic emotional experience [stage 2], to achieve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normal</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happiness and unhappiness </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 and to reduce life</w:t>
      </w:r>
      <w:r w:rsidR="00375FFB">
        <w:rPr>
          <w:rFonts w:ascii="Times New Roman" w:eastAsia="Times New Roman" w:hAnsi="Times New Roman" w:cs="Times New Roman"/>
          <w:color w:val="000000" w:themeColor="text1"/>
          <w:lang w:val="en-GB"/>
        </w:rPr>
        <w:t>’</w:t>
      </w:r>
      <w:r w:rsidRPr="0056307F">
        <w:rPr>
          <w:rFonts w:ascii="Times New Roman" w:eastAsia="Times New Roman" w:hAnsi="Times New Roman" w:cs="Times New Roman"/>
          <w:color w:val="000000" w:themeColor="text1"/>
          <w:lang w:val="en-GB"/>
        </w:rPr>
        <w:t xml:space="preserve">s nagging troubles and troubles [stage 3], and at the same time to deal with feelings of inadequacy and achieve joy [Stage 4]. In a nutshell, the focus of pre-treatment the first is to take control of actions, then to help clients feel better, to deal with living problems and residual disturbances, and to recover. </w:t>
      </w:r>
      <w:r w:rsidR="00375FFB" w:rsidRPr="0056307F">
        <w:rPr>
          <w:rFonts w:ascii="Times New Roman" w:eastAsia="Times New Roman" w:hAnsi="Times New Roman" w:cs="Times New Roman"/>
          <w:color w:val="000000" w:themeColor="text1"/>
          <w:lang w:val="en-GB"/>
        </w:rPr>
        <w:t>T</w:t>
      </w:r>
      <w:r w:rsidRPr="0056307F">
        <w:rPr>
          <w:rFonts w:ascii="Times New Roman" w:eastAsia="Times New Roman" w:hAnsi="Times New Roman" w:cs="Times New Roman"/>
          <w:color w:val="000000" w:themeColor="text1"/>
          <w:lang w:val="en-GB"/>
        </w:rPr>
        <w:t>ranscendental sense. The majority of DBT data to date focus on patients with severe multiple disorders who begin treatment at stage 1.</w:t>
      </w:r>
      <w:r w:rsidR="0665CBF5" w:rsidRPr="0056307F">
        <w:rPr>
          <w:rFonts w:ascii="Times New Roman" w:eastAsia="Times New Roman" w:hAnsi="Times New Roman" w:cs="Times New Roman"/>
          <w:color w:val="000000" w:themeColor="text1"/>
          <w:lang w:val="en-GB"/>
        </w:rPr>
        <w:t xml:space="preserve"> </w:t>
      </w:r>
      <w:r w:rsidR="00417BB5" w:rsidRPr="0056307F">
        <w:rPr>
          <w:rFonts w:ascii="Times New Roman" w:eastAsia="Times New Roman" w:hAnsi="Times New Roman" w:cs="Times New Roman"/>
          <w:color w:val="000000" w:themeColor="text1"/>
          <w:lang w:val="en-GB"/>
        </w:rPr>
        <w:fldChar w:fldCharType="begin"/>
      </w:r>
      <w:r w:rsidR="00D352D5" w:rsidRPr="0056307F">
        <w:rPr>
          <w:rFonts w:ascii="Times New Roman" w:eastAsia="Times New Roman" w:hAnsi="Times New Roman" w:cs="Times New Roman"/>
          <w:color w:val="000000" w:themeColor="text1"/>
          <w:lang w:val="en-GB"/>
        </w:rPr>
        <w:instrText xml:space="preserve"> ADDIN ZOTERO_ITEM CSL_CITATION {"citationID":"DSTG2gqT","properties":{"formattedCitation":"(Dimeff and Linehan, 2001)","plainCitation":"(Dimeff and Linehan, 2001)","noteIndex":0},"citationItems":[{"id":46,"uris":["http://zotero.org/users/local/dfCui54V/items/ESMHQX4K"],"uri":["http://zotero.org/users/local/dfCui54V/items/ESMHQX4K"],"itemData":{"id":46,"type":"article-journal","language":"en","page":"3","source":"Zotero","title":"Dialectical Behavior Therapy in a Nutshell","author":[{"family":"Dimeff","given":"Linda"},{"family":"Linehan","given":"Marsha M"}],"issued":{"date-parts":[["2001"]]}}}],"schema":"https://github.com/citation-style-language/schema/raw/master/csl-citation.json"} </w:instrText>
      </w:r>
      <w:r w:rsidR="00417BB5" w:rsidRPr="0056307F">
        <w:rPr>
          <w:rFonts w:ascii="Times New Roman" w:eastAsia="Times New Roman" w:hAnsi="Times New Roman" w:cs="Times New Roman"/>
          <w:color w:val="000000" w:themeColor="text1"/>
          <w:lang w:val="en-GB"/>
        </w:rPr>
        <w:fldChar w:fldCharType="separate"/>
      </w:r>
      <w:r w:rsidR="00D352D5" w:rsidRPr="0056307F">
        <w:rPr>
          <w:rFonts w:ascii="Times New Roman" w:eastAsia="Times New Roman" w:hAnsi="Times New Roman" w:cs="Times New Roman"/>
          <w:noProof/>
          <w:color w:val="000000" w:themeColor="text1"/>
          <w:lang w:val="en-GB"/>
        </w:rPr>
        <w:t>(Dimeff and Linehan, 2001)</w:t>
      </w:r>
      <w:r w:rsidR="00417BB5" w:rsidRPr="0056307F">
        <w:rPr>
          <w:rFonts w:ascii="Times New Roman" w:eastAsia="Times New Roman" w:hAnsi="Times New Roman" w:cs="Times New Roman"/>
          <w:color w:val="000000" w:themeColor="text1"/>
          <w:lang w:val="en-GB"/>
        </w:rPr>
        <w:fldChar w:fldCharType="end"/>
      </w:r>
    </w:p>
    <w:p w14:paraId="7976BF2D" w14:textId="5004FE96" w:rsidR="00CC2C74" w:rsidRPr="0056307F" w:rsidRDefault="00CC2C74" w:rsidP="00CB2122">
      <w:pPr>
        <w:jc w:val="both"/>
        <w:rPr>
          <w:rFonts w:ascii="Times New Roman" w:eastAsia="Times New Roman" w:hAnsi="Times New Roman" w:cs="Times New Roman"/>
          <w:color w:val="000000" w:themeColor="text1"/>
          <w:lang w:val="en-GB"/>
        </w:rPr>
      </w:pPr>
    </w:p>
    <w:p w14:paraId="6B7F0ABE" w14:textId="73B58482" w:rsidR="00CC2C74" w:rsidRPr="00A15327" w:rsidRDefault="16BB5EC4" w:rsidP="00CB2122">
      <w:pPr>
        <w:ind w:left="426"/>
        <w:jc w:val="both"/>
        <w:rPr>
          <w:rFonts w:ascii="Times New Roman" w:eastAsia="Times New Roman" w:hAnsi="Times New Roman" w:cs="Times New Roman"/>
          <w:b/>
          <w:bCs/>
          <w:color w:val="000000" w:themeColor="text1"/>
          <w:lang w:val="en-GB"/>
        </w:rPr>
      </w:pPr>
      <w:r w:rsidRPr="00A15327">
        <w:rPr>
          <w:rFonts w:ascii="Times New Roman" w:eastAsia="Times New Roman" w:hAnsi="Times New Roman" w:cs="Times New Roman"/>
          <w:b/>
          <w:bCs/>
          <w:color w:val="000000" w:themeColor="text1"/>
          <w:lang w:val="en-GB"/>
        </w:rPr>
        <w:t>EVOLUTION OF DBT:</w:t>
      </w:r>
    </w:p>
    <w:p w14:paraId="611E21DA" w14:textId="088E74FB" w:rsidR="00CC2C74" w:rsidRPr="0056307F" w:rsidRDefault="00CC2C74" w:rsidP="00CB2122">
      <w:pPr>
        <w:ind w:left="426"/>
        <w:jc w:val="both"/>
        <w:rPr>
          <w:rFonts w:ascii="Times New Roman" w:eastAsia="Times New Roman" w:hAnsi="Times New Roman" w:cs="Times New Roman"/>
          <w:color w:val="000000" w:themeColor="text1"/>
          <w:lang w:val="en-GB"/>
        </w:rPr>
      </w:pPr>
    </w:p>
    <w:p w14:paraId="49B85CBF" w14:textId="34B81FC2" w:rsidR="00CC2C74" w:rsidRPr="0056307F" w:rsidRDefault="16BB5EC4"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w:t>
      </w:r>
      <w:r w:rsidR="2A9BBF63" w:rsidRPr="0056307F">
        <w:rPr>
          <w:rFonts w:ascii="Times New Roman" w:eastAsia="Times New Roman" w:hAnsi="Times New Roman" w:cs="Times New Roman"/>
          <w:color w:val="000000" w:themeColor="text1"/>
          <w:lang w:val="en-GB"/>
        </w:rPr>
        <w:t>DEARMA</w:t>
      </w:r>
      <w:r w:rsidR="760DD15C" w:rsidRPr="0056307F">
        <w:rPr>
          <w:rFonts w:ascii="Times New Roman" w:eastAsia="Times New Roman" w:hAnsi="Times New Roman" w:cs="Times New Roman"/>
          <w:color w:val="000000" w:themeColor="text1"/>
          <w:lang w:val="en-GB"/>
        </w:rPr>
        <w:t xml:space="preserve"> </w:t>
      </w:r>
      <w:r w:rsidR="2A9BBF63" w:rsidRPr="0056307F">
        <w:rPr>
          <w:rFonts w:ascii="Times New Roman" w:eastAsia="Times New Roman" w:hAnsi="Times New Roman" w:cs="Times New Roman"/>
          <w:color w:val="000000" w:themeColor="text1"/>
          <w:lang w:val="en-GB"/>
        </w:rPr>
        <w:t>acronym from interpersonal effectiveness module:</w:t>
      </w:r>
    </w:p>
    <w:p w14:paraId="51E3B018" w14:textId="23F49A05" w:rsidR="00CC2C74" w:rsidRPr="0056307F" w:rsidRDefault="2A9BBF63"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w:t>
      </w:r>
      <w:r w:rsidR="7CEC4106" w:rsidRPr="0056307F">
        <w:rPr>
          <w:rFonts w:ascii="Times New Roman" w:eastAsia="Times New Roman" w:hAnsi="Times New Roman" w:cs="Times New Roman"/>
          <w:color w:val="000000" w:themeColor="text1"/>
          <w:lang w:val="en-GB"/>
        </w:rPr>
        <w:t xml:space="preserve"> </w:t>
      </w:r>
      <w:r w:rsidRPr="0056307F">
        <w:rPr>
          <w:rFonts w:ascii="Times New Roman" w:eastAsia="Times New Roman" w:hAnsi="Times New Roman" w:cs="Times New Roman"/>
          <w:color w:val="000000" w:themeColor="text1"/>
          <w:lang w:val="en-GB"/>
        </w:rPr>
        <w:t>D</w:t>
      </w:r>
      <w:r w:rsidR="3D6CE3C9" w:rsidRPr="0056307F">
        <w:rPr>
          <w:rFonts w:ascii="Times New Roman" w:eastAsia="Times New Roman" w:hAnsi="Times New Roman" w:cs="Times New Roman"/>
          <w:color w:val="000000" w:themeColor="text1"/>
          <w:lang w:val="en-GB"/>
        </w:rPr>
        <w:t xml:space="preserve"> – Describe</w:t>
      </w:r>
    </w:p>
    <w:p w14:paraId="4CE3C3C3" w14:textId="0779223C"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E – Express</w:t>
      </w:r>
    </w:p>
    <w:p w14:paraId="11F8768F" w14:textId="4E631F5B"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A – Assert</w:t>
      </w:r>
    </w:p>
    <w:p w14:paraId="463EBAC7" w14:textId="79A6B686"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R – Reinforce</w:t>
      </w:r>
    </w:p>
    <w:p w14:paraId="34C76BB4" w14:textId="0F5CBC94"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M – (Stay) Mindful</w:t>
      </w:r>
    </w:p>
    <w:p w14:paraId="539DA550" w14:textId="062FC64B"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A – Appear Confident</w:t>
      </w:r>
    </w:p>
    <w:p w14:paraId="76F411C0" w14:textId="00C9B167"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w:t>
      </w:r>
    </w:p>
    <w:p w14:paraId="28B23502" w14:textId="2B219FEB"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TIP acronym from distress tolerance module</w:t>
      </w:r>
    </w:p>
    <w:p w14:paraId="60845842" w14:textId="31AD78B4"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T – Tip your face into cold water</w:t>
      </w:r>
    </w:p>
    <w:p w14:paraId="0337CD10" w14:textId="270034A1"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I – Intense Exercise</w:t>
      </w:r>
    </w:p>
    <w:p w14:paraId="511FB067" w14:textId="768CA51F" w:rsidR="00CC2C74" w:rsidRPr="0056307F" w:rsidRDefault="3D6CE3C9"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   P – Paced Breathing / Paired Muscle Relaxation</w:t>
      </w:r>
    </w:p>
    <w:p w14:paraId="701814F3" w14:textId="7C801BE1" w:rsidR="00CC2C74" w:rsidRPr="0056307F" w:rsidRDefault="00CC2C74" w:rsidP="00CB2122">
      <w:pPr>
        <w:ind w:left="426"/>
        <w:jc w:val="both"/>
        <w:rPr>
          <w:rFonts w:ascii="Times New Roman" w:eastAsia="Times New Roman" w:hAnsi="Times New Roman" w:cs="Times New Roman"/>
          <w:color w:val="000000" w:themeColor="text1"/>
          <w:lang w:val="en-GB"/>
        </w:rPr>
      </w:pPr>
    </w:p>
    <w:p w14:paraId="5D9D6F6C" w14:textId="779C5AC6" w:rsidR="00CC2C74" w:rsidRPr="0056307F" w:rsidRDefault="691E74AE"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Computerized psychotherapeutic treatments have been shown to reduce depression and anxiety. In some cases, computerized interventions have been shown to be as effective as face-to-face interventions. Dialectical </w:t>
      </w:r>
      <w:r w:rsidR="0C616D51" w:rsidRPr="0056307F">
        <w:rPr>
          <w:rFonts w:ascii="Times New Roman" w:eastAsia="Times New Roman" w:hAnsi="Times New Roman" w:cs="Times New Roman"/>
          <w:color w:val="000000" w:themeColor="text1"/>
          <w:lang w:val="en-GB"/>
        </w:rPr>
        <w:t>Behaviour</w:t>
      </w:r>
      <w:r w:rsidRPr="0056307F">
        <w:rPr>
          <w:rFonts w:ascii="Times New Roman" w:eastAsia="Times New Roman" w:hAnsi="Times New Roman" w:cs="Times New Roman"/>
          <w:color w:val="000000" w:themeColor="text1"/>
          <w:lang w:val="en-GB"/>
        </w:rPr>
        <w:t xml:space="preserve"> Therapy, with its established effectiveness in face-to-face interventions for a variety of clinical and population issues and its structured form of skills training, is an ideal candidate for dissemination in the form of computer interference.</w:t>
      </w:r>
      <w:r w:rsidR="4637B36E" w:rsidRPr="0056307F">
        <w:rPr>
          <w:rFonts w:ascii="Times New Roman" w:eastAsia="Times New Roman" w:hAnsi="Times New Roman" w:cs="Times New Roman"/>
          <w:color w:val="000000" w:themeColor="text1"/>
          <w:lang w:val="en-GB"/>
        </w:rPr>
        <w:t xml:space="preserve"> </w:t>
      </w:r>
      <w:r w:rsidR="005632AB" w:rsidRPr="0056307F">
        <w:rPr>
          <w:rFonts w:ascii="Times New Roman" w:eastAsia="Times New Roman" w:hAnsi="Times New Roman" w:cs="Times New Roman"/>
          <w:color w:val="000000" w:themeColor="text1"/>
          <w:lang w:val="en-GB"/>
        </w:rPr>
        <w:fldChar w:fldCharType="begin"/>
      </w:r>
      <w:r w:rsidR="005A6ABF" w:rsidRPr="0056307F">
        <w:rPr>
          <w:rFonts w:ascii="Times New Roman" w:eastAsia="Times New Roman" w:hAnsi="Times New Roman" w:cs="Times New Roman"/>
          <w:color w:val="000000" w:themeColor="text1"/>
          <w:lang w:val="en-GB"/>
        </w:rPr>
        <w:instrText xml:space="preserve"> ADDIN ZOTERO_ITEM CSL_CITATION {"citationID":"mzkTXrnn","properties":{"formattedCitation":"(Linehan and Wilks, 2015)","plainCitation":"(Linehan and Wilks, 2015)","noteIndex":0},"citationItems":[{"id":56,"uris":["http://zotero.org/users/local/dfCui54V/items/D7N7E39G"],"uri":["http://zotero.org/users/local/dfCui54V/items/D7N7E39G"],"itemData":{"id":56,"type":"article-journal","abstract":"Dialectical behavior therapy was originally developed from early efforts to apply standard behavior therapy to treat individuals who were highly suicidal. Its development was a trial and error effort driven primarily from clinical experience. Dialectical behavior therapy is a modular and hierarchical treatment consisting of a combination of individual psychotherapy, group skills, training, telephone coaching, and a therapist consultation team. The inherent modularity and hierarchical structure of DBT has allowed for relative ease in adapting and applying the treatment to other populations and settings. New skills have been developed and/or modiﬁed due to clinical need and/or advancement in research such as treatment outcomes or mechanisms. There has been an effort to implement DBT skills as a standalone treatment. More research is needed to assess how DBT skills work and for whom. As DBT broadens its reach, the treatment will continue to grow and adapt to meet demands of an evolving clinical landscape.","container-title":"American Journal of Psychotherapy","DOI":"10.1176/appi.psychotherapy.2015.69.2.97","ISSN":"0002-9564, 2575-6559","issue":"2","journalAbbreviation":"APT","language":"en","page":"97-110","source":"DOI.org (Crossref)","title":"The Course and Evolution of Dialectical Behavior Therapy","URL":"http://psychotherapy.psychiatryonline.org/doi/10.1176/appi.psychotherapy.2015.69.2.97","volume":"69","author":[{"family":"Linehan","given":"Marsha M."},{"family":"Wilks","given":"Chelsey R."}],"accessed":{"date-parts":[["2021",9,1]]},"issued":{"date-parts":[["2015",4]]}}}],"schema":"https://github.com/citation-style-language/schema/raw/master/csl-citation.json"} </w:instrText>
      </w:r>
      <w:r w:rsidR="005632AB" w:rsidRPr="0056307F">
        <w:rPr>
          <w:rFonts w:ascii="Times New Roman" w:eastAsia="Times New Roman" w:hAnsi="Times New Roman" w:cs="Times New Roman"/>
          <w:color w:val="000000" w:themeColor="text1"/>
          <w:lang w:val="en-GB"/>
        </w:rPr>
        <w:fldChar w:fldCharType="separate"/>
      </w:r>
      <w:r w:rsidR="005A6ABF" w:rsidRPr="0056307F">
        <w:rPr>
          <w:rFonts w:ascii="Times New Roman" w:eastAsia="Times New Roman" w:hAnsi="Times New Roman" w:cs="Times New Roman"/>
          <w:noProof/>
          <w:color w:val="000000" w:themeColor="text1"/>
          <w:lang w:val="en-GB"/>
        </w:rPr>
        <w:t>(Linehan and Wilks, 2015)</w:t>
      </w:r>
      <w:r w:rsidR="005632AB" w:rsidRPr="0056307F">
        <w:rPr>
          <w:rFonts w:ascii="Times New Roman" w:eastAsia="Times New Roman" w:hAnsi="Times New Roman" w:cs="Times New Roman"/>
          <w:color w:val="000000" w:themeColor="text1"/>
          <w:lang w:val="en-GB"/>
        </w:rPr>
        <w:fldChar w:fldCharType="end"/>
      </w:r>
    </w:p>
    <w:p w14:paraId="2AEFC1D3" w14:textId="0F79CE05" w:rsidR="00CC2C74" w:rsidRPr="0056307F" w:rsidRDefault="00CC2C74" w:rsidP="00CB2122">
      <w:pPr>
        <w:ind w:left="426"/>
        <w:jc w:val="both"/>
        <w:rPr>
          <w:rFonts w:ascii="Times New Roman" w:eastAsia="Times New Roman" w:hAnsi="Times New Roman" w:cs="Times New Roman"/>
          <w:color w:val="000000" w:themeColor="text1"/>
          <w:lang w:val="en-GB"/>
        </w:rPr>
      </w:pPr>
    </w:p>
    <w:p w14:paraId="7E81646F" w14:textId="200C9136" w:rsidR="00CC2C74" w:rsidRPr="0056307F" w:rsidRDefault="0FEAE2C5"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The COVID19 pandemic has impacted access to psychotherapy for particularly vulnerable patients during confinement in French-speaking Switzerland. The study had to adjust conventional treatment programs. He illustrated this approach in an outpatient dialectical </w:t>
      </w:r>
      <w:r w:rsidR="001A27B3" w:rsidRPr="0056307F">
        <w:rPr>
          <w:rFonts w:ascii="Times New Roman" w:eastAsia="Times New Roman" w:hAnsi="Times New Roman" w:cs="Times New Roman"/>
          <w:color w:val="000000" w:themeColor="text1"/>
          <w:lang w:val="en-GB"/>
        </w:rPr>
        <w:t>behavioural</w:t>
      </w:r>
      <w:r w:rsidRPr="0056307F">
        <w:rPr>
          <w:rFonts w:ascii="Times New Roman" w:eastAsia="Times New Roman" w:hAnsi="Times New Roman" w:cs="Times New Roman"/>
          <w:color w:val="000000" w:themeColor="text1"/>
          <w:lang w:val="en-GB"/>
        </w:rPr>
        <w:t xml:space="preserve"> therapy program for patients with borderline personality disorder. Each week, individual therapies are delivered by videoconference or by phone. Vocational training groups are held face-to-face via videoconference or phone and are supported by an online vocational training program. Patients fill out their diary sheets online. Intersession contact with the therapist remains available as usual, and researchers can organize a group consultation.</w:t>
      </w:r>
      <w:r w:rsidR="005A6ABF" w:rsidRPr="0056307F">
        <w:rPr>
          <w:rFonts w:ascii="Times New Roman" w:eastAsia="Times New Roman" w:hAnsi="Times New Roman" w:cs="Times New Roman"/>
          <w:color w:val="000000" w:themeColor="text1"/>
          <w:lang w:val="en-GB"/>
        </w:rPr>
        <w:fldChar w:fldCharType="begin"/>
      </w:r>
      <w:r w:rsidR="008563AA" w:rsidRPr="0056307F">
        <w:rPr>
          <w:rFonts w:ascii="Times New Roman" w:eastAsia="Times New Roman" w:hAnsi="Times New Roman" w:cs="Times New Roman"/>
          <w:color w:val="000000" w:themeColor="text1"/>
          <w:lang w:val="en-GB"/>
        </w:rPr>
        <w:instrText xml:space="preserve"> ADDIN ZOTERO_ITEM CSL_CITATION {"citationID":"RnH7qgxW","properties":{"formattedCitation":"(Salamin {\\i{}et al.}, 2021)","plainCitation":"(Salamin et al., 2021)","noteIndex":0},"citationItems":[{"id":59,"uris":["http://zotero.org/users/local/dfCui54V/items/98MUCX83"],"uri":["http://zotero.org/users/local/dfCui54V/items/98MUCX83"],"itemData":{"id":59,"type":"article-journal","container-title":"Annales Médico-psychologiques, revue psychiatrique","DOI":"10.1016/j.amp.2020.08.006","ISSN":"00034487","issue":"2","journalAbbreviation":"Annales Médico-psychologiques, revue psychiatrique","language":"fr","page":"131-136","source":"DOI.org (Crossref)","title":"Adaptations de la thérapie comportementale dialectique ambulatoire en période de pandémie COVID-19 et conséquences du confinement sur des patients souffrant d’un état-limite","URL":"https://linkinghub.elsevier.com/retrieve/pii/S0003448720302183","volume":"179","author":[{"family":"Salamin","given":"Virginie"},{"family":"Rossier","given":"Vanessa"},{"family":"Joye","given":"Daisy"},{"family":"Nolde","given":"Chrystelle"},{"family":"Pierrehumbert","given":"Timothée"},{"family":"Gothuey","given":"Isabelle"},{"family":"Guenot","given":"Florence"}],"accessed":{"date-parts":[["2021",9,1]]},"issued":{"date-parts":[["2021",2]]}}}],"schema":"https://github.com/citation-style-language/schema/raw/master/csl-citation.json"} </w:instrText>
      </w:r>
      <w:r w:rsidR="005A6ABF" w:rsidRPr="0056307F">
        <w:rPr>
          <w:rFonts w:ascii="Times New Roman" w:eastAsia="Times New Roman" w:hAnsi="Times New Roman" w:cs="Times New Roman"/>
          <w:color w:val="000000" w:themeColor="text1"/>
          <w:lang w:val="en-GB"/>
        </w:rPr>
        <w:fldChar w:fldCharType="separate"/>
      </w:r>
      <w:r w:rsidR="008563AA" w:rsidRPr="0056307F">
        <w:rPr>
          <w:rFonts w:ascii="Times New Roman" w:hAnsi="Times New Roman" w:cs="Times New Roman"/>
          <w:color w:val="000000"/>
          <w:lang w:val="en-GB"/>
        </w:rPr>
        <w:t xml:space="preserve">(Salamin </w:t>
      </w:r>
      <w:r w:rsidR="008563AA" w:rsidRPr="0056307F">
        <w:rPr>
          <w:rFonts w:ascii="Times New Roman" w:hAnsi="Times New Roman" w:cs="Times New Roman"/>
          <w:i/>
          <w:iCs/>
          <w:color w:val="000000"/>
          <w:lang w:val="en-GB"/>
        </w:rPr>
        <w:t>et al.</w:t>
      </w:r>
      <w:r w:rsidR="008563AA" w:rsidRPr="0056307F">
        <w:rPr>
          <w:rFonts w:ascii="Times New Roman" w:hAnsi="Times New Roman" w:cs="Times New Roman"/>
          <w:color w:val="000000"/>
          <w:lang w:val="en-GB"/>
        </w:rPr>
        <w:t>, 2021)</w:t>
      </w:r>
      <w:r w:rsidR="005A6ABF" w:rsidRPr="0056307F">
        <w:rPr>
          <w:rFonts w:ascii="Times New Roman" w:eastAsia="Times New Roman" w:hAnsi="Times New Roman" w:cs="Times New Roman"/>
          <w:color w:val="000000" w:themeColor="text1"/>
          <w:lang w:val="en-GB"/>
        </w:rPr>
        <w:fldChar w:fldCharType="end"/>
      </w:r>
    </w:p>
    <w:p w14:paraId="7FD4AECE" w14:textId="1EEB0B5C" w:rsidR="00CC2C74" w:rsidRPr="0056307F" w:rsidRDefault="00CC2C74" w:rsidP="00CB2122">
      <w:pPr>
        <w:ind w:left="426"/>
        <w:jc w:val="both"/>
        <w:rPr>
          <w:rFonts w:ascii="Times New Roman" w:eastAsia="Times New Roman" w:hAnsi="Times New Roman" w:cs="Times New Roman"/>
          <w:color w:val="000000" w:themeColor="text1"/>
          <w:lang w:val="en-GB"/>
        </w:rPr>
      </w:pPr>
    </w:p>
    <w:p w14:paraId="37FDDB24" w14:textId="78484EBE" w:rsidR="00CC2C74" w:rsidRPr="0056307F" w:rsidRDefault="19031AFB" w:rsidP="00CB2122">
      <w:pPr>
        <w:ind w:left="426"/>
        <w:jc w:val="both"/>
        <w:rPr>
          <w:rFonts w:ascii="Times New Roman" w:eastAsia="Times New Roman" w:hAnsi="Times New Roman" w:cs="Times New Roman"/>
          <w:color w:val="000000" w:themeColor="text1"/>
          <w:lang w:val="en-GB"/>
        </w:rPr>
      </w:pPr>
      <w:r w:rsidRPr="0056307F">
        <w:rPr>
          <w:rFonts w:ascii="Times New Roman" w:eastAsia="Times New Roman" w:hAnsi="Times New Roman" w:cs="Times New Roman"/>
          <w:color w:val="000000" w:themeColor="text1"/>
          <w:lang w:val="en-GB"/>
        </w:rPr>
        <w:t xml:space="preserve">Despite a small number of patients, two types of repeated measures showed convergent results, with some improvement during incarceration: decreased feelings of fear, shame or guilt, stress, and decreased frequency of binge eating </w:t>
      </w:r>
      <w:r w:rsidR="001A27B3" w:rsidRPr="0056307F">
        <w:rPr>
          <w:rFonts w:ascii="Times New Roman" w:eastAsia="Times New Roman" w:hAnsi="Times New Roman" w:cs="Times New Roman"/>
          <w:color w:val="000000" w:themeColor="text1"/>
          <w:lang w:val="en-GB"/>
        </w:rPr>
        <w:t>behaviours</w:t>
      </w:r>
      <w:r w:rsidRPr="0056307F">
        <w:rPr>
          <w:rFonts w:ascii="Times New Roman" w:eastAsia="Times New Roman" w:hAnsi="Times New Roman" w:cs="Times New Roman"/>
          <w:color w:val="000000" w:themeColor="text1"/>
          <w:lang w:val="en-GB"/>
        </w:rPr>
        <w:t xml:space="preserve">. The decrease in the pace of daily social and professional life may account for these improvements. The reduction in the sensations mentioned above as a cause of addiction and compulsive </w:t>
      </w:r>
      <w:r w:rsidR="001A27B3" w:rsidRPr="0056307F">
        <w:rPr>
          <w:rFonts w:ascii="Times New Roman" w:eastAsia="Times New Roman" w:hAnsi="Times New Roman" w:cs="Times New Roman"/>
          <w:color w:val="000000" w:themeColor="text1"/>
          <w:lang w:val="en-GB"/>
        </w:rPr>
        <w:t>behaviours</w:t>
      </w:r>
      <w:r w:rsidRPr="0056307F">
        <w:rPr>
          <w:rFonts w:ascii="Times New Roman" w:eastAsia="Times New Roman" w:hAnsi="Times New Roman" w:cs="Times New Roman"/>
          <w:color w:val="000000" w:themeColor="text1"/>
          <w:lang w:val="en-GB"/>
        </w:rPr>
        <w:t xml:space="preserve"> may also explain the improvements associated with binge drinking. However, they also experience increased distress, which may reflect loneliness during this time. The pre-</w:t>
      </w:r>
      <w:r w:rsidRPr="0056307F">
        <w:rPr>
          <w:rFonts w:ascii="Times New Roman" w:eastAsia="Times New Roman" w:hAnsi="Times New Roman" w:cs="Times New Roman"/>
          <w:color w:val="000000" w:themeColor="text1"/>
          <w:lang w:val="en-GB"/>
        </w:rPr>
        <w:lastRenderedPageBreak/>
        <w:t>pandemic development of computer tools already familiar to the patient greatly facilitated the adaptations needed to maintain an intensive therapeutic framework during incarceration. This may partly explain why these patients are able to adapt to challenges during this time.</w:t>
      </w:r>
      <w:r w:rsidR="00D47B12" w:rsidRPr="0056307F">
        <w:rPr>
          <w:rFonts w:ascii="Times New Roman" w:eastAsia="Times New Roman" w:hAnsi="Times New Roman" w:cs="Times New Roman"/>
          <w:color w:val="000000" w:themeColor="text1"/>
          <w:lang w:val="en-GB"/>
        </w:rPr>
        <w:fldChar w:fldCharType="begin"/>
      </w:r>
      <w:r w:rsidR="00FB56CB" w:rsidRPr="0056307F">
        <w:rPr>
          <w:rFonts w:ascii="Times New Roman" w:eastAsia="Times New Roman" w:hAnsi="Times New Roman" w:cs="Times New Roman"/>
          <w:color w:val="000000" w:themeColor="text1"/>
          <w:lang w:val="en-GB"/>
        </w:rPr>
        <w:instrText xml:space="preserve"> ADDIN ZOTERO_ITEM CSL_CITATION {"citationID":"0vQVoCHY","properties":{"formattedCitation":"(Salamin {\\i{}et al.}, 2021)","plainCitation":"(Salamin et al., 2021)","noteIndex":0},"citationItems":[{"id":59,"uris":["http://zotero.org/users/local/dfCui54V/items/98MUCX83"],"uri":["http://zotero.org/users/local/dfCui54V/items/98MUCX83"],"itemData":{"id":59,"type":"article-journal","container-title":"Annales Médico-psychologiques, revue psychiatrique","DOI":"10.1016/j.amp.2020.08.006","ISSN":"00034487","issue":"2","journalAbbreviation":"Annales Médico-psychologiques, revue psychiatrique","language":"fr","page":"131-136","source":"DOI.org (Crossref)","title":"Adaptations de la thérapie comportementale dialectique ambulatoire en période de pandémie COVID-19 et conséquences du confinement sur des patients souffrant d’un état-limite","URL":"https://linkinghub.elsevier.com/retrieve/pii/S0003448720302183","volume":"179","author":[{"family":"Salamin","given":"Virginie"},{"family":"Rossier","given":"Vanessa"},{"family":"Joye","given":"Daisy"},{"family":"Nolde","given":"Chrystelle"},{"family":"Pierrehumbert","given":"Timothée"},{"family":"Gothuey","given":"Isabelle"},{"family":"Guenot","given":"Florence"}],"accessed":{"date-parts":[["2021",9,1]]},"issued":{"date-parts":[["2021",2]]}}}],"schema":"https://github.com/citation-style-language/schema/raw/master/csl-citation.json"} </w:instrText>
      </w:r>
      <w:r w:rsidR="00D47B12" w:rsidRPr="0056307F">
        <w:rPr>
          <w:rFonts w:ascii="Times New Roman" w:eastAsia="Times New Roman" w:hAnsi="Times New Roman" w:cs="Times New Roman"/>
          <w:color w:val="000000" w:themeColor="text1"/>
          <w:lang w:val="en-GB"/>
        </w:rPr>
        <w:fldChar w:fldCharType="separate"/>
      </w:r>
      <w:r w:rsidR="00FB56CB" w:rsidRPr="0056307F">
        <w:rPr>
          <w:rFonts w:ascii="Times New Roman" w:hAnsi="Times New Roman" w:cs="Times New Roman"/>
          <w:color w:val="000000"/>
          <w:lang w:val="en-GB"/>
        </w:rPr>
        <w:t xml:space="preserve">(Salamin </w:t>
      </w:r>
      <w:r w:rsidR="00FB56CB" w:rsidRPr="0056307F">
        <w:rPr>
          <w:rFonts w:ascii="Times New Roman" w:hAnsi="Times New Roman" w:cs="Times New Roman"/>
          <w:i/>
          <w:iCs/>
          <w:color w:val="000000"/>
          <w:lang w:val="en-GB"/>
        </w:rPr>
        <w:t>et al.</w:t>
      </w:r>
      <w:r w:rsidR="00FB56CB" w:rsidRPr="0056307F">
        <w:rPr>
          <w:rFonts w:ascii="Times New Roman" w:hAnsi="Times New Roman" w:cs="Times New Roman"/>
          <w:color w:val="000000"/>
          <w:lang w:val="en-GB"/>
        </w:rPr>
        <w:t>, 2021)</w:t>
      </w:r>
      <w:r w:rsidR="00D47B12" w:rsidRPr="0056307F">
        <w:rPr>
          <w:rFonts w:ascii="Times New Roman" w:eastAsia="Times New Roman" w:hAnsi="Times New Roman" w:cs="Times New Roman"/>
          <w:color w:val="000000" w:themeColor="text1"/>
          <w:lang w:val="en-GB"/>
        </w:rPr>
        <w:fldChar w:fldCharType="end"/>
      </w:r>
    </w:p>
    <w:p w14:paraId="6CE193F2" w14:textId="5686E45C" w:rsidR="00CC2C74" w:rsidRDefault="00CC2C74" w:rsidP="00CB2122">
      <w:pPr>
        <w:ind w:left="426"/>
        <w:rPr>
          <w:rFonts w:ascii="Times New Roman" w:eastAsia="Times New Roman" w:hAnsi="Times New Roman" w:cs="Times New Roman"/>
          <w:color w:val="000000" w:themeColor="text1"/>
          <w:sz w:val="22"/>
          <w:szCs w:val="22"/>
          <w:lang w:val="en-GB"/>
        </w:rPr>
      </w:pPr>
    </w:p>
    <w:p w14:paraId="6DF36AAB" w14:textId="6430F1DF" w:rsidR="00CC2C74" w:rsidRPr="00641A13" w:rsidRDefault="6C2B0781" w:rsidP="00715C01">
      <w:pPr>
        <w:ind w:left="426"/>
        <w:jc w:val="both"/>
        <w:rPr>
          <w:rFonts w:ascii="Times New Roman" w:eastAsia="Times New Roman" w:hAnsi="Times New Roman" w:cs="Times New Roman"/>
          <w:color w:val="000000" w:themeColor="text1"/>
          <w:lang w:val="en-GB"/>
        </w:rPr>
      </w:pPr>
      <w:r w:rsidRPr="00641A13">
        <w:rPr>
          <w:rFonts w:ascii="Times New Roman" w:eastAsia="Times New Roman" w:hAnsi="Times New Roman" w:cs="Times New Roman"/>
          <w:color w:val="000000" w:themeColor="text1"/>
          <w:lang w:val="en-GB"/>
        </w:rPr>
        <w:t xml:space="preserve">Mental disorders as well as drug addiction disorders have had devastating effects on physical, psychological, </w:t>
      </w:r>
      <w:r w:rsidR="00B31BCF" w:rsidRPr="00641A13">
        <w:rPr>
          <w:rFonts w:ascii="Times New Roman" w:eastAsia="Times New Roman" w:hAnsi="Times New Roman" w:cs="Times New Roman"/>
          <w:color w:val="000000" w:themeColor="text1"/>
          <w:lang w:val="en-GB"/>
        </w:rPr>
        <w:t>social,</w:t>
      </w:r>
      <w:r w:rsidRPr="00641A13">
        <w:rPr>
          <w:rFonts w:ascii="Times New Roman" w:eastAsia="Times New Roman" w:hAnsi="Times New Roman" w:cs="Times New Roman"/>
          <w:color w:val="000000" w:themeColor="text1"/>
          <w:lang w:val="en-GB"/>
        </w:rPr>
        <w:t xml:space="preserve"> and family health. Basic depression, anxiety, borderline personality disorder, and antisocial personality disorder are the most common psychiatric diagnoses among drug addicts. Beck</w:t>
      </w:r>
      <w:r w:rsidR="00375FFB">
        <w:rPr>
          <w:rFonts w:ascii="Times New Roman" w:eastAsia="Times New Roman" w:hAnsi="Times New Roman" w:cs="Times New Roman"/>
          <w:color w:val="000000" w:themeColor="text1"/>
          <w:lang w:val="en-GB"/>
        </w:rPr>
        <w:t>’</w:t>
      </w:r>
      <w:r w:rsidRPr="00641A13">
        <w:rPr>
          <w:rFonts w:ascii="Times New Roman" w:eastAsia="Times New Roman" w:hAnsi="Times New Roman" w:cs="Times New Roman"/>
          <w:color w:val="000000" w:themeColor="text1"/>
          <w:lang w:val="en-GB"/>
        </w:rPr>
        <w:t xml:space="preserve">s theory of depression proposes that difficult experiences early in life can make a person more susceptible to depression by developing unnecessary core beliefs about self, others, and the world. These unnecessary core beliefs can then be activated later in life, triggered by stressful events. A depressive episode affects information processing, leading to biased and negative interpretations of interpersonal experiences, increased feelings of isolation, and decreased activity levels. Meanwhile, people with drug addiction and depression are more likely to visit psychiatric sanatoriums or drug treatment </w:t>
      </w:r>
      <w:r w:rsidR="00B31BCF" w:rsidRPr="00641A13">
        <w:rPr>
          <w:rFonts w:ascii="Times New Roman" w:eastAsia="Times New Roman" w:hAnsi="Times New Roman" w:cs="Times New Roman"/>
          <w:color w:val="000000" w:themeColor="text1"/>
          <w:lang w:val="en-GB"/>
        </w:rPr>
        <w:t>centres</w:t>
      </w:r>
      <w:r w:rsidRPr="00641A13">
        <w:rPr>
          <w:rFonts w:ascii="Times New Roman" w:eastAsia="Times New Roman" w:hAnsi="Times New Roman" w:cs="Times New Roman"/>
          <w:color w:val="000000" w:themeColor="text1"/>
          <w:lang w:val="en-GB"/>
        </w:rPr>
        <w:t xml:space="preserve"> than the general population. These people will need more help than others with one </w:t>
      </w:r>
      <w:r w:rsidR="00B31BCF" w:rsidRPr="00641A13">
        <w:rPr>
          <w:rFonts w:ascii="Times New Roman" w:eastAsia="Times New Roman" w:hAnsi="Times New Roman" w:cs="Times New Roman"/>
          <w:color w:val="000000" w:themeColor="text1"/>
          <w:lang w:val="en-GB"/>
        </w:rPr>
        <w:t>illness</w:t>
      </w:r>
      <w:r w:rsidRPr="00641A13">
        <w:rPr>
          <w:rFonts w:ascii="Times New Roman" w:eastAsia="Times New Roman" w:hAnsi="Times New Roman" w:cs="Times New Roman"/>
          <w:color w:val="000000" w:themeColor="text1"/>
          <w:lang w:val="en-GB"/>
        </w:rPr>
        <w:t xml:space="preserve">. Drug addiction can lead to various depressive symptoms such as lack of pleasure and affection, disinterest, feelings of resignation, forgetfulness, and areola. As a typical case, about one-third to half of opioid addicts and 40% of alcoholics have at least one of the diagnostic criteria for major depressive disorder from time to time. According to the report, the rate of depression among drug addicts is about four times that of others. According to the results of several </w:t>
      </w:r>
      <w:r w:rsidR="00B31BCF" w:rsidRPr="00641A13">
        <w:rPr>
          <w:rFonts w:ascii="Times New Roman" w:eastAsia="Times New Roman" w:hAnsi="Times New Roman" w:cs="Times New Roman"/>
          <w:color w:val="000000" w:themeColor="text1"/>
          <w:lang w:val="en-GB"/>
        </w:rPr>
        <w:t>studies because</w:t>
      </w:r>
      <w:r w:rsidRPr="00641A13">
        <w:rPr>
          <w:rFonts w:ascii="Times New Roman" w:eastAsia="Times New Roman" w:hAnsi="Times New Roman" w:cs="Times New Roman"/>
          <w:color w:val="000000" w:themeColor="text1"/>
          <w:lang w:val="en-GB"/>
        </w:rPr>
        <w:t xml:space="preserve"> mood disorders increase the likelihood of drug abuse and addiction, the diagnosis and treatment of a mood disorder can reduce the risk of relapse and of continued drug use among drug addicts. It should be noted that depression by producing symptoms such as impotence is seen as a ploy to get out of addiction. Furthermore, an important characteristic of drug addiction is a strong craving for drugs which can motivate continued use. Thus, the diagnosis and treatment of drug use disorders can reduce the risk of developing other mental illnesses and, if they do, reduce their </w:t>
      </w:r>
      <w:r w:rsidR="00B31BCF" w:rsidRPr="00641A13">
        <w:rPr>
          <w:rFonts w:ascii="Times New Roman" w:eastAsia="Times New Roman" w:hAnsi="Times New Roman" w:cs="Times New Roman"/>
          <w:color w:val="000000" w:themeColor="text1"/>
          <w:lang w:val="en-GB"/>
        </w:rPr>
        <w:t>severity,</w:t>
      </w:r>
      <w:r w:rsidRPr="00641A13">
        <w:rPr>
          <w:rFonts w:ascii="Times New Roman" w:eastAsia="Times New Roman" w:hAnsi="Times New Roman" w:cs="Times New Roman"/>
          <w:color w:val="000000" w:themeColor="text1"/>
          <w:lang w:val="en-GB"/>
        </w:rPr>
        <w:t xml:space="preserve"> or facilitate their management. To treat emotional issues such as depressive disorders, various therapeutic techniques have been developed including drug therapy and non-drug therapies such as psychotherapy, cognitive mindfulness therapy, cognitive </w:t>
      </w:r>
      <w:r w:rsidR="00B31BCF" w:rsidRPr="00641A13">
        <w:rPr>
          <w:rFonts w:ascii="Times New Roman" w:eastAsia="Times New Roman" w:hAnsi="Times New Roman" w:cs="Times New Roman"/>
          <w:color w:val="000000" w:themeColor="text1"/>
          <w:lang w:val="en-GB"/>
        </w:rPr>
        <w:t>behavioural</w:t>
      </w:r>
      <w:r w:rsidRPr="00641A13">
        <w:rPr>
          <w:rFonts w:ascii="Times New Roman" w:eastAsia="Times New Roman" w:hAnsi="Times New Roman" w:cs="Times New Roman"/>
          <w:color w:val="000000" w:themeColor="text1"/>
          <w:lang w:val="en-GB"/>
        </w:rPr>
        <w:t xml:space="preserve"> therapy (CBT), and therapy. Dialectical </w:t>
      </w:r>
      <w:r w:rsidR="00B31BCF" w:rsidRPr="00641A13">
        <w:rPr>
          <w:rFonts w:ascii="Times New Roman" w:eastAsia="Times New Roman" w:hAnsi="Times New Roman" w:cs="Times New Roman"/>
          <w:color w:val="000000" w:themeColor="text1"/>
          <w:lang w:val="en-GB"/>
        </w:rPr>
        <w:t>Behavioural</w:t>
      </w:r>
      <w:r w:rsidRPr="00641A13">
        <w:rPr>
          <w:rFonts w:ascii="Times New Roman" w:eastAsia="Times New Roman" w:hAnsi="Times New Roman" w:cs="Times New Roman"/>
          <w:color w:val="000000" w:themeColor="text1"/>
          <w:lang w:val="en-GB"/>
        </w:rPr>
        <w:t xml:space="preserve"> (DBT).</w:t>
      </w:r>
      <w:r w:rsidR="00C8615F">
        <w:rPr>
          <w:rFonts w:ascii="Times New Roman" w:eastAsia="Times New Roman" w:hAnsi="Times New Roman" w:cs="Times New Roman"/>
          <w:color w:val="000000" w:themeColor="text1"/>
          <w:lang w:val="en-GB"/>
        </w:rPr>
        <w:fldChar w:fldCharType="begin"/>
      </w:r>
      <w:r w:rsidR="00343298">
        <w:rPr>
          <w:rFonts w:ascii="Times New Roman" w:eastAsia="Times New Roman" w:hAnsi="Times New Roman" w:cs="Times New Roman"/>
          <w:color w:val="000000" w:themeColor="text1"/>
          <w:lang w:val="en-GB"/>
        </w:rPr>
        <w:instrText xml:space="preserve"> ADDIN ZOTERO_ITEM CSL_CITATION {"citationID":"07WYJH7v","properties":{"formattedCitation":"(Sahranavard and Miri, 2018)","plainCitation":"(Sahranavard and Miri, 2018)","noteIndex":0},"citationItems":[{"id":61,"uris":["http://zotero.org/users/local/dfCui54V/items/4QBJWC74"],"uri":["http://zotero.org/users/local/dfCui54V/items/4QBJWC74"],"itemData":{"id":61,"type":"article-journal","abstract":"Various therapeutic approaches have been used to improve depressive symptoms in substance abusers. In a quasiexperimental study with a pretest-posttest design and experimental and control groups, we examined and compared the effectiveness of two group-based treatment strategies—cognitive behavioral therapy (CBT) and dialectical behavioral therapy (DBT)—in reducing depressive symptoms among Iranian women substance abusers. The statistical population included all female addict patients who referred to addiction treatment centers of Birjand city in 2015. A sample of 30 subjects were selected through the available sampling method and randomly assigned into experimental (CBT and DBT) and control groups (each group, 10 patients). The data collection instrument was the Beck Depression Inventory (BDI) questionnaire. The patients in the experimental groups were given skills in eight sessions of 90 min. The data were analyzed by the SPSS-19 software by using mean, standard deviation, and percentages at the descriptive level and analysis of covariance (ANCOVA) test at the inferential level. The comparison of the mean depression score before intervention in all the groups showed no significant difference. However, after intervention, the findings showed that both CBT and DBT interventions could reduce the mean scores of depression in women substance abusers, 17.5 ± 3.0 vs 29.3 ± 4.1 (F[1,17] = 51.91, p value &lt; 0.01) and 14.7 ± 1.8 vs 29.3 ± 4.1 (F[1,17] = 106.62, p value &lt; 0.01), respectively, for CBT and DBT. Post-treatment effect sizes were large and did not differ statistically for CBT (ηp2, 0.75) and DBT (ηp2, 0.86). Therefore, this study highlights the importance of CBT and DBT skills training to substance abusers and provides initial evidence of their effectiveness.","container-title":"Psicologia: Reflexão e Crítica","DOI":"10.1186/s41155-018-0094-z","ISSN":"1678-7153","issue":"1","journalAbbreviation":"Psicol. Refl. Crít.","language":"en","page":"15","source":"DOI.org (Crossref)","title":"A comparative study of the effectiveness of group-based cognitive behavioral therapy and dialectical behavioral therapy in reducing depressive symptoms in Iranian women substance abusers","URL":"https://prc.springeropen.com/articles/10.1186/s41155-018-0094-z","volume":"31","author":[{"family":"Sahranavard","given":"Sara"},{"family":"Miri","given":"Mohammad Reza"}],"accessed":{"date-parts":[["2021",9,1]]},"issued":{"date-parts":[["2018",12]]}}}],"schema":"https://github.com/citation-style-language/schema/raw/master/csl-citation.json"} </w:instrText>
      </w:r>
      <w:r w:rsidR="00C8615F">
        <w:rPr>
          <w:rFonts w:ascii="Times New Roman" w:eastAsia="Times New Roman" w:hAnsi="Times New Roman" w:cs="Times New Roman"/>
          <w:color w:val="000000" w:themeColor="text1"/>
          <w:lang w:val="en-GB"/>
        </w:rPr>
        <w:fldChar w:fldCharType="separate"/>
      </w:r>
      <w:r w:rsidR="00343298">
        <w:rPr>
          <w:rFonts w:ascii="Times New Roman" w:eastAsia="Times New Roman" w:hAnsi="Times New Roman" w:cs="Times New Roman"/>
          <w:noProof/>
          <w:color w:val="000000" w:themeColor="text1"/>
          <w:lang w:val="en-GB"/>
        </w:rPr>
        <w:t>(Sahranavard and Miri, 2018)</w:t>
      </w:r>
      <w:r w:rsidR="00C8615F">
        <w:rPr>
          <w:rFonts w:ascii="Times New Roman" w:eastAsia="Times New Roman" w:hAnsi="Times New Roman" w:cs="Times New Roman"/>
          <w:color w:val="000000" w:themeColor="text1"/>
          <w:lang w:val="en-GB"/>
        </w:rPr>
        <w:fldChar w:fldCharType="end"/>
      </w:r>
    </w:p>
    <w:p w14:paraId="46306F3B" w14:textId="5B951A7E" w:rsidR="0054FA3B" w:rsidRDefault="0054FA3B" w:rsidP="0054FA3B">
      <w:pPr>
        <w:ind w:left="426"/>
        <w:jc w:val="both"/>
        <w:rPr>
          <w:rFonts w:ascii="Times New Roman" w:eastAsia="Times New Roman" w:hAnsi="Times New Roman" w:cs="Times New Roman"/>
          <w:color w:val="000000" w:themeColor="text1"/>
          <w:lang w:val="en-GB"/>
        </w:rPr>
      </w:pPr>
    </w:p>
    <w:p w14:paraId="5A8952CB" w14:textId="75D5B9B3" w:rsidR="7235A11C" w:rsidRPr="00641A13" w:rsidRDefault="7235A11C" w:rsidP="202B1009">
      <w:pPr>
        <w:ind w:left="426"/>
        <w:jc w:val="both"/>
        <w:rPr>
          <w:rFonts w:ascii="Times New Roman" w:eastAsia="Times New Roman" w:hAnsi="Times New Roman" w:cs="Times New Roman"/>
          <w:color w:val="000000" w:themeColor="text1"/>
          <w:lang w:val="en-GB"/>
        </w:rPr>
      </w:pPr>
      <w:r w:rsidRPr="00641A13">
        <w:rPr>
          <w:rFonts w:ascii="Times New Roman" w:eastAsia="Times New Roman" w:hAnsi="Times New Roman" w:cs="Times New Roman"/>
          <w:color w:val="000000" w:themeColor="text1"/>
          <w:lang w:val="en-GB"/>
        </w:rPr>
        <w:t xml:space="preserve">CBT is a type of psychotherapy that helps patients </w:t>
      </w:r>
      <w:r w:rsidR="00343298" w:rsidRPr="00641A13">
        <w:rPr>
          <w:rFonts w:ascii="Times New Roman" w:eastAsia="Times New Roman" w:hAnsi="Times New Roman" w:cs="Times New Roman"/>
          <w:color w:val="000000" w:themeColor="text1"/>
          <w:lang w:val="en-GB"/>
        </w:rPr>
        <w:t>analyse</w:t>
      </w:r>
      <w:r w:rsidRPr="00641A13">
        <w:rPr>
          <w:rFonts w:ascii="Times New Roman" w:eastAsia="Times New Roman" w:hAnsi="Times New Roman" w:cs="Times New Roman"/>
          <w:color w:val="000000" w:themeColor="text1"/>
          <w:lang w:val="en-GB"/>
        </w:rPr>
        <w:t xml:space="preserve"> the relationships between their emotions, perceptions, and </w:t>
      </w:r>
      <w:r w:rsidR="00343298" w:rsidRPr="00641A13">
        <w:rPr>
          <w:rFonts w:ascii="Times New Roman" w:eastAsia="Times New Roman" w:hAnsi="Times New Roman" w:cs="Times New Roman"/>
          <w:color w:val="000000" w:themeColor="text1"/>
          <w:lang w:val="en-GB"/>
        </w:rPr>
        <w:t>behaviours</w:t>
      </w:r>
      <w:r w:rsidRPr="00641A13">
        <w:rPr>
          <w:rFonts w:ascii="Times New Roman" w:eastAsia="Times New Roman" w:hAnsi="Times New Roman" w:cs="Times New Roman"/>
          <w:color w:val="000000" w:themeColor="text1"/>
          <w:lang w:val="en-GB"/>
        </w:rPr>
        <w:t xml:space="preserve"> to identify and correct irrational and </w:t>
      </w:r>
      <w:r w:rsidR="00343298" w:rsidRPr="00641A13">
        <w:rPr>
          <w:rFonts w:ascii="Times New Roman" w:eastAsia="Times New Roman" w:hAnsi="Times New Roman" w:cs="Times New Roman"/>
          <w:color w:val="000000" w:themeColor="text1"/>
          <w:lang w:val="en-GB"/>
        </w:rPr>
        <w:t>self-centred</w:t>
      </w:r>
      <w:r w:rsidRPr="00641A13">
        <w:rPr>
          <w:rFonts w:ascii="Times New Roman" w:eastAsia="Times New Roman" w:hAnsi="Times New Roman" w:cs="Times New Roman"/>
          <w:color w:val="000000" w:themeColor="text1"/>
          <w:lang w:val="en-GB"/>
        </w:rPr>
        <w:t xml:space="preserve"> thoughts, thereby improving their mental health and modifying their </w:t>
      </w:r>
      <w:r w:rsidR="00343298" w:rsidRPr="00641A13">
        <w:rPr>
          <w:rFonts w:ascii="Times New Roman" w:eastAsia="Times New Roman" w:hAnsi="Times New Roman" w:cs="Times New Roman"/>
          <w:color w:val="000000" w:themeColor="text1"/>
          <w:lang w:val="en-GB"/>
        </w:rPr>
        <w:t>behaviour</w:t>
      </w:r>
      <w:r w:rsidRPr="00641A13">
        <w:rPr>
          <w:rFonts w:ascii="Times New Roman" w:eastAsia="Times New Roman" w:hAnsi="Times New Roman" w:cs="Times New Roman"/>
          <w:color w:val="000000" w:themeColor="text1"/>
          <w:lang w:val="en-GB"/>
        </w:rPr>
        <w:t xml:space="preserve">. Research and clinical practice have shown CBT to be effective in reducing symptoms and rates of relapse in a variety of mental disorders. It has been examined for the efficacy and acceptability of cognitive </w:t>
      </w:r>
      <w:r w:rsidR="00A957FF" w:rsidRPr="00641A13">
        <w:rPr>
          <w:rFonts w:ascii="Times New Roman" w:eastAsia="Times New Roman" w:hAnsi="Times New Roman" w:cs="Times New Roman"/>
          <w:color w:val="000000" w:themeColor="text1"/>
          <w:lang w:val="en-GB"/>
        </w:rPr>
        <w:t>behavioural</w:t>
      </w:r>
      <w:r w:rsidRPr="00641A13">
        <w:rPr>
          <w:rFonts w:ascii="Times New Roman" w:eastAsia="Times New Roman" w:hAnsi="Times New Roman" w:cs="Times New Roman"/>
          <w:color w:val="000000" w:themeColor="text1"/>
          <w:lang w:val="en-GB"/>
        </w:rPr>
        <w:t xml:space="preserve"> therapy (CBT) compared to all other psychotherapeutic approaches for acute depression. </w:t>
      </w:r>
      <w:r w:rsidR="00375FFB" w:rsidRPr="00641A13">
        <w:rPr>
          <w:rFonts w:ascii="Times New Roman" w:eastAsia="Times New Roman" w:hAnsi="Times New Roman" w:cs="Times New Roman"/>
          <w:color w:val="000000" w:themeColor="text1"/>
          <w:lang w:val="en-GB"/>
        </w:rPr>
        <w:t>R</w:t>
      </w:r>
      <w:r w:rsidRPr="00641A13">
        <w:rPr>
          <w:rFonts w:ascii="Times New Roman" w:eastAsia="Times New Roman" w:hAnsi="Times New Roman" w:cs="Times New Roman"/>
          <w:color w:val="000000" w:themeColor="text1"/>
          <w:lang w:val="en-GB"/>
        </w:rPr>
        <w:t>eported the efficacy of CBT on cannabis dependence, with evidence showing greater effectiveness of multi-session CBT than a single session or other brief interventions and lower discontinuation rates compared to other control conditions. In another study, group training in cognitive-</w:t>
      </w:r>
      <w:r w:rsidR="00A957FF" w:rsidRPr="00641A13">
        <w:rPr>
          <w:rFonts w:ascii="Times New Roman" w:eastAsia="Times New Roman" w:hAnsi="Times New Roman" w:cs="Times New Roman"/>
          <w:color w:val="000000" w:themeColor="text1"/>
          <w:lang w:val="en-GB"/>
        </w:rPr>
        <w:t>behavioural</w:t>
      </w:r>
      <w:r w:rsidRPr="00641A13">
        <w:rPr>
          <w:rFonts w:ascii="Times New Roman" w:eastAsia="Times New Roman" w:hAnsi="Times New Roman" w:cs="Times New Roman"/>
          <w:color w:val="000000" w:themeColor="text1"/>
          <w:lang w:val="en-GB"/>
        </w:rPr>
        <w:t xml:space="preserve"> stress management was found to be a useful intervention for addicts on methadone maintenance treatment.</w:t>
      </w:r>
      <w:r w:rsidR="00343298">
        <w:rPr>
          <w:rFonts w:ascii="Times New Roman" w:eastAsia="Times New Roman" w:hAnsi="Times New Roman" w:cs="Times New Roman"/>
          <w:color w:val="000000" w:themeColor="text1"/>
          <w:lang w:val="en-GB"/>
        </w:rPr>
        <w:fldChar w:fldCharType="begin"/>
      </w:r>
      <w:r w:rsidR="00C7726E">
        <w:rPr>
          <w:rFonts w:ascii="Times New Roman" w:eastAsia="Times New Roman" w:hAnsi="Times New Roman" w:cs="Times New Roman"/>
          <w:color w:val="000000" w:themeColor="text1"/>
          <w:lang w:val="en-GB"/>
        </w:rPr>
        <w:instrText xml:space="preserve"> ADDIN ZOTERO_ITEM CSL_CITATION {"citationID":"zW3adv7O","properties":{"formattedCitation":"(Sahranavard and Miri, 2018)","plainCitation":"(Sahranavard and Miri, 2018)","noteIndex":0},"citationItems":[{"id":61,"uris":["http://zotero.org/users/local/dfCui54V/items/4QBJWC74"],"uri":["http://zotero.org/users/local/dfCui54V/items/4QBJWC74"],"itemData":{"id":61,"type":"article-journal","abstract":"Various therapeutic approaches have been used to improve depressive symptoms in substance abusers. In a quasiexperimental study with a pretest-posttest design and experimental and control groups, we examined and compared the effectiveness of two group-based treatment strategies—cognitive behavioral therapy (CBT) and dialectical behavioral therapy (DBT)—in reducing depressive symptoms among Iranian women substance abusers. The statistical population included all female addict patients who referred to addiction treatment centers of Birjand city in 2015. A sample of 30 subjects were selected through the available sampling method and randomly assigned into experimental (CBT and DBT) and control groups (each group, 10 patients). The data collection instrument was the Beck Depression Inventory (BDI) questionnaire. The patients in the experimental groups were given skills in eight sessions of 90 min. The data were analyzed by the SPSS-19 software by using mean, standard deviation, and percentages at the descriptive level and analysis of covariance (ANCOVA) test at the inferential level. The comparison of the mean depression score before intervention in all the groups showed no significant difference. However, after intervention, the findings showed that both CBT and DBT interventions could reduce the mean scores of depression in women substance abusers, 17.5 ± 3.0 vs 29.3 ± 4.1 (F[1,17] = 51.91, p value &lt; 0.01) and 14.7 ± 1.8 vs 29.3 ± 4.1 (F[1,17] = 106.62, p value &lt; 0.01), respectively, for CBT and DBT. Post-treatment effect sizes were large and did not differ statistically for CBT (ηp2, 0.75) and DBT (ηp2, 0.86). Therefore, this study highlights the importance of CBT and DBT skills training to substance abusers and provides initial evidence of their effectiveness.","container-title":"Psicologia: Reflexão e Crítica","DOI":"10.1186/s41155-018-0094-z","ISSN":"1678-7153","issue":"1","journalAbbreviation":"Psicol. Refl. Crít.","language":"en","page":"15","source":"DOI.org (Crossref)","title":"A comparative study of the effectiveness of group-based cognitive behavioral therapy and dialectical behavioral therapy in reducing depressive symptoms in Iranian women substance abusers","URL":"https://prc.springeropen.com/articles/10.1186/s41155-018-0094-z","volume":"31","author":[{"family":"Sahranavard","given":"Sara"},{"family":"Miri","given":"Mohammad Reza"}],"accessed":{"date-parts":[["2021",9,1]]},"issued":{"date-parts":[["2018",12]]}}}],"schema":"https://github.com/citation-style-language/schema/raw/master/csl-citation.json"} </w:instrText>
      </w:r>
      <w:r w:rsidR="00343298">
        <w:rPr>
          <w:rFonts w:ascii="Times New Roman" w:eastAsia="Times New Roman" w:hAnsi="Times New Roman" w:cs="Times New Roman"/>
          <w:color w:val="000000" w:themeColor="text1"/>
          <w:lang w:val="en-GB"/>
        </w:rPr>
        <w:fldChar w:fldCharType="separate"/>
      </w:r>
      <w:r w:rsidR="00C7726E">
        <w:rPr>
          <w:rFonts w:ascii="Times New Roman" w:eastAsia="Times New Roman" w:hAnsi="Times New Roman" w:cs="Times New Roman"/>
          <w:noProof/>
          <w:color w:val="000000" w:themeColor="text1"/>
          <w:lang w:val="en-GB"/>
        </w:rPr>
        <w:t>(Sahranavard and Miri, 2018)</w:t>
      </w:r>
      <w:r w:rsidR="00343298">
        <w:rPr>
          <w:rFonts w:ascii="Times New Roman" w:eastAsia="Times New Roman" w:hAnsi="Times New Roman" w:cs="Times New Roman"/>
          <w:color w:val="000000" w:themeColor="text1"/>
          <w:lang w:val="en-GB"/>
        </w:rPr>
        <w:fldChar w:fldCharType="end"/>
      </w:r>
    </w:p>
    <w:p w14:paraId="5446C4A3" w14:textId="0D692828" w:rsidR="0054FA3B" w:rsidRPr="00A957FF" w:rsidRDefault="7235A11C" w:rsidP="0054FA3B">
      <w:pPr>
        <w:ind w:left="426"/>
        <w:jc w:val="both"/>
        <w:rPr>
          <w:rFonts w:ascii="Times New Roman" w:eastAsia="Times New Roman" w:hAnsi="Times New Roman" w:cs="Times New Roman"/>
          <w:color w:val="000000" w:themeColor="text1"/>
          <w:lang w:val="en-GB"/>
        </w:rPr>
      </w:pPr>
      <w:r w:rsidRPr="00A957FF">
        <w:rPr>
          <w:rFonts w:ascii="Times New Roman" w:eastAsia="Times New Roman" w:hAnsi="Times New Roman" w:cs="Times New Roman"/>
          <w:color w:val="000000" w:themeColor="text1"/>
          <w:lang w:val="en-GB"/>
        </w:rPr>
        <w:t xml:space="preserve">Dialectical </w:t>
      </w:r>
      <w:r w:rsidR="00A957FF" w:rsidRPr="00A957FF">
        <w:rPr>
          <w:rFonts w:ascii="Times New Roman" w:eastAsia="Times New Roman" w:hAnsi="Times New Roman" w:cs="Times New Roman"/>
          <w:color w:val="000000" w:themeColor="text1"/>
          <w:lang w:val="en-GB"/>
        </w:rPr>
        <w:t>Behaviour</w:t>
      </w:r>
      <w:r w:rsidRPr="00A957FF">
        <w:rPr>
          <w:rFonts w:ascii="Times New Roman" w:eastAsia="Times New Roman" w:hAnsi="Times New Roman" w:cs="Times New Roman"/>
          <w:color w:val="000000" w:themeColor="text1"/>
          <w:lang w:val="en-GB"/>
        </w:rPr>
        <w:t xml:space="preserve"> Therapy (DBT), along with the CBT approach, is one of the other approaches that may be an effective treatment for depression in substance abuse patients. DBT includes pain tolerance skills, emotional regulation skills, and interpersonal skills, as well as mindfulness skills. DBT also provides a combination of cognitive-</w:t>
      </w:r>
      <w:r w:rsidR="00A957FF" w:rsidRPr="00A957FF">
        <w:rPr>
          <w:rFonts w:ascii="Times New Roman" w:eastAsia="Times New Roman" w:hAnsi="Times New Roman" w:cs="Times New Roman"/>
          <w:color w:val="000000" w:themeColor="text1"/>
          <w:lang w:val="en-GB"/>
        </w:rPr>
        <w:t>behavioural</w:t>
      </w:r>
      <w:r w:rsidRPr="00A957FF">
        <w:rPr>
          <w:rFonts w:ascii="Times New Roman" w:eastAsia="Times New Roman" w:hAnsi="Times New Roman" w:cs="Times New Roman"/>
          <w:color w:val="000000" w:themeColor="text1"/>
          <w:lang w:val="en-GB"/>
        </w:rPr>
        <w:t xml:space="preserve"> </w:t>
      </w:r>
      <w:r w:rsidRPr="00A957FF">
        <w:rPr>
          <w:rFonts w:ascii="Times New Roman" w:eastAsia="Times New Roman" w:hAnsi="Times New Roman" w:cs="Times New Roman"/>
          <w:color w:val="000000" w:themeColor="text1"/>
          <w:lang w:val="en-GB"/>
        </w:rPr>
        <w:lastRenderedPageBreak/>
        <w:t xml:space="preserve">strategies to develop cognitive skills and emotional and </w:t>
      </w:r>
      <w:r w:rsidR="00A957FF" w:rsidRPr="00A957FF">
        <w:rPr>
          <w:rFonts w:ascii="Times New Roman" w:eastAsia="Times New Roman" w:hAnsi="Times New Roman" w:cs="Times New Roman"/>
          <w:color w:val="000000" w:themeColor="text1"/>
          <w:lang w:val="en-GB"/>
        </w:rPr>
        <w:t>behavioural</w:t>
      </w:r>
      <w:r w:rsidRPr="00A957FF">
        <w:rPr>
          <w:rFonts w:ascii="Times New Roman" w:eastAsia="Times New Roman" w:hAnsi="Times New Roman" w:cs="Times New Roman"/>
          <w:color w:val="000000" w:themeColor="text1"/>
          <w:lang w:val="en-GB"/>
        </w:rPr>
        <w:t xml:space="preserve"> effects. This therapy can systematically increase the likelihood of a positive outcome </w:t>
      </w:r>
      <w:r w:rsidR="00F77CD2" w:rsidRPr="00A957FF">
        <w:rPr>
          <w:rFonts w:ascii="Times New Roman" w:eastAsia="Times New Roman" w:hAnsi="Times New Roman" w:cs="Times New Roman"/>
          <w:color w:val="000000" w:themeColor="text1"/>
          <w:lang w:val="en-GB"/>
        </w:rPr>
        <w:t>and</w:t>
      </w:r>
      <w:r w:rsidRPr="00A957FF">
        <w:rPr>
          <w:rFonts w:ascii="Times New Roman" w:eastAsia="Times New Roman" w:hAnsi="Times New Roman" w:cs="Times New Roman"/>
          <w:color w:val="000000" w:themeColor="text1"/>
          <w:lang w:val="en-GB"/>
        </w:rPr>
        <w:t xml:space="preserve"> facilitate the reduction of maladaptive </w:t>
      </w:r>
      <w:r w:rsidR="00A957FF" w:rsidRPr="00A957FF">
        <w:rPr>
          <w:rFonts w:ascii="Times New Roman" w:eastAsia="Times New Roman" w:hAnsi="Times New Roman" w:cs="Times New Roman"/>
          <w:color w:val="000000" w:themeColor="text1"/>
          <w:lang w:val="en-GB"/>
        </w:rPr>
        <w:t>behaviours</w:t>
      </w:r>
      <w:r w:rsidRPr="00A957FF">
        <w:rPr>
          <w:rFonts w:ascii="Times New Roman" w:eastAsia="Times New Roman" w:hAnsi="Times New Roman" w:cs="Times New Roman"/>
          <w:color w:val="000000" w:themeColor="text1"/>
          <w:lang w:val="en-GB"/>
        </w:rPr>
        <w:t xml:space="preserve"> through effective coping mechanisms. Adults. Several randomized clinical trials have shown that DBT for drug addicts reduces drug addiction in patients with borderline personality disorder. DBT may be effective in reducing rates of major depression and suicidal tendencies</w:t>
      </w:r>
      <w:r w:rsidR="282D9EA9" w:rsidRPr="3C0F0D84">
        <w:rPr>
          <w:rFonts w:ascii="Times New Roman" w:eastAsia="Times New Roman" w:hAnsi="Times New Roman" w:cs="Times New Roman"/>
          <w:color w:val="000000" w:themeColor="text1"/>
          <w:lang w:val="en-GB"/>
        </w:rPr>
        <w:t>.</w:t>
      </w:r>
      <w:r w:rsidR="00C7726E">
        <w:rPr>
          <w:rFonts w:ascii="Times New Roman" w:eastAsia="Times New Roman" w:hAnsi="Times New Roman" w:cs="Times New Roman"/>
          <w:color w:val="000000" w:themeColor="text1"/>
          <w:lang w:val="en-GB"/>
        </w:rPr>
        <w:fldChar w:fldCharType="begin"/>
      </w:r>
      <w:r w:rsidR="001D019A">
        <w:rPr>
          <w:rFonts w:ascii="Times New Roman" w:eastAsia="Times New Roman" w:hAnsi="Times New Roman" w:cs="Times New Roman"/>
          <w:color w:val="000000" w:themeColor="text1"/>
          <w:lang w:val="en-GB"/>
        </w:rPr>
        <w:instrText xml:space="preserve"> ADDIN ZOTERO_ITEM CSL_CITATION {"citationID":"G8lKjw5Z","properties":{"formattedCitation":"(Sahranavard and Miri, 2018)","plainCitation":"(Sahranavard and Miri, 2018)","noteIndex":0},"citationItems":[{"id":61,"uris":["http://zotero.org/users/local/dfCui54V/items/4QBJWC74"],"uri":["http://zotero.org/users/local/dfCui54V/items/4QBJWC74"],"itemData":{"id":61,"type":"article-journal","abstract":"Various therapeutic approaches have been used to improve depressive symptoms in substance abusers. In a quasiexperimental study with a pretest-posttest design and experimental and control groups, we examined and compared the effectiveness of two group-based treatment strategies—cognitive behavioral therapy (CBT) and dialectical behavioral therapy (DBT)—in reducing depressive symptoms among Iranian women substance abusers. The statistical population included all female addict patients who referred to addiction treatment centers of Birjand city in 2015. A sample of 30 subjects were selected through the available sampling method and randomly assigned into experimental (CBT and DBT) and control groups (each group, 10 patients). The data collection instrument was the Beck Depression Inventory (BDI) questionnaire. The patients in the experimental groups were given skills in eight sessions of 90 min. The data were analyzed by the SPSS-19 software by using mean, standard deviation, and percentages at the descriptive level and analysis of covariance (ANCOVA) test at the inferential level. The comparison of the mean depression score before intervention in all the groups showed no significant difference. However, after intervention, the findings showed that both CBT and DBT interventions could reduce the mean scores of depression in women substance abusers, 17.5 ± 3.0 vs 29.3 ± 4.1 (F[1,17] = 51.91, p value &lt; 0.01) and 14.7 ± 1.8 vs 29.3 ± 4.1 (F[1,17] = 106.62, p value &lt; 0.01), respectively, for CBT and DBT. Post-treatment effect sizes were large and did not differ statistically for CBT (ηp2, 0.75) and DBT (ηp2, 0.86). Therefore, this study highlights the importance of CBT and DBT skills training to substance abusers and provides initial evidence of their effectiveness.","container-title":"Psicologia: Reflexão e Crítica","DOI":"10.1186/s41155-018-0094-z","ISSN":"1678-7153","issue":"1","journalAbbreviation":"Psicol. Refl. Crít.","language":"en","page":"15","source":"DOI.org (Crossref)","title":"A comparative study of the effectiveness of group-based cognitive behavioral therapy and dialectical behavioral therapy in reducing depressive symptoms in Iranian women substance abusers","URL":"https://prc.springeropen.com/articles/10.1186/s41155-018-0094-z","volume":"31","author":[{"family":"Sahranavard","given":"Sara"},{"family":"Miri","given":"Mohammad Reza"}],"accessed":{"date-parts":[["2021",9,1]]},"issued":{"date-parts":[["2018",12]]}}}],"schema":"https://github.com/citation-style-language/schema/raw/master/csl-citation.json"} </w:instrText>
      </w:r>
      <w:r w:rsidR="00C7726E">
        <w:rPr>
          <w:rFonts w:ascii="Times New Roman" w:eastAsia="Times New Roman" w:hAnsi="Times New Roman" w:cs="Times New Roman"/>
          <w:color w:val="000000" w:themeColor="text1"/>
          <w:lang w:val="en-GB"/>
        </w:rPr>
        <w:fldChar w:fldCharType="separate"/>
      </w:r>
      <w:r w:rsidR="001D019A">
        <w:rPr>
          <w:rFonts w:ascii="Times New Roman" w:eastAsia="Times New Roman" w:hAnsi="Times New Roman" w:cs="Times New Roman"/>
          <w:noProof/>
          <w:color w:val="000000" w:themeColor="text1"/>
          <w:lang w:val="en-GB"/>
        </w:rPr>
        <w:t>(Sahranavard and Miri, 2018)</w:t>
      </w:r>
      <w:r w:rsidR="00C7726E">
        <w:rPr>
          <w:rFonts w:ascii="Times New Roman" w:eastAsia="Times New Roman" w:hAnsi="Times New Roman" w:cs="Times New Roman"/>
          <w:color w:val="000000" w:themeColor="text1"/>
          <w:lang w:val="en-GB"/>
        </w:rPr>
        <w:fldChar w:fldCharType="end"/>
      </w:r>
    </w:p>
    <w:p w14:paraId="0BFB79DE" w14:textId="031A327A" w:rsidR="74A909F6" w:rsidRDefault="74A909F6" w:rsidP="74A909F6">
      <w:pPr>
        <w:ind w:left="426"/>
        <w:jc w:val="both"/>
        <w:rPr>
          <w:rFonts w:ascii="Times New Roman" w:eastAsia="Times New Roman" w:hAnsi="Times New Roman" w:cs="Times New Roman"/>
          <w:color w:val="000000" w:themeColor="text1"/>
          <w:lang w:val="en-GB"/>
        </w:rPr>
      </w:pPr>
    </w:p>
    <w:p w14:paraId="5229E729" w14:textId="23206F01" w:rsidR="10235398" w:rsidRDefault="10235398" w:rsidP="74A909F6">
      <w:pPr>
        <w:ind w:left="426"/>
        <w:jc w:val="both"/>
        <w:rPr>
          <w:rFonts w:ascii="Times New Roman" w:eastAsia="Times New Roman" w:hAnsi="Times New Roman" w:cs="Times New Roman"/>
          <w:color w:val="000000" w:themeColor="text1"/>
          <w:lang w:val="en-GB"/>
        </w:rPr>
      </w:pPr>
      <w:r w:rsidRPr="74A909F6">
        <w:rPr>
          <w:rFonts w:ascii="Times New Roman" w:eastAsia="Times New Roman" w:hAnsi="Times New Roman" w:cs="Times New Roman"/>
          <w:color w:val="000000" w:themeColor="text1"/>
          <w:lang w:val="en-GB"/>
        </w:rPr>
        <w:t xml:space="preserve">Due to the high prevalence of drug abuse and the fact that substance abuse is one of the most complex problems with varying physical, psychological, </w:t>
      </w:r>
      <w:r w:rsidR="0083475C" w:rsidRPr="74A909F6">
        <w:rPr>
          <w:rFonts w:ascii="Times New Roman" w:eastAsia="Times New Roman" w:hAnsi="Times New Roman" w:cs="Times New Roman"/>
          <w:color w:val="000000" w:themeColor="text1"/>
          <w:lang w:val="en-GB"/>
        </w:rPr>
        <w:t>behavioural,</w:t>
      </w:r>
      <w:r w:rsidRPr="74A909F6">
        <w:rPr>
          <w:rFonts w:ascii="Times New Roman" w:eastAsia="Times New Roman" w:hAnsi="Times New Roman" w:cs="Times New Roman"/>
          <w:color w:val="000000" w:themeColor="text1"/>
          <w:lang w:val="en-GB"/>
        </w:rPr>
        <w:t xml:space="preserve"> and social aspects and due to the lack of comparative studies Compared the effectiveness of CBT and Group DBT in the Treatment of Drug-Based Depression among drug addicts, this study compared the effectiveness of these two treatment strategies in reducing depressive symptoms in addicted Iranian women</w:t>
      </w:r>
      <w:r w:rsidRPr="391CFB29">
        <w:rPr>
          <w:rFonts w:ascii="Times New Roman" w:eastAsia="Times New Roman" w:hAnsi="Times New Roman" w:cs="Times New Roman"/>
          <w:color w:val="000000" w:themeColor="text1"/>
          <w:lang w:val="en-GB"/>
        </w:rPr>
        <w:t>.</w:t>
      </w:r>
      <w:r w:rsidR="001D019A">
        <w:rPr>
          <w:rFonts w:ascii="Times New Roman" w:eastAsia="Times New Roman" w:hAnsi="Times New Roman" w:cs="Times New Roman"/>
          <w:color w:val="000000" w:themeColor="text1"/>
          <w:lang w:val="en-GB"/>
        </w:rPr>
        <w:fldChar w:fldCharType="begin"/>
      </w:r>
      <w:r w:rsidR="00746443">
        <w:rPr>
          <w:rFonts w:ascii="Times New Roman" w:eastAsia="Times New Roman" w:hAnsi="Times New Roman" w:cs="Times New Roman"/>
          <w:color w:val="000000" w:themeColor="text1"/>
          <w:lang w:val="en-GB"/>
        </w:rPr>
        <w:instrText xml:space="preserve"> ADDIN ZOTERO_ITEM CSL_CITATION {"citationID":"euhQHtOq","properties":{"formattedCitation":"(Wilks {\\i{}et al.}, 2017)","plainCitation":"(Wilks et al., 2017)","noteIndex":0},"citationItems":[{"id":63,"uris":["http://zotero.org/users/local/dfCui54V/items/7QUAYTVM"],"uri":["http://zotero.org/users/local/dfCui54V/items/7QUAYTVM"],"itemData":{"id":63,"type":"article-journal","abstract":"Background: The need to develop effective and accessible interventions for suicidal individuals engaging in heavy episodic drinking (HED) cannot be understated. While the link between alcohol use and suicidality is a complex one that remains to be elucidated, emotion dysregulation may play a key role in alcohol-related suicide risk in these individuals.\nObjective: In the current study, an 8-week Internet-delivered dialectical behavior therapy (DBT) skills training intervention was developed and preliminarily evaluated for suicidal individuals who engage in HED to regulate emotions. The aim of the study is to evaluate the feasibility and effectiveness of the therapist-assisted and Internet-delivered intervention, and to inform the design of a subsequent full-scale study.\nMethods: The study was a pilot randomized controlled trial comparing participants receiving immediate-treatment (n=30) to waitlist controls (n=29) over a period of 16 weeks. Intervention effects will be assessed longitudinally using hierarchical linear modeling and generalized estimating equations, along with analyses of effect sizes and clinically significant change. The primary outcomes are suicidal ideation, alcohol problems, and emotion dysregulation. Secondary outcomes include alcohol-related consequences, reasons for living, skills use, and depression.\nResults: The trial is ongoing. A total of 60 individuals returned their informed consent and were randomized, of whom 59 individuals were intended to treat. A total of 50 participants in the study were retained through the 16-week enrollment.\nConclusions: There is a dearth of evidence-based treatment for individuals presenting with high risk and complex behaviors. Furthermore, computerized interventions may provide a beneficial alternative to traditional therapies. The particular clinical features and treatment needs of suicidal individuals who also engage in HED constitute key domains for further investigation that are needed to consolidate the design of appropriate interventions for this high-risk population.","container-title":"JMIR Research Protocols","DOI":"10.2196/resprot.7767","ISSN":"1929-0748","issue":"10","journalAbbreviation":"JMIR Res Protoc","language":"en","page":"e207","source":"DOI.org (Crossref)","title":"Internet-Delivered Dialectical Behavioral Therapy Skills Training for Suicidal and Heavy Episodic Drinkers: Protocol and Preliminary Results of a Randomized Controlled Trial","title-short":"Internet-Delivered Dialectical Behavioral Therapy Skills Training for Suicidal and Heavy Episodic Drinkers","URL":"http://www.researchprotocols.org/2017/10/e207/","volume":"6","author":[{"family":"Wilks","given":"Chelsey"},{"family":"Yin","given":"Qingqing"},{"family":"Ang","given":"Sin Yee"},{"family":"Matsumiya","given":"Brandon"},{"family":"Lungu","given":"Anita"},{"family":"Linehan","given":"Marsha"}],"accessed":{"date-parts":[["2021",9,1]]},"issued":{"date-parts":[["2017",10,25]]}}}],"schema":"https://github.com/citation-style-language/schema/raw/master/csl-citation.json"} </w:instrText>
      </w:r>
      <w:r w:rsidR="001D019A">
        <w:rPr>
          <w:rFonts w:ascii="Times New Roman" w:eastAsia="Times New Roman" w:hAnsi="Times New Roman" w:cs="Times New Roman"/>
          <w:color w:val="000000" w:themeColor="text1"/>
          <w:lang w:val="en-GB"/>
        </w:rPr>
        <w:fldChar w:fldCharType="separate"/>
      </w:r>
      <w:r w:rsidR="00746443" w:rsidRPr="00746443">
        <w:rPr>
          <w:rFonts w:ascii="Times New Roman" w:hAnsi="Times New Roman" w:cs="Times New Roman"/>
          <w:color w:val="000000"/>
          <w:lang w:val="en-GB"/>
        </w:rPr>
        <w:t xml:space="preserve">(Wilks </w:t>
      </w:r>
      <w:r w:rsidR="00746443" w:rsidRPr="00746443">
        <w:rPr>
          <w:rFonts w:ascii="Times New Roman" w:hAnsi="Times New Roman" w:cs="Times New Roman"/>
          <w:i/>
          <w:iCs/>
          <w:color w:val="000000"/>
          <w:lang w:val="en-GB"/>
        </w:rPr>
        <w:t>et al.</w:t>
      </w:r>
      <w:r w:rsidR="00746443" w:rsidRPr="00746443">
        <w:rPr>
          <w:rFonts w:ascii="Times New Roman" w:hAnsi="Times New Roman" w:cs="Times New Roman"/>
          <w:color w:val="000000"/>
          <w:lang w:val="en-GB"/>
        </w:rPr>
        <w:t>, 2017)</w:t>
      </w:r>
      <w:r w:rsidR="001D019A">
        <w:rPr>
          <w:rFonts w:ascii="Times New Roman" w:eastAsia="Times New Roman" w:hAnsi="Times New Roman" w:cs="Times New Roman"/>
          <w:color w:val="000000" w:themeColor="text1"/>
          <w:lang w:val="en-GB"/>
        </w:rPr>
        <w:fldChar w:fldCharType="end"/>
      </w:r>
    </w:p>
    <w:p w14:paraId="71AF253D" w14:textId="096FF48E" w:rsidR="29BCEE3A" w:rsidRDefault="29BCEE3A" w:rsidP="29BCEE3A">
      <w:pPr>
        <w:ind w:left="426"/>
        <w:jc w:val="both"/>
        <w:rPr>
          <w:rFonts w:ascii="Times New Roman" w:eastAsia="Times New Roman" w:hAnsi="Times New Roman" w:cs="Times New Roman"/>
          <w:color w:val="000000" w:themeColor="text1"/>
          <w:lang w:val="en-GB"/>
        </w:rPr>
      </w:pPr>
    </w:p>
    <w:p w14:paraId="3B69FB94" w14:textId="7E03C869" w:rsidR="0B95891F" w:rsidRDefault="0B95891F" w:rsidP="29BCEE3A">
      <w:pPr>
        <w:ind w:left="426"/>
        <w:jc w:val="both"/>
        <w:rPr>
          <w:rFonts w:ascii="Times New Roman" w:eastAsia="Times New Roman" w:hAnsi="Times New Roman" w:cs="Times New Roman"/>
          <w:color w:val="000000" w:themeColor="text1"/>
          <w:lang w:val="en-GB"/>
        </w:rPr>
      </w:pPr>
      <w:r w:rsidRPr="29BCEE3A">
        <w:rPr>
          <w:rFonts w:ascii="Times New Roman" w:eastAsia="Times New Roman" w:hAnsi="Times New Roman" w:cs="Times New Roman"/>
          <w:color w:val="000000" w:themeColor="text1"/>
          <w:lang w:val="en-GB"/>
        </w:rPr>
        <w:t xml:space="preserve">The need to develop effective and accessible interventions for people who commit suicide using multiple episodes (HEDs) cannot be underestimated. Although the link between alcohol consumption and suicidal tendencies is complex and still poorly understood, emotional deregulation may play an important role in alcohol-related suicide risk. </w:t>
      </w:r>
      <w:r w:rsidR="00375FFB" w:rsidRPr="29BCEE3A">
        <w:rPr>
          <w:rFonts w:ascii="Times New Roman" w:eastAsia="Times New Roman" w:hAnsi="Times New Roman" w:cs="Times New Roman"/>
          <w:color w:val="000000" w:themeColor="text1"/>
          <w:lang w:val="en-GB"/>
        </w:rPr>
        <w:t>I</w:t>
      </w:r>
      <w:r w:rsidRPr="29BCEE3A">
        <w:rPr>
          <w:rFonts w:ascii="Times New Roman" w:eastAsia="Times New Roman" w:hAnsi="Times New Roman" w:cs="Times New Roman"/>
          <w:color w:val="000000" w:themeColor="text1"/>
          <w:lang w:val="en-GB"/>
        </w:rPr>
        <w:t xml:space="preserve">n these people. </w:t>
      </w:r>
      <w:r w:rsidR="00375FFB" w:rsidRPr="29BCEE3A">
        <w:rPr>
          <w:rFonts w:ascii="Times New Roman" w:eastAsia="Times New Roman" w:hAnsi="Times New Roman" w:cs="Times New Roman"/>
          <w:color w:val="000000" w:themeColor="text1"/>
          <w:lang w:val="en-GB"/>
        </w:rPr>
        <w:t>W</w:t>
      </w:r>
      <w:r w:rsidRPr="29BCEE3A">
        <w:rPr>
          <w:rFonts w:ascii="Times New Roman" w:eastAsia="Times New Roman" w:hAnsi="Times New Roman" w:cs="Times New Roman"/>
          <w:color w:val="000000" w:themeColor="text1"/>
          <w:lang w:val="en-GB"/>
        </w:rPr>
        <w:t xml:space="preserve">as developed and pre-evaluated for suicidal people participating in HED to regulate their emotions. The purpose of the study was to evaluate the feasibility and effectiveness of a therapist-supported intervention, which was informed via the internet, and to inform the design of a large-scale follow-up study. </w:t>
      </w:r>
      <w:r w:rsidR="00375FFB" w:rsidRPr="29BCEE3A">
        <w:rPr>
          <w:rFonts w:ascii="Times New Roman" w:eastAsia="Times New Roman" w:hAnsi="Times New Roman" w:cs="Times New Roman"/>
          <w:color w:val="000000" w:themeColor="text1"/>
          <w:lang w:val="en-GB"/>
        </w:rPr>
        <w:t>A</w:t>
      </w:r>
      <w:r w:rsidRPr="29BCEE3A">
        <w:rPr>
          <w:rFonts w:ascii="Times New Roman" w:eastAsia="Times New Roman" w:hAnsi="Times New Roman" w:cs="Times New Roman"/>
          <w:color w:val="000000" w:themeColor="text1"/>
          <w:lang w:val="en-GB"/>
        </w:rPr>
        <w:t xml:space="preserve">nd participate in the HED. This study is a proof-of-concept study to evaluate the feasibility, acceptability, and preliminary effectiveness of a technology-transferred DBT skills training intervention (i.e., an e-portal). The following goals are </w:t>
      </w:r>
    </w:p>
    <w:p w14:paraId="418591FD" w14:textId="4A5DE3D4" w:rsidR="0B95891F" w:rsidRDefault="0B95891F" w:rsidP="29BCEE3A">
      <w:pPr>
        <w:ind w:left="426"/>
        <w:jc w:val="both"/>
      </w:pPr>
      <w:r w:rsidRPr="29BCEE3A">
        <w:rPr>
          <w:rFonts w:ascii="Times New Roman" w:eastAsia="Times New Roman" w:hAnsi="Times New Roman" w:cs="Times New Roman"/>
          <w:color w:val="000000" w:themeColor="text1"/>
          <w:lang w:val="en-GB"/>
        </w:rPr>
        <w:t xml:space="preserve">(1) to determine the feasibility of client recruitment, treatment management, and client retention in </w:t>
      </w:r>
      <w:r w:rsidR="0083475C" w:rsidRPr="29BCEE3A">
        <w:rPr>
          <w:rFonts w:ascii="Times New Roman" w:eastAsia="Times New Roman" w:hAnsi="Times New Roman" w:cs="Times New Roman"/>
          <w:color w:val="000000" w:themeColor="text1"/>
          <w:lang w:val="en-GB"/>
        </w:rPr>
        <w:t>treatment.</w:t>
      </w:r>
      <w:r w:rsidRPr="29BCEE3A">
        <w:rPr>
          <w:rFonts w:ascii="Times New Roman" w:eastAsia="Times New Roman" w:hAnsi="Times New Roman" w:cs="Times New Roman"/>
          <w:color w:val="000000" w:themeColor="text1"/>
          <w:lang w:val="en-GB"/>
        </w:rPr>
        <w:t xml:space="preserve"> </w:t>
      </w:r>
    </w:p>
    <w:p w14:paraId="50B21D62" w14:textId="2C7E402D" w:rsidR="0B95891F" w:rsidRDefault="0B95891F" w:rsidP="29BCEE3A">
      <w:pPr>
        <w:ind w:left="426"/>
        <w:jc w:val="both"/>
      </w:pPr>
      <w:r w:rsidRPr="29BCEE3A">
        <w:rPr>
          <w:rFonts w:ascii="Times New Roman" w:eastAsia="Times New Roman" w:hAnsi="Times New Roman" w:cs="Times New Roman"/>
          <w:color w:val="000000" w:themeColor="text1"/>
          <w:lang w:val="en-GB"/>
        </w:rPr>
        <w:t xml:space="preserve">(2) to assess the safety of the treatment for possible adverse </w:t>
      </w:r>
      <w:r w:rsidR="0083475C" w:rsidRPr="29BCEE3A">
        <w:rPr>
          <w:rFonts w:ascii="Times New Roman" w:eastAsia="Times New Roman" w:hAnsi="Times New Roman" w:cs="Times New Roman"/>
          <w:color w:val="000000" w:themeColor="text1"/>
          <w:lang w:val="en-GB"/>
        </w:rPr>
        <w:t>events.</w:t>
      </w:r>
      <w:r w:rsidRPr="29BCEE3A">
        <w:rPr>
          <w:rFonts w:ascii="Times New Roman" w:eastAsia="Times New Roman" w:hAnsi="Times New Roman" w:cs="Times New Roman"/>
          <w:color w:val="000000" w:themeColor="text1"/>
          <w:lang w:val="en-GB"/>
        </w:rPr>
        <w:t xml:space="preserve"> </w:t>
      </w:r>
    </w:p>
    <w:p w14:paraId="4D238AF7" w14:textId="2CC79402" w:rsidR="0B95891F" w:rsidRDefault="0B95891F" w:rsidP="29BCEE3A">
      <w:pPr>
        <w:ind w:left="426"/>
        <w:jc w:val="both"/>
      </w:pPr>
      <w:r w:rsidRPr="29BCEE3A">
        <w:rPr>
          <w:rFonts w:ascii="Times New Roman" w:eastAsia="Times New Roman" w:hAnsi="Times New Roman" w:cs="Times New Roman"/>
          <w:color w:val="000000" w:themeColor="text1"/>
          <w:lang w:val="en-GB"/>
        </w:rPr>
        <w:t xml:space="preserve">(3) to evaluate the feasibility of the study method (e.g., reliability of the measurements used, feasibility of randomization to treatment, adequacy of control conditions). </w:t>
      </w:r>
      <w:r w:rsidR="00375FFB" w:rsidRPr="29BCEE3A">
        <w:rPr>
          <w:rFonts w:ascii="Times New Roman" w:eastAsia="Times New Roman" w:hAnsi="Times New Roman" w:cs="Times New Roman"/>
          <w:color w:val="000000" w:themeColor="text1"/>
          <w:lang w:val="en-GB"/>
        </w:rPr>
        <w:t>C</w:t>
      </w:r>
      <w:r w:rsidRPr="29BCEE3A">
        <w:rPr>
          <w:rFonts w:ascii="Times New Roman" w:eastAsia="Times New Roman" w:hAnsi="Times New Roman" w:cs="Times New Roman"/>
          <w:color w:val="000000" w:themeColor="text1"/>
          <w:lang w:val="en-GB"/>
        </w:rPr>
        <w:t xml:space="preserve">ontrol); and </w:t>
      </w:r>
    </w:p>
    <w:p w14:paraId="74722CF5" w14:textId="7F4A7302" w:rsidR="0B95891F" w:rsidRDefault="0B95891F" w:rsidP="29BCEE3A">
      <w:pPr>
        <w:ind w:left="426"/>
        <w:jc w:val="both"/>
        <w:rPr>
          <w:rFonts w:ascii="Times New Roman" w:eastAsia="Times New Roman" w:hAnsi="Times New Roman" w:cs="Times New Roman"/>
          <w:color w:val="000000" w:themeColor="text1"/>
          <w:lang w:val="en-GB"/>
        </w:rPr>
      </w:pPr>
      <w:r w:rsidRPr="29BCEE3A">
        <w:rPr>
          <w:rFonts w:ascii="Times New Roman" w:eastAsia="Times New Roman" w:hAnsi="Times New Roman" w:cs="Times New Roman"/>
          <w:color w:val="000000" w:themeColor="text1"/>
          <w:lang w:val="en-GB"/>
        </w:rPr>
        <w:t>(4) to assess the feasibility of using a waitlisted control group in this study line and inter-individual changes over time in such a comparison group</w:t>
      </w:r>
      <w:r w:rsidRPr="7EBDBD04">
        <w:rPr>
          <w:rFonts w:ascii="Times New Roman" w:eastAsia="Times New Roman" w:hAnsi="Times New Roman" w:cs="Times New Roman"/>
          <w:color w:val="000000" w:themeColor="text1"/>
          <w:lang w:val="en-GB"/>
        </w:rPr>
        <w:t>.</w:t>
      </w:r>
      <w:r w:rsidR="00746443">
        <w:rPr>
          <w:rFonts w:ascii="Times New Roman" w:eastAsia="Times New Roman" w:hAnsi="Times New Roman" w:cs="Times New Roman"/>
          <w:color w:val="000000" w:themeColor="text1"/>
          <w:lang w:val="en-GB"/>
        </w:rPr>
        <w:fldChar w:fldCharType="begin"/>
      </w:r>
      <w:r w:rsidR="00B33A38">
        <w:rPr>
          <w:rFonts w:ascii="Times New Roman" w:eastAsia="Times New Roman" w:hAnsi="Times New Roman" w:cs="Times New Roman"/>
          <w:color w:val="000000" w:themeColor="text1"/>
          <w:lang w:val="en-GB"/>
        </w:rPr>
        <w:instrText xml:space="preserve"> ADDIN ZOTERO_ITEM CSL_CITATION {"citationID":"MiRnb4NC","properties":{"formattedCitation":"(Wilks {\\i{}et al.}, 2017)","plainCitation":"(Wilks et al., 2017)","noteIndex":0},"citationItems":[{"id":63,"uris":["http://zotero.org/users/local/dfCui54V/items/7QUAYTVM"],"uri":["http://zotero.org/users/local/dfCui54V/items/7QUAYTVM"],"itemData":{"id":63,"type":"article-journal","abstract":"Background: The need to develop effective and accessible interventions for suicidal individuals engaging in heavy episodic drinking (HED) cannot be understated. While the link between alcohol use and suicidality is a complex one that remains to be elucidated, emotion dysregulation may play a key role in alcohol-related suicide risk in these individuals.\nObjective: In the current study, an 8-week Internet-delivered dialectical behavior therapy (DBT) skills training intervention was developed and preliminarily evaluated for suicidal individuals who engage in HED to regulate emotions. The aim of the study is to evaluate the feasibility and effectiveness of the therapist-assisted and Internet-delivered intervention, and to inform the design of a subsequent full-scale study.\nMethods: The study was a pilot randomized controlled trial comparing participants receiving immediate-treatment (n=30) to waitlist controls (n=29) over a period of 16 weeks. Intervention effects will be assessed longitudinally using hierarchical linear modeling and generalized estimating equations, along with analyses of effect sizes and clinically significant change. The primary outcomes are suicidal ideation, alcohol problems, and emotion dysregulation. Secondary outcomes include alcohol-related consequences, reasons for living, skills use, and depression.\nResults: The trial is ongoing. A total of 60 individuals returned their informed consent and were randomized, of whom 59 individuals were intended to treat. A total of 50 participants in the study were retained through the 16-week enrollment.\nConclusions: There is a dearth of evidence-based treatment for individuals presenting with high risk and complex behaviors. Furthermore, computerized interventions may provide a beneficial alternative to traditional therapies. The particular clinical features and treatment needs of suicidal individuals who also engage in HED constitute key domains for further investigation that are needed to consolidate the design of appropriate interventions for this high-risk population.","container-title":"JMIR Research Protocols","DOI":"10.2196/resprot.7767","ISSN":"1929-0748","issue":"10","journalAbbreviation":"JMIR Res Protoc","language":"en","page":"e207","source":"DOI.org (Crossref)","title":"Internet-Delivered Dialectical Behavioral Therapy Skills Training for Suicidal and Heavy Episodic Drinkers: Protocol and Preliminary Results of a Randomized Controlled Trial","title-short":"Internet-Delivered Dialectical Behavioral Therapy Skills Training for Suicidal and Heavy Episodic Drinkers","URL":"http://www.researchprotocols.org/2017/10/e207/","volume":"6","author":[{"family":"Wilks","given":"Chelsey"},{"family":"Yin","given":"Qingqing"},{"family":"Ang","given":"Sin Yee"},{"family":"Matsumiya","given":"Brandon"},{"family":"Lungu","given":"Anita"},{"family":"Linehan","given":"Marsha"}],"accessed":{"date-parts":[["2021",9,1]]},"issued":{"date-parts":[["2017",10,25]]}}}],"schema":"https://github.com/citation-style-language/schema/raw/master/csl-citation.json"} </w:instrText>
      </w:r>
      <w:r w:rsidR="00746443">
        <w:rPr>
          <w:rFonts w:ascii="Times New Roman" w:eastAsia="Times New Roman" w:hAnsi="Times New Roman" w:cs="Times New Roman"/>
          <w:color w:val="000000" w:themeColor="text1"/>
          <w:lang w:val="en-GB"/>
        </w:rPr>
        <w:fldChar w:fldCharType="separate"/>
      </w:r>
      <w:r w:rsidR="00B33A38" w:rsidRPr="0B2944E5">
        <w:rPr>
          <w:rFonts w:ascii="Times New Roman" w:hAnsi="Times New Roman" w:cs="Times New Roman"/>
          <w:color w:val="000000" w:themeColor="text1"/>
          <w:lang w:val="en-GB"/>
        </w:rPr>
        <w:t xml:space="preserve">(Wilks </w:t>
      </w:r>
      <w:r w:rsidR="00B33A38" w:rsidRPr="0B2944E5">
        <w:rPr>
          <w:rFonts w:ascii="Times New Roman" w:hAnsi="Times New Roman" w:cs="Times New Roman"/>
          <w:i/>
          <w:color w:val="000000" w:themeColor="text1"/>
          <w:lang w:val="en-GB"/>
        </w:rPr>
        <w:t>et al.</w:t>
      </w:r>
      <w:r w:rsidR="00B33A38" w:rsidRPr="0B2944E5">
        <w:rPr>
          <w:rFonts w:ascii="Times New Roman" w:hAnsi="Times New Roman" w:cs="Times New Roman"/>
          <w:color w:val="000000" w:themeColor="text1"/>
          <w:lang w:val="en-GB"/>
        </w:rPr>
        <w:t>, 2017)</w:t>
      </w:r>
      <w:r w:rsidR="00746443">
        <w:rPr>
          <w:rFonts w:ascii="Times New Roman" w:eastAsia="Times New Roman" w:hAnsi="Times New Roman" w:cs="Times New Roman"/>
          <w:color w:val="000000" w:themeColor="text1"/>
          <w:lang w:val="en-GB"/>
        </w:rPr>
        <w:fldChar w:fldCharType="end"/>
      </w:r>
    </w:p>
    <w:p w14:paraId="3378CF50" w14:textId="77777777" w:rsidR="006F6D18" w:rsidRDefault="006F6D18" w:rsidP="29BCEE3A">
      <w:pPr>
        <w:ind w:left="426"/>
        <w:jc w:val="both"/>
      </w:pPr>
    </w:p>
    <w:p w14:paraId="5A8134B3" w14:textId="77777777" w:rsidR="00603121" w:rsidRDefault="00603121" w:rsidP="29BCEE3A">
      <w:pPr>
        <w:ind w:left="426"/>
        <w:jc w:val="both"/>
      </w:pPr>
    </w:p>
    <w:p w14:paraId="2B1A5D75" w14:textId="3D0033F1" w:rsidR="006F6D18" w:rsidRDefault="006F6D18" w:rsidP="29BCEE3A">
      <w:pPr>
        <w:ind w:left="426"/>
        <w:jc w:val="both"/>
      </w:pPr>
    </w:p>
    <w:p w14:paraId="4BD574CC" w14:textId="77777777" w:rsidR="007B723F" w:rsidRDefault="007B723F" w:rsidP="29BCEE3A">
      <w:pPr>
        <w:ind w:left="426"/>
        <w:jc w:val="both"/>
      </w:pPr>
    </w:p>
    <w:p w14:paraId="28A9E50A" w14:textId="78513295" w:rsidR="006F6D18" w:rsidRPr="001A4D17" w:rsidRDefault="001A4D17" w:rsidP="00486D28">
      <w:pPr>
        <w:jc w:val="both"/>
        <w:rPr>
          <w:b/>
          <w:bCs/>
          <w:sz w:val="28"/>
          <w:szCs w:val="28"/>
        </w:rPr>
      </w:pPr>
      <w:r>
        <w:rPr>
          <w:b/>
          <w:bCs/>
          <w:sz w:val="28"/>
          <w:szCs w:val="28"/>
        </w:rPr>
        <w:t>2.2 Related Work</w:t>
      </w:r>
    </w:p>
    <w:p w14:paraId="5C53834A" w14:textId="5F6F2A4C" w:rsidR="1061B080" w:rsidRDefault="1061B080" w:rsidP="41393259">
      <w:pPr>
        <w:jc w:val="both"/>
        <w:rPr>
          <w:sz w:val="28"/>
          <w:szCs w:val="28"/>
        </w:rPr>
      </w:pPr>
    </w:p>
    <w:p w14:paraId="1C8F167F" w14:textId="58F30BAD" w:rsidR="0B2944E5" w:rsidRDefault="0B2944E5" w:rsidP="0B2944E5">
      <w:pPr>
        <w:ind w:left="426"/>
        <w:jc w:val="both"/>
        <w:rPr>
          <w:rFonts w:ascii="Times New Roman" w:hAnsi="Times New Roman" w:cs="Times New Roman"/>
          <w:color w:val="000000" w:themeColor="text1"/>
          <w:lang w:val="en-GB"/>
        </w:rPr>
      </w:pPr>
    </w:p>
    <w:p w14:paraId="08D8851C" w14:textId="7B85D94D" w:rsidR="0B2944E5" w:rsidRDefault="353101FD" w:rsidP="53B6974D">
      <w:pPr>
        <w:ind w:left="426"/>
        <w:jc w:val="both"/>
        <w:rPr>
          <w:rFonts w:ascii="Times New Roman" w:hAnsi="Times New Roman" w:cs="Times New Roman"/>
          <w:color w:val="000000" w:themeColor="text1"/>
          <w:lang w:val="en-GB"/>
        </w:rPr>
      </w:pPr>
      <w:r w:rsidRPr="467B6FC9">
        <w:rPr>
          <w:rFonts w:ascii="Times New Roman" w:hAnsi="Times New Roman" w:cs="Times New Roman"/>
          <w:color w:val="000000" w:themeColor="text1"/>
          <w:lang w:val="en-GB"/>
        </w:rPr>
        <w:t>The related work was con</w:t>
      </w:r>
      <w:r w:rsidR="5A000382" w:rsidRPr="467B6FC9">
        <w:rPr>
          <w:rFonts w:ascii="Times New Roman" w:hAnsi="Times New Roman" w:cs="Times New Roman"/>
          <w:color w:val="000000" w:themeColor="text1"/>
          <w:lang w:val="en-GB"/>
        </w:rPr>
        <w:t>ducted based on referring to</w:t>
      </w:r>
      <w:r w:rsidR="3E9767C7" w:rsidRPr="467B6FC9">
        <w:rPr>
          <w:rFonts w:ascii="Times New Roman" w:hAnsi="Times New Roman" w:cs="Times New Roman"/>
          <w:color w:val="000000" w:themeColor="text1"/>
          <w:lang w:val="en-GB"/>
        </w:rPr>
        <w:t xml:space="preserve"> two different modes of data one is offline sources which was taken fr</w:t>
      </w:r>
      <w:r w:rsidR="0A7B5007" w:rsidRPr="467B6FC9">
        <w:rPr>
          <w:rFonts w:ascii="Times New Roman" w:hAnsi="Times New Roman" w:cs="Times New Roman"/>
          <w:color w:val="000000" w:themeColor="text1"/>
          <w:lang w:val="en-GB"/>
        </w:rPr>
        <w:t xml:space="preserve">om </w:t>
      </w:r>
      <w:r w:rsidR="549C13C6" w:rsidRPr="467B6FC9">
        <w:rPr>
          <w:rFonts w:ascii="Times New Roman" w:hAnsi="Times New Roman" w:cs="Times New Roman"/>
          <w:color w:val="000000" w:themeColor="text1"/>
          <w:lang w:val="en-GB"/>
        </w:rPr>
        <w:t xml:space="preserve">DBT Skills Training Handouts and Worksheets </w:t>
      </w:r>
      <w:r w:rsidR="00A20026" w:rsidRPr="467B6FC9">
        <w:rPr>
          <w:rFonts w:ascii="Times New Roman" w:hAnsi="Times New Roman" w:cs="Times New Roman"/>
          <w:color w:val="000000" w:themeColor="text1"/>
          <w:lang w:val="en-GB"/>
        </w:rPr>
        <w:t>publication,</w:t>
      </w:r>
      <w:r w:rsidR="549C13C6" w:rsidRPr="467B6FC9">
        <w:rPr>
          <w:rFonts w:ascii="Times New Roman" w:hAnsi="Times New Roman" w:cs="Times New Roman"/>
          <w:color w:val="000000" w:themeColor="text1"/>
          <w:lang w:val="en-GB"/>
        </w:rPr>
        <w:t xml:space="preserve"> and the other source was online by referring the </w:t>
      </w:r>
      <w:r w:rsidR="0DF621D9" w:rsidRPr="467B6FC9">
        <w:rPr>
          <w:rFonts w:ascii="Times New Roman" w:hAnsi="Times New Roman" w:cs="Times New Roman"/>
          <w:color w:val="000000" w:themeColor="text1"/>
          <w:lang w:val="en-GB"/>
        </w:rPr>
        <w:t>research paper.</w:t>
      </w:r>
    </w:p>
    <w:p w14:paraId="4EC71F6F" w14:textId="4EDF1DC2" w:rsidR="32EE1FDB" w:rsidRDefault="32EE1FDB" w:rsidP="32EE1FDB">
      <w:pPr>
        <w:ind w:left="426"/>
        <w:jc w:val="both"/>
        <w:rPr>
          <w:rFonts w:ascii="Times New Roman" w:hAnsi="Times New Roman" w:cs="Times New Roman"/>
          <w:color w:val="000000" w:themeColor="text1"/>
          <w:lang w:val="en-GB"/>
        </w:rPr>
      </w:pPr>
    </w:p>
    <w:p w14:paraId="4E611969" w14:textId="7F85DAAD" w:rsidR="0B2944E5" w:rsidRPr="00375FFB" w:rsidRDefault="0DF621D9" w:rsidP="00375FFB">
      <w:pPr>
        <w:pStyle w:val="ListParagraph"/>
        <w:numPr>
          <w:ilvl w:val="0"/>
          <w:numId w:val="13"/>
        </w:numPr>
        <w:jc w:val="both"/>
        <w:rPr>
          <w:rFonts w:ascii="Times New Roman" w:hAnsi="Times New Roman" w:cs="Times New Roman"/>
          <w:b/>
          <w:bCs/>
          <w:color w:val="000000" w:themeColor="text1"/>
          <w:lang w:val="en-GB"/>
        </w:rPr>
      </w:pPr>
      <w:r w:rsidRPr="00375FFB">
        <w:rPr>
          <w:rFonts w:ascii="Times New Roman" w:hAnsi="Times New Roman" w:cs="Times New Roman"/>
          <w:b/>
          <w:bCs/>
          <w:color w:val="000000" w:themeColor="text1"/>
          <w:lang w:val="en-GB"/>
        </w:rPr>
        <w:t>OFFLINE SOURCE:</w:t>
      </w:r>
    </w:p>
    <w:p w14:paraId="4C1A75D4" w14:textId="2546A7F9" w:rsidR="10994DE4" w:rsidRDefault="10994DE4" w:rsidP="10994DE4">
      <w:pPr>
        <w:ind w:left="426"/>
        <w:jc w:val="both"/>
        <w:rPr>
          <w:rFonts w:ascii="Times New Roman" w:hAnsi="Times New Roman" w:cs="Times New Roman"/>
          <w:color w:val="000000" w:themeColor="text1"/>
          <w:u w:val="single"/>
          <w:lang w:val="en-GB"/>
        </w:rPr>
      </w:pPr>
    </w:p>
    <w:p w14:paraId="047F98C4" w14:textId="6AF84D1C" w:rsidR="4AE557F8" w:rsidRDefault="35027072" w:rsidP="10994DE4">
      <w:pPr>
        <w:ind w:left="426"/>
        <w:jc w:val="both"/>
        <w:rPr>
          <w:rFonts w:ascii="Times New Roman" w:hAnsi="Times New Roman" w:cs="Times New Roman"/>
          <w:color w:val="000000" w:themeColor="text1"/>
          <w:lang w:val="en-GB"/>
        </w:rPr>
      </w:pPr>
      <w:r w:rsidRPr="10994DE4">
        <w:rPr>
          <w:rFonts w:ascii="Times New Roman" w:hAnsi="Times New Roman" w:cs="Times New Roman"/>
          <w:color w:val="000000" w:themeColor="text1"/>
          <w:lang w:val="en-GB"/>
        </w:rPr>
        <w:t>Chain Analysis (step-by-step</w:t>
      </w:r>
      <w:r w:rsidR="658BC5E7" w:rsidRPr="10994DE4">
        <w:rPr>
          <w:rFonts w:ascii="Times New Roman" w:hAnsi="Times New Roman" w:cs="Times New Roman"/>
          <w:color w:val="000000" w:themeColor="text1"/>
          <w:lang w:val="en-GB"/>
        </w:rPr>
        <w:t>):</w:t>
      </w:r>
    </w:p>
    <w:p w14:paraId="426E25F8" w14:textId="374BB9C1" w:rsidR="4AE557F8" w:rsidRDefault="4AE557F8" w:rsidP="10994DE4">
      <w:pPr>
        <w:ind w:left="426"/>
        <w:jc w:val="both"/>
        <w:rPr>
          <w:rFonts w:ascii="Times New Roman" w:hAnsi="Times New Roman" w:cs="Times New Roman"/>
          <w:color w:val="000000" w:themeColor="text1"/>
          <w:lang w:val="en-GB"/>
        </w:rPr>
      </w:pPr>
    </w:p>
    <w:p w14:paraId="4A02F723" w14:textId="4BB68D4E" w:rsidR="4AE557F8" w:rsidRPr="00746831" w:rsidRDefault="00746831" w:rsidP="006E732A">
      <w:pPr>
        <w:pStyle w:val="ListParagraph"/>
        <w:numPr>
          <w:ilvl w:val="0"/>
          <w:numId w:val="24"/>
        </w:numPr>
        <w:jc w:val="both"/>
        <w:rPr>
          <w:rFonts w:ascii="Times New Roman" w:hAnsi="Times New Roman" w:cs="Times New Roman"/>
          <w:color w:val="000000" w:themeColor="text1"/>
          <w:lang w:val="en-GB"/>
        </w:rPr>
      </w:pPr>
      <w:r w:rsidRPr="00746831">
        <w:rPr>
          <w:rFonts w:ascii="Times New Roman" w:hAnsi="Times New Roman" w:cs="Times New Roman"/>
          <w:color w:val="000000" w:themeColor="text1"/>
          <w:lang w:val="en-GB"/>
        </w:rPr>
        <w:lastRenderedPageBreak/>
        <w:t>Describe the exact concern with the behaviour (overeating or drinking too much, yelling at children, throwing chairs, emotional outbursts, walking away, not arriving or being late to school, delay or refuse to practice skills, etc.)</w:t>
      </w:r>
    </w:p>
    <w:p w14:paraId="566D0BAB" w14:textId="75AB1CB6" w:rsidR="4AE557F8" w:rsidRDefault="4AE557F8" w:rsidP="10994DE4">
      <w:pPr>
        <w:ind w:left="426"/>
        <w:jc w:val="both"/>
        <w:rPr>
          <w:rFonts w:ascii="Times New Roman" w:hAnsi="Times New Roman" w:cs="Times New Roman"/>
          <w:color w:val="000000" w:themeColor="text1"/>
          <w:lang w:val="en-GB"/>
        </w:rPr>
      </w:pPr>
    </w:p>
    <w:p w14:paraId="1CB00408" w14:textId="70441297" w:rsidR="4AE557F8" w:rsidRPr="00412584" w:rsidRDefault="00412584" w:rsidP="006E732A">
      <w:pPr>
        <w:pStyle w:val="ListParagraph"/>
        <w:numPr>
          <w:ilvl w:val="0"/>
          <w:numId w:val="25"/>
        </w:numPr>
        <w:jc w:val="both"/>
        <w:rPr>
          <w:rFonts w:ascii="Times New Roman" w:hAnsi="Times New Roman" w:cs="Times New Roman"/>
          <w:color w:val="000000" w:themeColor="text1"/>
          <w:lang w:val="en-GB"/>
        </w:rPr>
      </w:pPr>
      <w:r w:rsidRPr="00412584">
        <w:rPr>
          <w:rFonts w:ascii="Times New Roman" w:hAnsi="Times New Roman" w:cs="Times New Roman"/>
          <w:color w:val="000000" w:themeColor="text1"/>
          <w:lang w:val="en-GB"/>
        </w:rPr>
        <w:t>Be as explicit and thorough as possible. There are no terms that are unclear.</w:t>
      </w:r>
    </w:p>
    <w:p w14:paraId="7C0C9383" w14:textId="74EF9594" w:rsidR="4AE557F8" w:rsidRDefault="4AE557F8" w:rsidP="10994DE4">
      <w:pPr>
        <w:ind w:left="426"/>
        <w:jc w:val="both"/>
        <w:rPr>
          <w:rFonts w:ascii="Times New Roman" w:hAnsi="Times New Roman" w:cs="Times New Roman"/>
          <w:color w:val="000000" w:themeColor="text1"/>
          <w:lang w:val="en-GB"/>
        </w:rPr>
      </w:pPr>
    </w:p>
    <w:p w14:paraId="046B154D" w14:textId="48D27C96"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B. </w:t>
      </w:r>
      <w:r w:rsidR="00C6361F" w:rsidRPr="00C6361F">
        <w:rPr>
          <w:rFonts w:ascii="Times New Roman" w:hAnsi="Times New Roman" w:cs="Times New Roman"/>
          <w:color w:val="000000" w:themeColor="text1"/>
          <w:lang w:val="en-GB"/>
        </w:rPr>
        <w:t>Make a list of everything you did, said, thought, or felt (if the emotion was the target behaviour) Determine what you haven't accomplished.</w:t>
      </w:r>
    </w:p>
    <w:p w14:paraId="4E0F1338" w14:textId="44645D15" w:rsidR="4AE557F8" w:rsidRDefault="4AE557F8" w:rsidP="10994DE4">
      <w:pPr>
        <w:ind w:left="426"/>
        <w:jc w:val="both"/>
        <w:rPr>
          <w:rFonts w:ascii="Times New Roman" w:hAnsi="Times New Roman" w:cs="Times New Roman"/>
          <w:color w:val="000000" w:themeColor="text1"/>
          <w:lang w:val="en-GB"/>
        </w:rPr>
      </w:pPr>
    </w:p>
    <w:p w14:paraId="0513BFAF" w14:textId="525764E6" w:rsidR="4AE557F8" w:rsidRDefault="35027072" w:rsidP="10994DE4">
      <w:pPr>
        <w:ind w:left="426"/>
        <w:jc w:val="both"/>
        <w:rPr>
          <w:rFonts w:ascii="Times New Roman" w:hAnsi="Times New Roman" w:cs="Times New Roman"/>
          <w:color w:val="000000" w:themeColor="text1"/>
          <w:lang w:val="en-GB"/>
        </w:rPr>
      </w:pPr>
      <w:r w:rsidRPr="10994DE4">
        <w:rPr>
          <w:rFonts w:ascii="Times New Roman" w:hAnsi="Times New Roman" w:cs="Times New Roman"/>
          <w:color w:val="000000" w:themeColor="text1"/>
          <w:lang w:val="en-GB"/>
        </w:rPr>
        <w:t xml:space="preserve">C. </w:t>
      </w:r>
      <w:r w:rsidR="00793FCE" w:rsidRPr="00793FCE">
        <w:rPr>
          <w:rFonts w:ascii="Times New Roman" w:hAnsi="Times New Roman" w:cs="Times New Roman"/>
          <w:color w:val="000000" w:themeColor="text1"/>
          <w:lang w:val="en-GB"/>
        </w:rPr>
        <w:t>It's crucial to describe the severity of the behaviour as well as other aspects of it.</w:t>
      </w:r>
    </w:p>
    <w:p w14:paraId="3AA2DEE6" w14:textId="64E6B81F" w:rsidR="4AE557F8" w:rsidRDefault="4AE557F8" w:rsidP="10994DE4">
      <w:pPr>
        <w:ind w:left="426"/>
        <w:jc w:val="both"/>
        <w:rPr>
          <w:rFonts w:ascii="Times New Roman" w:hAnsi="Times New Roman" w:cs="Times New Roman"/>
          <w:color w:val="000000" w:themeColor="text1"/>
          <w:lang w:val="en-GB"/>
        </w:rPr>
      </w:pPr>
    </w:p>
    <w:p w14:paraId="07C7CD7D" w14:textId="48604F89"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D. </w:t>
      </w:r>
      <w:r w:rsidR="00793FCE" w:rsidRPr="00793FCE">
        <w:rPr>
          <w:rFonts w:ascii="Times New Roman" w:hAnsi="Times New Roman" w:cs="Times New Roman"/>
          <w:color w:val="000000" w:themeColor="text1"/>
          <w:lang w:val="en-GB"/>
        </w:rPr>
        <w:t>Describe the problematic behaviour in sufficient detail so that it may be correctly reproduced by an actor in a play or film.</w:t>
      </w:r>
    </w:p>
    <w:p w14:paraId="16FA2279" w14:textId="56CF0B1D" w:rsidR="4AE557F8" w:rsidRDefault="4AE557F8" w:rsidP="10994DE4">
      <w:pPr>
        <w:ind w:left="426"/>
        <w:jc w:val="both"/>
        <w:rPr>
          <w:rFonts w:ascii="Times New Roman" w:hAnsi="Times New Roman" w:cs="Times New Roman"/>
          <w:color w:val="000000" w:themeColor="text1"/>
          <w:lang w:val="en-GB"/>
        </w:rPr>
      </w:pPr>
    </w:p>
    <w:p w14:paraId="5B0EE028" w14:textId="27831DE5"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E. </w:t>
      </w:r>
      <w:r w:rsidR="00793FCE" w:rsidRPr="00793FCE">
        <w:rPr>
          <w:rFonts w:ascii="Times New Roman" w:hAnsi="Times New Roman" w:cs="Times New Roman"/>
          <w:color w:val="000000" w:themeColor="text1"/>
          <w:lang w:val="en-GB"/>
        </w:rPr>
        <w:t>If you don't do something, consider whether (a) you didn't realize you had to do it (it hasn't entered your short-term memory); (b) you forgot about it and never did it again (it hasn't entered your long-term memory); (c) you pushed it away when you think about it; (d) you have refused to do so while thinking about it; or (e) you willingly and refused to do so while thinking about it; or (f) you willingly If (a) or (b) applies, go to step 6 below (work with solutions). If not, go ahead and proceed from here.</w:t>
      </w:r>
    </w:p>
    <w:p w14:paraId="0C83E7BF" w14:textId="5C0B9E15" w:rsidR="5D815990" w:rsidRDefault="5D815990" w:rsidP="5D815990">
      <w:pPr>
        <w:ind w:left="426"/>
        <w:jc w:val="both"/>
        <w:rPr>
          <w:rFonts w:ascii="Times New Roman" w:hAnsi="Times New Roman" w:cs="Times New Roman"/>
          <w:color w:val="000000" w:themeColor="text1"/>
          <w:lang w:val="en-GB"/>
        </w:rPr>
      </w:pPr>
    </w:p>
    <w:p w14:paraId="159164B0" w14:textId="6FD23D61"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2. </w:t>
      </w:r>
      <w:r w:rsidR="002C2DAF" w:rsidRPr="002C2DAF">
        <w:rPr>
          <w:rFonts w:ascii="Times New Roman" w:hAnsi="Times New Roman" w:cs="Times New Roman"/>
          <w:color w:val="000000" w:themeColor="text1"/>
          <w:lang w:val="en-GB"/>
        </w:rPr>
        <w:t xml:space="preserve">Describe the precise recall event that set off the whole chain of events. Begin with the thread's triggering event in the environment. Always begin with an occurrence in your surroundings, even if it does not appear to be the source of the issue </w:t>
      </w:r>
      <w:r w:rsidR="00A05214" w:rsidRPr="002C2DAF">
        <w:rPr>
          <w:rFonts w:ascii="Times New Roman" w:hAnsi="Times New Roman" w:cs="Times New Roman"/>
          <w:color w:val="000000" w:themeColor="text1"/>
          <w:lang w:val="en-GB"/>
        </w:rPr>
        <w:t>behaviour</w:t>
      </w:r>
      <w:r w:rsidR="002C2DAF" w:rsidRPr="002C2DAF">
        <w:rPr>
          <w:rFonts w:ascii="Times New Roman" w:hAnsi="Times New Roman" w:cs="Times New Roman"/>
          <w:color w:val="000000" w:themeColor="text1"/>
          <w:lang w:val="en-GB"/>
        </w:rPr>
        <w:t>. Otherwise, we can inquire about any action, idea, sensation, or experience by asking, "What prompted this?" The following are some questions that may assist you in resolving this issue:</w:t>
      </w:r>
    </w:p>
    <w:p w14:paraId="513F0B7A" w14:textId="68343B40" w:rsidR="1C6B186D" w:rsidRDefault="1C6B186D" w:rsidP="1C6B186D">
      <w:pPr>
        <w:ind w:left="426"/>
        <w:jc w:val="both"/>
        <w:rPr>
          <w:rFonts w:ascii="Times New Roman" w:hAnsi="Times New Roman" w:cs="Times New Roman"/>
          <w:color w:val="000000" w:themeColor="text1"/>
          <w:lang w:val="en-GB"/>
        </w:rPr>
      </w:pPr>
    </w:p>
    <w:p w14:paraId="3BE8A9D8" w14:textId="61574BC8" w:rsidR="4AE557F8" w:rsidRPr="00A05214" w:rsidRDefault="00A05214" w:rsidP="00375FFB">
      <w:pPr>
        <w:pStyle w:val="ListParagraph"/>
        <w:numPr>
          <w:ilvl w:val="0"/>
          <w:numId w:val="16"/>
        </w:numPr>
        <w:jc w:val="both"/>
        <w:rPr>
          <w:rFonts w:ascii="Times New Roman" w:hAnsi="Times New Roman" w:cs="Times New Roman"/>
          <w:color w:val="000000" w:themeColor="text1"/>
          <w:lang w:val="en-GB"/>
        </w:rPr>
      </w:pPr>
      <w:r w:rsidRPr="00A05214">
        <w:rPr>
          <w:rFonts w:ascii="Times New Roman" w:hAnsi="Times New Roman" w:cs="Times New Roman"/>
          <w:color w:val="000000" w:themeColor="text1"/>
          <w:lang w:val="en-GB"/>
        </w:rPr>
        <w:t>What exactly triggers the chain reaction to begin?</w:t>
      </w:r>
    </w:p>
    <w:p w14:paraId="17560098" w14:textId="32D2C237" w:rsidR="5D815990" w:rsidRDefault="5D815990" w:rsidP="5D815990">
      <w:pPr>
        <w:ind w:left="426"/>
        <w:jc w:val="both"/>
        <w:rPr>
          <w:rFonts w:ascii="Times New Roman" w:hAnsi="Times New Roman" w:cs="Times New Roman"/>
          <w:color w:val="000000" w:themeColor="text1"/>
          <w:lang w:val="en-GB"/>
        </w:rPr>
      </w:pPr>
    </w:p>
    <w:p w14:paraId="6E53F3CC" w14:textId="72D530A9" w:rsidR="4AE557F8" w:rsidRDefault="00BA39EA"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t>A</w:t>
      </w:r>
      <w:r w:rsidR="35027072" w:rsidRPr="10994DE4">
        <w:rPr>
          <w:rFonts w:ascii="Times New Roman" w:hAnsi="Times New Roman" w:cs="Times New Roman"/>
          <w:color w:val="000000" w:themeColor="text1"/>
          <w:lang w:val="en-GB"/>
        </w:rPr>
        <w:t xml:space="preserve">. </w:t>
      </w:r>
      <w:r w:rsidR="00A05214" w:rsidRPr="00A05214">
        <w:rPr>
          <w:rFonts w:ascii="Times New Roman" w:hAnsi="Times New Roman" w:cs="Times New Roman"/>
          <w:color w:val="000000" w:themeColor="text1"/>
          <w:lang w:val="en-GB"/>
        </w:rPr>
        <w:t>When does the sequence of events that leads to the harmful behaviour start? When did the issue first arise?</w:t>
      </w:r>
    </w:p>
    <w:p w14:paraId="3917E9A8" w14:textId="2169E3A4" w:rsidR="5D815990" w:rsidRDefault="5D815990" w:rsidP="5D815990">
      <w:pPr>
        <w:ind w:left="426"/>
        <w:jc w:val="both"/>
        <w:rPr>
          <w:rFonts w:ascii="Times New Roman" w:hAnsi="Times New Roman" w:cs="Times New Roman"/>
          <w:color w:val="000000" w:themeColor="text1"/>
          <w:lang w:val="en-GB"/>
        </w:rPr>
      </w:pPr>
    </w:p>
    <w:p w14:paraId="4BE00102" w14:textId="21093B57" w:rsidR="00A05214" w:rsidRPr="00A05214" w:rsidRDefault="00A05214" w:rsidP="00A05214">
      <w:pPr>
        <w:pStyle w:val="ListParagraph"/>
        <w:numPr>
          <w:ilvl w:val="0"/>
          <w:numId w:val="25"/>
        </w:numPr>
        <w:jc w:val="both"/>
        <w:rPr>
          <w:rFonts w:ascii="Times New Roman" w:hAnsi="Times New Roman" w:cs="Times New Roman"/>
          <w:color w:val="000000" w:themeColor="text1"/>
          <w:lang w:val="en-GB"/>
        </w:rPr>
      </w:pPr>
      <w:r w:rsidRPr="00A05214">
        <w:rPr>
          <w:rFonts w:ascii="Times New Roman" w:hAnsi="Times New Roman" w:cs="Times New Roman"/>
          <w:color w:val="000000" w:themeColor="text1"/>
          <w:lang w:val="en-GB"/>
        </w:rPr>
        <w:t>What happens just before a troubling thinking or behaviours urge emerges?</w:t>
      </w:r>
    </w:p>
    <w:p w14:paraId="6FA4D195" w14:textId="77777777" w:rsidR="00A05214" w:rsidRPr="00A05214" w:rsidRDefault="00A05214" w:rsidP="00A05214">
      <w:pPr>
        <w:pStyle w:val="ListParagraph"/>
        <w:ind w:left="786"/>
        <w:jc w:val="both"/>
        <w:rPr>
          <w:rFonts w:ascii="Times New Roman" w:hAnsi="Times New Roman" w:cs="Times New Roman"/>
          <w:color w:val="000000" w:themeColor="text1"/>
          <w:lang w:val="en-GB"/>
        </w:rPr>
      </w:pPr>
    </w:p>
    <w:p w14:paraId="17091E86" w14:textId="577FCAC5" w:rsidR="2C325F84" w:rsidRPr="00A05214" w:rsidRDefault="00A05214" w:rsidP="00A05214">
      <w:pPr>
        <w:pStyle w:val="ListParagraph"/>
        <w:numPr>
          <w:ilvl w:val="0"/>
          <w:numId w:val="25"/>
        </w:numPr>
        <w:jc w:val="both"/>
        <w:rPr>
          <w:rFonts w:ascii="Times New Roman" w:hAnsi="Times New Roman" w:cs="Times New Roman"/>
          <w:color w:val="000000" w:themeColor="text1"/>
          <w:lang w:val="en-GB"/>
        </w:rPr>
      </w:pPr>
      <w:r w:rsidRPr="00A05214">
        <w:rPr>
          <w:rFonts w:ascii="Times New Roman" w:hAnsi="Times New Roman" w:cs="Times New Roman"/>
          <w:color w:val="000000" w:themeColor="text1"/>
          <w:lang w:val="en-GB"/>
        </w:rPr>
        <w:t>At the time, what were you doing, thinking, feeling, or imagining?</w:t>
      </w:r>
    </w:p>
    <w:p w14:paraId="27F0AF3F" w14:textId="77777777" w:rsidR="00A05214" w:rsidRPr="00A05214" w:rsidRDefault="00A05214" w:rsidP="00A05214">
      <w:pPr>
        <w:jc w:val="both"/>
        <w:rPr>
          <w:rFonts w:ascii="Times New Roman" w:hAnsi="Times New Roman" w:cs="Times New Roman"/>
          <w:color w:val="000000" w:themeColor="text1"/>
          <w:lang w:val="en-GB"/>
        </w:rPr>
      </w:pPr>
    </w:p>
    <w:p w14:paraId="6D913528" w14:textId="0F86106E" w:rsidR="4AE557F8" w:rsidRDefault="004B011D"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t>D</w:t>
      </w:r>
      <w:r w:rsidR="35027072" w:rsidRPr="10994DE4">
        <w:rPr>
          <w:rFonts w:ascii="Times New Roman" w:hAnsi="Times New Roman" w:cs="Times New Roman"/>
          <w:color w:val="000000" w:themeColor="text1"/>
          <w:lang w:val="en-GB"/>
        </w:rPr>
        <w:t xml:space="preserve">. </w:t>
      </w:r>
      <w:r w:rsidR="00B412F3" w:rsidRPr="00B412F3">
        <w:rPr>
          <w:rFonts w:ascii="Times New Roman" w:hAnsi="Times New Roman" w:cs="Times New Roman"/>
          <w:color w:val="000000" w:themeColor="text1"/>
          <w:lang w:val="en-GB"/>
        </w:rPr>
        <w:t xml:space="preserve">Why did the bad behaviours occur on that </w:t>
      </w:r>
      <w:r w:rsidR="00210D8C" w:rsidRPr="00B412F3">
        <w:rPr>
          <w:rFonts w:ascii="Times New Roman" w:hAnsi="Times New Roman" w:cs="Times New Roman"/>
          <w:color w:val="000000" w:themeColor="text1"/>
          <w:lang w:val="en-GB"/>
        </w:rPr>
        <w:t>day</w:t>
      </w:r>
      <w:r w:rsidR="00B412F3" w:rsidRPr="00B412F3">
        <w:rPr>
          <w:rFonts w:ascii="Times New Roman" w:hAnsi="Times New Roman" w:cs="Times New Roman"/>
          <w:color w:val="000000" w:themeColor="text1"/>
          <w:lang w:val="en-GB"/>
        </w:rPr>
        <w:t xml:space="preserve"> rather than the day before?</w:t>
      </w:r>
    </w:p>
    <w:p w14:paraId="64193FC8" w14:textId="2356D5EF" w:rsidR="24671A8A" w:rsidRDefault="24671A8A" w:rsidP="24671A8A">
      <w:pPr>
        <w:ind w:left="426"/>
        <w:jc w:val="both"/>
        <w:rPr>
          <w:rFonts w:ascii="Times New Roman" w:hAnsi="Times New Roman" w:cs="Times New Roman"/>
          <w:color w:val="000000" w:themeColor="text1"/>
          <w:lang w:val="en-GB"/>
        </w:rPr>
      </w:pPr>
    </w:p>
    <w:p w14:paraId="71E3B033" w14:textId="66EA504A"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3. </w:t>
      </w:r>
      <w:r w:rsidR="00B412F3" w:rsidRPr="00B412F3">
        <w:rPr>
          <w:rFonts w:ascii="Times New Roman" w:hAnsi="Times New Roman" w:cs="Times New Roman"/>
          <w:color w:val="000000" w:themeColor="text1"/>
          <w:lang w:val="en-GB"/>
        </w:rPr>
        <w:t>Describe the vulnerabilities that exist prior to the triggering event. What circumstances or occurrences make you more vulnerable in the aftermath of a troublesome trigger event? The following are the areas that will be examined:</w:t>
      </w:r>
    </w:p>
    <w:p w14:paraId="681FEED9" w14:textId="66DC1883" w:rsidR="24671A8A" w:rsidRDefault="24671A8A" w:rsidP="24671A8A">
      <w:pPr>
        <w:ind w:left="426"/>
        <w:jc w:val="both"/>
        <w:rPr>
          <w:rFonts w:ascii="Times New Roman" w:hAnsi="Times New Roman" w:cs="Times New Roman"/>
          <w:color w:val="000000" w:themeColor="text1"/>
          <w:lang w:val="en-GB"/>
        </w:rPr>
      </w:pPr>
    </w:p>
    <w:p w14:paraId="6CC8FC9C" w14:textId="043ED75D" w:rsidR="4AE557F8" w:rsidRPr="00450B30" w:rsidRDefault="00450B30" w:rsidP="00375FFB">
      <w:pPr>
        <w:pStyle w:val="ListParagraph"/>
        <w:numPr>
          <w:ilvl w:val="0"/>
          <w:numId w:val="17"/>
        </w:numPr>
        <w:jc w:val="both"/>
        <w:rPr>
          <w:rFonts w:ascii="Times New Roman" w:hAnsi="Times New Roman" w:cs="Times New Roman"/>
          <w:color w:val="000000" w:themeColor="text1"/>
          <w:lang w:val="en-GB"/>
        </w:rPr>
      </w:pPr>
      <w:r w:rsidRPr="00450B30">
        <w:rPr>
          <w:rFonts w:ascii="Times New Roman" w:hAnsi="Times New Roman" w:cs="Times New Roman"/>
          <w:color w:val="000000" w:themeColor="text1"/>
          <w:lang w:val="en-GB"/>
        </w:rPr>
        <w:t>Pathological; a lack of equilibrium in one's eating or sleeping habits; damage</w:t>
      </w:r>
    </w:p>
    <w:p w14:paraId="6421924F" w14:textId="56F23B03" w:rsidR="265C1BA6" w:rsidRDefault="265C1BA6" w:rsidP="265C1BA6">
      <w:pPr>
        <w:ind w:left="426"/>
        <w:jc w:val="both"/>
        <w:rPr>
          <w:rFonts w:ascii="Times New Roman" w:hAnsi="Times New Roman" w:cs="Times New Roman"/>
          <w:color w:val="000000" w:themeColor="text1"/>
          <w:lang w:val="en-GB"/>
        </w:rPr>
      </w:pPr>
    </w:p>
    <w:p w14:paraId="69FD510D" w14:textId="566B4817" w:rsidR="4AE557F8" w:rsidRDefault="00875E3E"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t>A</w:t>
      </w:r>
      <w:r w:rsidR="35027072" w:rsidRPr="10994DE4">
        <w:rPr>
          <w:rFonts w:ascii="Times New Roman" w:hAnsi="Times New Roman" w:cs="Times New Roman"/>
          <w:color w:val="000000" w:themeColor="text1"/>
          <w:lang w:val="en-GB"/>
        </w:rPr>
        <w:t xml:space="preserve">. </w:t>
      </w:r>
      <w:r w:rsidR="002A189D" w:rsidRPr="002A189D">
        <w:rPr>
          <w:rFonts w:ascii="Times New Roman" w:hAnsi="Times New Roman" w:cs="Times New Roman"/>
          <w:color w:val="000000" w:themeColor="text1"/>
          <w:lang w:val="en-GB"/>
        </w:rPr>
        <w:t>Medication or alcohol abuse; prescription drug misuse.</w:t>
      </w:r>
    </w:p>
    <w:p w14:paraId="55204D7A" w14:textId="375A29D8" w:rsidR="265C1BA6" w:rsidRDefault="265C1BA6" w:rsidP="265C1BA6">
      <w:pPr>
        <w:ind w:left="426"/>
        <w:jc w:val="both"/>
        <w:rPr>
          <w:rFonts w:ascii="Times New Roman" w:hAnsi="Times New Roman" w:cs="Times New Roman"/>
          <w:color w:val="000000" w:themeColor="text1"/>
          <w:lang w:val="en-GB"/>
        </w:rPr>
      </w:pPr>
    </w:p>
    <w:p w14:paraId="5E5A9840" w14:textId="2354E0B3" w:rsidR="4AE557F8" w:rsidRDefault="00875E3E"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t>B</w:t>
      </w:r>
      <w:r w:rsidR="35027072" w:rsidRPr="10994DE4">
        <w:rPr>
          <w:rFonts w:ascii="Times New Roman" w:hAnsi="Times New Roman" w:cs="Times New Roman"/>
          <w:color w:val="000000" w:themeColor="text1"/>
          <w:lang w:val="en-GB"/>
        </w:rPr>
        <w:t xml:space="preserve">. </w:t>
      </w:r>
      <w:r w:rsidR="006961CE" w:rsidRPr="006961CE">
        <w:rPr>
          <w:rFonts w:ascii="Times New Roman" w:hAnsi="Times New Roman" w:cs="Times New Roman"/>
          <w:color w:val="000000" w:themeColor="text1"/>
          <w:lang w:val="en-GB"/>
        </w:rPr>
        <w:t>A tense environmental situation (positive or negative).</w:t>
      </w:r>
    </w:p>
    <w:p w14:paraId="055DDC6D" w14:textId="5ADFF2E3" w:rsidR="75AAE304" w:rsidRDefault="75AAE304" w:rsidP="75AAE304">
      <w:pPr>
        <w:ind w:left="426"/>
        <w:jc w:val="both"/>
        <w:rPr>
          <w:rFonts w:ascii="Times New Roman" w:hAnsi="Times New Roman" w:cs="Times New Roman"/>
          <w:color w:val="000000" w:themeColor="text1"/>
          <w:lang w:val="en-GB"/>
        </w:rPr>
      </w:pPr>
    </w:p>
    <w:p w14:paraId="2F84D2D8" w14:textId="5DEDAE53" w:rsidR="4AE557F8" w:rsidRDefault="00875E3E"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t>C</w:t>
      </w:r>
      <w:r w:rsidR="35027072" w:rsidRPr="10994DE4">
        <w:rPr>
          <w:rFonts w:ascii="Times New Roman" w:hAnsi="Times New Roman" w:cs="Times New Roman"/>
          <w:color w:val="000000" w:themeColor="text1"/>
          <w:lang w:val="en-GB"/>
        </w:rPr>
        <w:t xml:space="preserve">. </w:t>
      </w:r>
      <w:r w:rsidR="006961CE" w:rsidRPr="006961CE">
        <w:rPr>
          <w:rFonts w:ascii="Times New Roman" w:hAnsi="Times New Roman" w:cs="Times New Roman"/>
          <w:color w:val="000000" w:themeColor="text1"/>
          <w:lang w:val="en-GB"/>
        </w:rPr>
        <w:t>Sadness, anger, fear, and loneliness are all strong emotions.</w:t>
      </w:r>
    </w:p>
    <w:p w14:paraId="734FECFA" w14:textId="7379E6C6" w:rsidR="75AAE304" w:rsidRDefault="75AAE304" w:rsidP="75AAE304">
      <w:pPr>
        <w:ind w:left="426"/>
        <w:jc w:val="both"/>
        <w:rPr>
          <w:rFonts w:ascii="Times New Roman" w:hAnsi="Times New Roman" w:cs="Times New Roman"/>
          <w:color w:val="000000" w:themeColor="text1"/>
          <w:lang w:val="en-GB"/>
        </w:rPr>
      </w:pPr>
    </w:p>
    <w:p w14:paraId="49674A9A" w14:textId="245AA2D2" w:rsidR="4AE557F8" w:rsidRDefault="001E06C9" w:rsidP="10994DE4">
      <w:pPr>
        <w:ind w:left="426"/>
        <w:jc w:val="both"/>
        <w:rPr>
          <w:rFonts w:ascii="Times New Roman" w:hAnsi="Times New Roman" w:cs="Times New Roman"/>
          <w:color w:val="000000" w:themeColor="text1"/>
          <w:u w:val="single"/>
          <w:lang w:val="en-GB"/>
        </w:rPr>
      </w:pPr>
      <w:r>
        <w:rPr>
          <w:rFonts w:ascii="Times New Roman" w:hAnsi="Times New Roman" w:cs="Times New Roman"/>
          <w:color w:val="000000" w:themeColor="text1"/>
          <w:lang w:val="en-GB"/>
        </w:rPr>
        <w:lastRenderedPageBreak/>
        <w:t>D</w:t>
      </w:r>
      <w:r w:rsidR="35027072" w:rsidRPr="10994DE4">
        <w:rPr>
          <w:rFonts w:ascii="Times New Roman" w:hAnsi="Times New Roman" w:cs="Times New Roman"/>
          <w:color w:val="000000" w:themeColor="text1"/>
          <w:lang w:val="en-GB"/>
        </w:rPr>
        <w:t xml:space="preserve">. </w:t>
      </w:r>
      <w:r w:rsidR="00563EC2" w:rsidRPr="00563EC2">
        <w:rPr>
          <w:rFonts w:ascii="Times New Roman" w:hAnsi="Times New Roman" w:cs="Times New Roman"/>
          <w:color w:val="000000" w:themeColor="text1"/>
          <w:lang w:val="en-GB"/>
        </w:rPr>
        <w:t>Your stress-inducing behaviours from the past come to mind.</w:t>
      </w:r>
    </w:p>
    <w:p w14:paraId="2F03B9CF" w14:textId="26B46673" w:rsidR="61B90281" w:rsidRDefault="61B90281" w:rsidP="61B90281">
      <w:pPr>
        <w:ind w:left="426"/>
        <w:jc w:val="both"/>
        <w:rPr>
          <w:rFonts w:ascii="Times New Roman" w:hAnsi="Times New Roman" w:cs="Times New Roman"/>
          <w:color w:val="000000" w:themeColor="text1"/>
          <w:lang w:val="en-GB"/>
        </w:rPr>
      </w:pPr>
    </w:p>
    <w:p w14:paraId="44AF649F" w14:textId="40D80E2B" w:rsidR="4AE557F8" w:rsidRPr="00563EC2" w:rsidRDefault="00563EC2" w:rsidP="00395AD3">
      <w:pPr>
        <w:pStyle w:val="ListParagraph"/>
        <w:numPr>
          <w:ilvl w:val="0"/>
          <w:numId w:val="21"/>
        </w:numPr>
        <w:jc w:val="both"/>
        <w:rPr>
          <w:rFonts w:ascii="Times New Roman" w:hAnsi="Times New Roman" w:cs="Times New Roman"/>
          <w:color w:val="000000" w:themeColor="text1"/>
          <w:lang w:val="en-GB"/>
        </w:rPr>
      </w:pPr>
      <w:r w:rsidRPr="00563EC2">
        <w:rPr>
          <w:rFonts w:ascii="Times New Roman" w:hAnsi="Times New Roman" w:cs="Times New Roman"/>
          <w:color w:val="000000" w:themeColor="text1"/>
          <w:lang w:val="en-GB"/>
        </w:rPr>
        <w:t xml:space="preserve">Describe the chain of events that lead to the problematic behaviours in </w:t>
      </w:r>
      <w:r w:rsidR="00C1194C" w:rsidRPr="00563EC2">
        <w:rPr>
          <w:rFonts w:ascii="Times New Roman" w:hAnsi="Times New Roman" w:cs="Times New Roman"/>
          <w:color w:val="000000" w:themeColor="text1"/>
          <w:lang w:val="en-GB"/>
        </w:rPr>
        <w:t>detail</w:t>
      </w:r>
      <w:r w:rsidRPr="00563EC2">
        <w:rPr>
          <w:rFonts w:ascii="Times New Roman" w:hAnsi="Times New Roman" w:cs="Times New Roman"/>
          <w:color w:val="000000" w:themeColor="text1"/>
          <w:lang w:val="en-GB"/>
        </w:rPr>
        <w:t>. Assume that the trigger event in your surroundings is connected to your troublesome behaviours. What is the length of the chain? What will become of it? What are the connections? Make a list of all the connections in the chain of events, no matter how little they are. As though you were creating a playscript, be very detailed. The chain's links might include:</w:t>
      </w:r>
    </w:p>
    <w:p w14:paraId="33F0397B" w14:textId="5331B220" w:rsidR="06967761" w:rsidRDefault="06967761" w:rsidP="06967761">
      <w:pPr>
        <w:ind w:left="426"/>
        <w:jc w:val="both"/>
        <w:rPr>
          <w:rFonts w:ascii="Times New Roman" w:hAnsi="Times New Roman" w:cs="Times New Roman"/>
          <w:color w:val="000000" w:themeColor="text1"/>
          <w:lang w:val="en-GB"/>
        </w:rPr>
      </w:pPr>
    </w:p>
    <w:p w14:paraId="1A56DA40" w14:textId="0E5CF07E" w:rsidR="4AE557F8" w:rsidRPr="005C0319" w:rsidRDefault="00184FC5" w:rsidP="00375FFB">
      <w:pPr>
        <w:pStyle w:val="ListParagraph"/>
        <w:numPr>
          <w:ilvl w:val="0"/>
          <w:numId w:val="18"/>
        </w:numPr>
        <w:jc w:val="both"/>
        <w:rPr>
          <w:rFonts w:ascii="Times New Roman" w:hAnsi="Times New Roman" w:cs="Times New Roman"/>
          <w:color w:val="000000" w:themeColor="text1"/>
          <w:lang w:val="en-GB"/>
        </w:rPr>
      </w:pPr>
      <w:r w:rsidRPr="005C0319">
        <w:rPr>
          <w:rFonts w:ascii="Times New Roman" w:hAnsi="Times New Roman" w:cs="Times New Roman"/>
          <w:color w:val="000000" w:themeColor="text1"/>
          <w:lang w:val="en-GB"/>
        </w:rPr>
        <w:t>Your actions or deeds.</w:t>
      </w:r>
    </w:p>
    <w:p w14:paraId="22CAA53E" w14:textId="4525BD51" w:rsidR="06967761" w:rsidRDefault="06967761" w:rsidP="06967761">
      <w:pPr>
        <w:ind w:left="426"/>
        <w:jc w:val="both"/>
        <w:rPr>
          <w:rFonts w:ascii="Times New Roman" w:hAnsi="Times New Roman" w:cs="Times New Roman"/>
          <w:color w:val="000000" w:themeColor="text1"/>
          <w:lang w:val="en-GB"/>
        </w:rPr>
      </w:pPr>
    </w:p>
    <w:p w14:paraId="0E92E335" w14:textId="77777777" w:rsidR="00CA4D4A" w:rsidRPr="00CA4D4A" w:rsidRDefault="00CA4D4A" w:rsidP="00CA4D4A">
      <w:pPr>
        <w:ind w:left="426"/>
        <w:jc w:val="both"/>
        <w:rPr>
          <w:rFonts w:ascii="Times New Roman" w:hAnsi="Times New Roman" w:cs="Times New Roman"/>
          <w:color w:val="000000" w:themeColor="text1"/>
          <w:lang w:val="en-GB"/>
        </w:rPr>
      </w:pPr>
      <w:r w:rsidRPr="00CA4D4A">
        <w:rPr>
          <w:rFonts w:ascii="Times New Roman" w:hAnsi="Times New Roman" w:cs="Times New Roman"/>
          <w:color w:val="000000" w:themeColor="text1"/>
          <w:lang w:val="en-GB"/>
        </w:rPr>
        <w:t>A. Sensations of the body or feelings.</w:t>
      </w:r>
    </w:p>
    <w:p w14:paraId="34232612" w14:textId="77777777" w:rsidR="00CA4D4A" w:rsidRPr="00CA4D4A" w:rsidRDefault="00CA4D4A" w:rsidP="00CA4D4A">
      <w:pPr>
        <w:ind w:left="426"/>
        <w:jc w:val="both"/>
        <w:rPr>
          <w:rFonts w:ascii="Times New Roman" w:hAnsi="Times New Roman" w:cs="Times New Roman"/>
          <w:color w:val="000000" w:themeColor="text1"/>
          <w:lang w:val="en-GB"/>
        </w:rPr>
      </w:pPr>
    </w:p>
    <w:p w14:paraId="437854C2" w14:textId="77777777" w:rsidR="00CA4D4A" w:rsidRPr="00CA4D4A" w:rsidRDefault="00CA4D4A" w:rsidP="00CA4D4A">
      <w:pPr>
        <w:ind w:left="426"/>
        <w:jc w:val="both"/>
        <w:rPr>
          <w:rFonts w:ascii="Times New Roman" w:hAnsi="Times New Roman" w:cs="Times New Roman"/>
          <w:color w:val="000000" w:themeColor="text1"/>
          <w:lang w:val="en-GB"/>
        </w:rPr>
      </w:pPr>
      <w:r w:rsidRPr="00CA4D4A">
        <w:rPr>
          <w:rFonts w:ascii="Times New Roman" w:hAnsi="Times New Roman" w:cs="Times New Roman"/>
          <w:color w:val="000000" w:themeColor="text1"/>
          <w:lang w:val="en-GB"/>
        </w:rPr>
        <w:t>B. Attitudes (</w:t>
      </w:r>
      <w:proofErr w:type="spellStart"/>
      <w:proofErr w:type="gramStart"/>
      <w:r w:rsidRPr="00CA4D4A">
        <w:rPr>
          <w:rFonts w:ascii="Times New Roman" w:hAnsi="Times New Roman" w:cs="Times New Roman"/>
          <w:color w:val="000000" w:themeColor="text1"/>
          <w:lang w:val="en-GB"/>
        </w:rPr>
        <w:t>ie</w:t>
      </w:r>
      <w:proofErr w:type="spellEnd"/>
      <w:proofErr w:type="gramEnd"/>
      <w:r w:rsidRPr="00CA4D4A">
        <w:rPr>
          <w:rFonts w:ascii="Times New Roman" w:hAnsi="Times New Roman" w:cs="Times New Roman"/>
          <w:color w:val="000000" w:themeColor="text1"/>
          <w:lang w:val="en-GB"/>
        </w:rPr>
        <w:t xml:space="preserve"> beliefs, expectations or thoughts). D. Environmental events or other people's activities.</w:t>
      </w:r>
    </w:p>
    <w:p w14:paraId="7A58769B" w14:textId="77777777" w:rsidR="00CA4D4A" w:rsidRPr="00CA4D4A" w:rsidRDefault="00CA4D4A" w:rsidP="00CA4D4A">
      <w:pPr>
        <w:ind w:left="426"/>
        <w:jc w:val="both"/>
        <w:rPr>
          <w:rFonts w:ascii="Times New Roman" w:hAnsi="Times New Roman" w:cs="Times New Roman"/>
          <w:color w:val="000000" w:themeColor="text1"/>
          <w:lang w:val="en-GB"/>
        </w:rPr>
      </w:pPr>
    </w:p>
    <w:p w14:paraId="24DC49DF" w14:textId="6BAC169A" w:rsidR="27699E6E" w:rsidRPr="00CA4D4A" w:rsidRDefault="00CA4D4A" w:rsidP="00CA4D4A">
      <w:pPr>
        <w:pStyle w:val="ListParagraph"/>
        <w:numPr>
          <w:ilvl w:val="0"/>
          <w:numId w:val="25"/>
        </w:numPr>
        <w:jc w:val="both"/>
        <w:rPr>
          <w:rFonts w:ascii="Times New Roman" w:hAnsi="Times New Roman" w:cs="Times New Roman"/>
          <w:color w:val="000000" w:themeColor="text1"/>
          <w:lang w:val="en-GB"/>
        </w:rPr>
      </w:pPr>
      <w:r w:rsidRPr="00CA4D4A">
        <w:rPr>
          <w:rFonts w:ascii="Times New Roman" w:hAnsi="Times New Roman" w:cs="Times New Roman"/>
          <w:color w:val="000000" w:themeColor="text1"/>
          <w:lang w:val="en-GB"/>
        </w:rPr>
        <w:t>The emotions and feelings you have.</w:t>
      </w:r>
    </w:p>
    <w:p w14:paraId="4579C5F5" w14:textId="77777777" w:rsidR="00CA4D4A" w:rsidRPr="00B0554C" w:rsidRDefault="00CA4D4A" w:rsidP="00B0554C">
      <w:pPr>
        <w:ind w:left="426"/>
        <w:jc w:val="both"/>
        <w:rPr>
          <w:rFonts w:ascii="Times New Roman" w:hAnsi="Times New Roman" w:cs="Times New Roman"/>
          <w:color w:val="000000" w:themeColor="text1"/>
          <w:lang w:val="en-GB"/>
        </w:rPr>
      </w:pPr>
    </w:p>
    <w:p w14:paraId="4A87282D" w14:textId="7165E78B" w:rsidR="00DF2537" w:rsidRPr="00DF2537" w:rsidRDefault="00DF2537" w:rsidP="00DF2537">
      <w:pPr>
        <w:ind w:left="426"/>
        <w:jc w:val="both"/>
        <w:rPr>
          <w:rFonts w:ascii="Times New Roman" w:hAnsi="Times New Roman" w:cs="Times New Roman"/>
          <w:color w:val="000000" w:themeColor="text1"/>
          <w:lang w:val="en-GB"/>
        </w:rPr>
      </w:pPr>
      <w:r w:rsidRPr="00DF2537">
        <w:rPr>
          <w:rFonts w:ascii="Times New Roman" w:hAnsi="Times New Roman" w:cs="Times New Roman"/>
          <w:color w:val="000000" w:themeColor="text1"/>
          <w:lang w:val="en-GB"/>
        </w:rPr>
        <w:t xml:space="preserve">What specific idea (or belief), emotion, or action occurs </w:t>
      </w:r>
      <w:r w:rsidR="000552FA" w:rsidRPr="00DF2537">
        <w:rPr>
          <w:rFonts w:ascii="Times New Roman" w:hAnsi="Times New Roman" w:cs="Times New Roman"/>
          <w:color w:val="000000" w:themeColor="text1"/>
          <w:lang w:val="en-GB"/>
        </w:rPr>
        <w:t>because of</w:t>
      </w:r>
      <w:r w:rsidRPr="00DF2537">
        <w:rPr>
          <w:rFonts w:ascii="Times New Roman" w:hAnsi="Times New Roman" w:cs="Times New Roman"/>
          <w:color w:val="000000" w:themeColor="text1"/>
          <w:lang w:val="en-GB"/>
        </w:rPr>
        <w:t xml:space="preserve"> the motivating event? What was the next thought, emotion, or action? So, what's next? So, what's next? Then there's the next step.</w:t>
      </w:r>
    </w:p>
    <w:p w14:paraId="3E1D1F10" w14:textId="77777777" w:rsidR="00DF2537" w:rsidRPr="00DF2537" w:rsidRDefault="00DF2537" w:rsidP="00DF2537">
      <w:pPr>
        <w:ind w:left="426"/>
        <w:jc w:val="both"/>
        <w:rPr>
          <w:rFonts w:ascii="Times New Roman" w:hAnsi="Times New Roman" w:cs="Times New Roman"/>
          <w:color w:val="000000" w:themeColor="text1"/>
          <w:lang w:val="en-GB"/>
        </w:rPr>
      </w:pPr>
    </w:p>
    <w:p w14:paraId="7E3D850C" w14:textId="77777777" w:rsidR="00DF2537" w:rsidRPr="00DF2537" w:rsidRDefault="00DF2537" w:rsidP="00DF2537">
      <w:pPr>
        <w:ind w:left="426"/>
        <w:jc w:val="both"/>
        <w:rPr>
          <w:rFonts w:ascii="Times New Roman" w:hAnsi="Times New Roman" w:cs="Times New Roman"/>
          <w:color w:val="000000" w:themeColor="text1"/>
          <w:lang w:val="en-GB"/>
        </w:rPr>
      </w:pPr>
      <w:r w:rsidRPr="00DF2537">
        <w:rPr>
          <w:rFonts w:ascii="Times New Roman" w:hAnsi="Times New Roman" w:cs="Times New Roman"/>
          <w:color w:val="000000" w:themeColor="text1"/>
          <w:lang w:val="en-GB"/>
        </w:rPr>
        <w:t>•• As you write, keep an eye on each link in the sequence. Is it possible that another idea, sensation, or action occurred? Is it possible that anybody else was thinking, feeling, or doing at the same time? If that's the case, describe how that thinking, feeling, or action came to be.</w:t>
      </w:r>
    </w:p>
    <w:p w14:paraId="19260E34" w14:textId="77777777" w:rsidR="00DF2537" w:rsidRPr="00DF2537" w:rsidRDefault="00DF2537" w:rsidP="00DF2537">
      <w:pPr>
        <w:ind w:left="426"/>
        <w:jc w:val="both"/>
        <w:rPr>
          <w:rFonts w:ascii="Times New Roman" w:hAnsi="Times New Roman" w:cs="Times New Roman"/>
          <w:color w:val="000000" w:themeColor="text1"/>
          <w:lang w:val="en-GB"/>
        </w:rPr>
      </w:pPr>
    </w:p>
    <w:p w14:paraId="478A95E5" w14:textId="48A80717" w:rsidR="20BD8557" w:rsidRDefault="00DF2537" w:rsidP="00DF2537">
      <w:pPr>
        <w:ind w:left="426"/>
        <w:jc w:val="both"/>
        <w:rPr>
          <w:rFonts w:ascii="Times New Roman" w:hAnsi="Times New Roman" w:cs="Times New Roman"/>
          <w:color w:val="000000" w:themeColor="text1"/>
          <w:lang w:val="en-GB"/>
        </w:rPr>
      </w:pPr>
      <w:r w:rsidRPr="00DF2537">
        <w:rPr>
          <w:rFonts w:ascii="Times New Roman" w:hAnsi="Times New Roman" w:cs="Times New Roman"/>
          <w:color w:val="000000" w:themeColor="text1"/>
          <w:lang w:val="en-GB"/>
        </w:rPr>
        <w:t>•• For each link in the chain, see if you can think of a smaller link to explain.</w:t>
      </w:r>
    </w:p>
    <w:p w14:paraId="7124E9A0" w14:textId="77777777" w:rsidR="00DF2537" w:rsidRDefault="00DF2537" w:rsidP="00DF2537">
      <w:pPr>
        <w:ind w:left="426"/>
        <w:jc w:val="both"/>
        <w:rPr>
          <w:rFonts w:ascii="Times New Roman" w:hAnsi="Times New Roman" w:cs="Times New Roman"/>
          <w:color w:val="000000" w:themeColor="text1"/>
          <w:lang w:val="en-GB"/>
        </w:rPr>
      </w:pPr>
    </w:p>
    <w:p w14:paraId="11DA3D54" w14:textId="122D9B03" w:rsidR="4AE557F8" w:rsidRDefault="35027072" w:rsidP="10994DE4">
      <w:pPr>
        <w:ind w:left="426"/>
        <w:jc w:val="both"/>
        <w:rPr>
          <w:rFonts w:ascii="Times New Roman" w:hAnsi="Times New Roman" w:cs="Times New Roman"/>
          <w:color w:val="000000" w:themeColor="text1"/>
          <w:u w:val="single"/>
          <w:lang w:val="en-GB"/>
        </w:rPr>
      </w:pPr>
      <w:r w:rsidRPr="10994DE4">
        <w:rPr>
          <w:rFonts w:ascii="Times New Roman" w:hAnsi="Times New Roman" w:cs="Times New Roman"/>
          <w:color w:val="000000" w:themeColor="text1"/>
          <w:lang w:val="en-GB"/>
        </w:rPr>
        <w:t xml:space="preserve">5. </w:t>
      </w:r>
      <w:r w:rsidR="003E1FD7" w:rsidRPr="0034422F">
        <w:rPr>
          <w:rFonts w:ascii="Times New Roman" w:hAnsi="Times New Roman" w:cs="Times New Roman"/>
          <w:color w:val="000000" w:themeColor="text1"/>
          <w:lang w:val="en-GB"/>
        </w:rPr>
        <w:t>This behaviour</w:t>
      </w:r>
      <w:r w:rsidR="0034422F" w:rsidRPr="0034422F">
        <w:rPr>
          <w:rFonts w:ascii="Times New Roman" w:hAnsi="Times New Roman" w:cs="Times New Roman"/>
          <w:color w:val="000000" w:themeColor="text1"/>
          <w:lang w:val="en-GB"/>
        </w:rPr>
        <w:t xml:space="preserve"> is described by Consequence. Be as descriptive as possible. (How did others respond right away and later? How did you feel just after the incident? Then what? Did the behaviour have an impact on you and your surroundings?)</w:t>
      </w:r>
    </w:p>
    <w:p w14:paraId="04BF3394" w14:textId="66303C54" w:rsidR="5DC0F542" w:rsidRDefault="5DC0F542" w:rsidP="5DC0F542">
      <w:pPr>
        <w:ind w:left="426"/>
        <w:jc w:val="both"/>
        <w:rPr>
          <w:rFonts w:ascii="Times New Roman" w:hAnsi="Times New Roman" w:cs="Times New Roman"/>
          <w:color w:val="000000" w:themeColor="text1"/>
          <w:lang w:val="en-GB"/>
        </w:rPr>
      </w:pPr>
    </w:p>
    <w:p w14:paraId="1DFA8A16" w14:textId="0DA565C6" w:rsidR="5DC0F542" w:rsidRDefault="00392259" w:rsidP="00402AF4">
      <w:pPr>
        <w:pStyle w:val="ListParagraph"/>
        <w:numPr>
          <w:ilvl w:val="0"/>
          <w:numId w:val="22"/>
        </w:numPr>
        <w:jc w:val="both"/>
        <w:rPr>
          <w:rFonts w:ascii="Times New Roman" w:hAnsi="Times New Roman" w:cs="Times New Roman"/>
          <w:color w:val="000000" w:themeColor="text1"/>
          <w:lang w:val="en-GB"/>
        </w:rPr>
      </w:pPr>
      <w:r w:rsidRPr="00392259">
        <w:rPr>
          <w:rFonts w:ascii="Times New Roman" w:hAnsi="Times New Roman" w:cs="Times New Roman"/>
          <w:color w:val="000000" w:themeColor="text1"/>
          <w:lang w:val="en-GB"/>
        </w:rPr>
        <w:t xml:space="preserve">Describe in detail each time you may have utilized a </w:t>
      </w:r>
      <w:r w:rsidR="00BD45F8" w:rsidRPr="00392259">
        <w:rPr>
          <w:rFonts w:ascii="Times New Roman" w:hAnsi="Times New Roman" w:cs="Times New Roman"/>
          <w:color w:val="000000" w:themeColor="text1"/>
          <w:lang w:val="en-GB"/>
        </w:rPr>
        <w:t>behaviour</w:t>
      </w:r>
      <w:r w:rsidRPr="00392259">
        <w:rPr>
          <w:rFonts w:ascii="Times New Roman" w:hAnsi="Times New Roman" w:cs="Times New Roman"/>
          <w:color w:val="000000" w:themeColor="text1"/>
          <w:lang w:val="en-GB"/>
        </w:rPr>
        <w:t xml:space="preserve"> to prevent harmful </w:t>
      </w:r>
      <w:r w:rsidR="00BD45F8" w:rsidRPr="00392259">
        <w:rPr>
          <w:rFonts w:ascii="Times New Roman" w:hAnsi="Times New Roman" w:cs="Times New Roman"/>
          <w:color w:val="000000" w:themeColor="text1"/>
          <w:lang w:val="en-GB"/>
        </w:rPr>
        <w:t>behaviour</w:t>
      </w:r>
      <w:r w:rsidRPr="00392259">
        <w:rPr>
          <w:rFonts w:ascii="Times New Roman" w:hAnsi="Times New Roman" w:cs="Times New Roman"/>
          <w:color w:val="000000" w:themeColor="text1"/>
          <w:lang w:val="en-GB"/>
        </w:rPr>
        <w:t xml:space="preserve">. What are the most significant critical links that lead to bad </w:t>
      </w:r>
      <w:r w:rsidR="00BD45F8" w:rsidRPr="00392259">
        <w:rPr>
          <w:rFonts w:ascii="Times New Roman" w:hAnsi="Times New Roman" w:cs="Times New Roman"/>
          <w:color w:val="000000" w:themeColor="text1"/>
          <w:lang w:val="en-GB"/>
        </w:rPr>
        <w:t>behaviour</w:t>
      </w:r>
      <w:r w:rsidRPr="00392259">
        <w:rPr>
          <w:rFonts w:ascii="Times New Roman" w:hAnsi="Times New Roman" w:cs="Times New Roman"/>
          <w:color w:val="000000" w:themeColor="text1"/>
          <w:lang w:val="en-GB"/>
        </w:rPr>
        <w:t xml:space="preserve">? (In other words, if these </w:t>
      </w:r>
      <w:r w:rsidR="00BD45F8" w:rsidRPr="00392259">
        <w:rPr>
          <w:rFonts w:ascii="Times New Roman" w:hAnsi="Times New Roman" w:cs="Times New Roman"/>
          <w:color w:val="000000" w:themeColor="text1"/>
          <w:lang w:val="en-GB"/>
        </w:rPr>
        <w:t>behaviours</w:t>
      </w:r>
      <w:r w:rsidRPr="00392259">
        <w:rPr>
          <w:rFonts w:ascii="Times New Roman" w:hAnsi="Times New Roman" w:cs="Times New Roman"/>
          <w:color w:val="000000" w:themeColor="text1"/>
          <w:lang w:val="en-GB"/>
        </w:rPr>
        <w:t xml:space="preserve"> were eliminated, the harmful </w:t>
      </w:r>
      <w:r w:rsidR="00BD45F8" w:rsidRPr="00392259">
        <w:rPr>
          <w:rFonts w:ascii="Times New Roman" w:hAnsi="Times New Roman" w:cs="Times New Roman"/>
          <w:color w:val="000000" w:themeColor="text1"/>
          <w:lang w:val="en-GB"/>
        </w:rPr>
        <w:t>behaviour</w:t>
      </w:r>
      <w:r w:rsidRPr="00392259">
        <w:rPr>
          <w:rFonts w:ascii="Times New Roman" w:hAnsi="Times New Roman" w:cs="Times New Roman"/>
          <w:color w:val="000000" w:themeColor="text1"/>
          <w:lang w:val="en-GB"/>
        </w:rPr>
        <w:t xml:space="preserve"> would be unlikely to occur.)</w:t>
      </w:r>
    </w:p>
    <w:p w14:paraId="67DEC8A7" w14:textId="77777777" w:rsidR="00392259" w:rsidRPr="00392259" w:rsidRDefault="00392259" w:rsidP="00392259">
      <w:pPr>
        <w:ind w:left="426"/>
        <w:jc w:val="both"/>
        <w:rPr>
          <w:rFonts w:ascii="Times New Roman" w:hAnsi="Times New Roman" w:cs="Times New Roman"/>
          <w:color w:val="000000" w:themeColor="text1"/>
          <w:lang w:val="en-GB"/>
        </w:rPr>
      </w:pPr>
    </w:p>
    <w:p w14:paraId="0BDFDB2C" w14:textId="775DE8CE" w:rsidR="4AE557F8" w:rsidRPr="007531A6" w:rsidRDefault="007531A6" w:rsidP="00375FFB">
      <w:pPr>
        <w:pStyle w:val="ListParagraph"/>
        <w:numPr>
          <w:ilvl w:val="0"/>
          <w:numId w:val="19"/>
        </w:numPr>
        <w:jc w:val="both"/>
        <w:rPr>
          <w:rFonts w:ascii="Times New Roman" w:hAnsi="Times New Roman" w:cs="Times New Roman"/>
          <w:color w:val="000000" w:themeColor="text1"/>
          <w:lang w:val="en-GB"/>
        </w:rPr>
      </w:pPr>
      <w:r w:rsidRPr="007531A6">
        <w:rPr>
          <w:rFonts w:ascii="Times New Roman" w:hAnsi="Times New Roman" w:cs="Times New Roman"/>
          <w:color w:val="000000" w:themeColor="text1"/>
          <w:lang w:val="en-GB"/>
        </w:rPr>
        <w:t>After the trigger event, return to the previous behaviour sequence. Make a circle around each connection where you might have prevented bad behaviour if you had done things differently.</w:t>
      </w:r>
    </w:p>
    <w:p w14:paraId="78BD28D0" w14:textId="1E2353F4" w:rsidR="02E5F1C2" w:rsidRDefault="02E5F1C2" w:rsidP="02E5F1C2">
      <w:pPr>
        <w:ind w:left="426"/>
        <w:jc w:val="both"/>
        <w:rPr>
          <w:rFonts w:ascii="Times New Roman" w:hAnsi="Times New Roman" w:cs="Times New Roman"/>
          <w:color w:val="000000" w:themeColor="text1"/>
          <w:lang w:val="en-GB"/>
        </w:rPr>
      </w:pPr>
    </w:p>
    <w:p w14:paraId="7BD3CE5A" w14:textId="7DE50480" w:rsidR="0008138C" w:rsidRPr="0008138C" w:rsidRDefault="0008138C" w:rsidP="0008138C">
      <w:pPr>
        <w:ind w:left="426"/>
        <w:jc w:val="both"/>
        <w:rPr>
          <w:rFonts w:ascii="Times New Roman" w:hAnsi="Times New Roman" w:cs="Times New Roman"/>
          <w:color w:val="000000" w:themeColor="text1"/>
          <w:lang w:val="en-GB"/>
        </w:rPr>
      </w:pPr>
      <w:r w:rsidRPr="0008138C">
        <w:rPr>
          <w:rFonts w:ascii="Times New Roman" w:hAnsi="Times New Roman" w:cs="Times New Roman"/>
          <w:color w:val="000000" w:themeColor="text1"/>
          <w:lang w:val="en-GB"/>
        </w:rPr>
        <w:t>A. What can you do differently at each stage of the sequence of events to prevent a crash? What coping or diplomatic behaviours might you have employed in this situation?</w:t>
      </w:r>
    </w:p>
    <w:p w14:paraId="07A05BF8" w14:textId="77777777" w:rsidR="0008138C" w:rsidRPr="0008138C" w:rsidRDefault="0008138C" w:rsidP="0008138C">
      <w:pPr>
        <w:ind w:left="426"/>
        <w:jc w:val="both"/>
        <w:rPr>
          <w:rFonts w:ascii="Times New Roman" w:hAnsi="Times New Roman" w:cs="Times New Roman"/>
          <w:color w:val="000000" w:themeColor="text1"/>
          <w:lang w:val="en-GB"/>
        </w:rPr>
      </w:pPr>
    </w:p>
    <w:p w14:paraId="2DF4E394" w14:textId="77777777" w:rsidR="0008138C" w:rsidRPr="0008138C" w:rsidRDefault="0008138C" w:rsidP="0008138C">
      <w:pPr>
        <w:ind w:left="426"/>
        <w:jc w:val="both"/>
        <w:rPr>
          <w:rFonts w:ascii="Times New Roman" w:hAnsi="Times New Roman" w:cs="Times New Roman"/>
          <w:color w:val="000000" w:themeColor="text1"/>
          <w:lang w:val="en-GB"/>
        </w:rPr>
      </w:pPr>
      <w:r w:rsidRPr="0008138C">
        <w:rPr>
          <w:rFonts w:ascii="Times New Roman" w:hAnsi="Times New Roman" w:cs="Times New Roman"/>
          <w:color w:val="000000" w:themeColor="text1"/>
          <w:lang w:val="en-GB"/>
        </w:rPr>
        <w:t>5. Describe in detail a PREVENTION STRATEGY for keeping the chain operating by lowering your chain vulnerability.</w:t>
      </w:r>
    </w:p>
    <w:p w14:paraId="26CB7E3B" w14:textId="77777777" w:rsidR="0008138C" w:rsidRPr="0008138C" w:rsidRDefault="0008138C" w:rsidP="0008138C">
      <w:pPr>
        <w:ind w:left="426"/>
        <w:jc w:val="both"/>
        <w:rPr>
          <w:rFonts w:ascii="Times New Roman" w:hAnsi="Times New Roman" w:cs="Times New Roman"/>
          <w:color w:val="000000" w:themeColor="text1"/>
          <w:lang w:val="en-GB"/>
        </w:rPr>
      </w:pPr>
    </w:p>
    <w:p w14:paraId="333962E6" w14:textId="3422D366" w:rsidR="12F92034" w:rsidRDefault="0008138C" w:rsidP="0008138C">
      <w:pPr>
        <w:ind w:left="426"/>
        <w:jc w:val="both"/>
        <w:rPr>
          <w:rFonts w:ascii="Times New Roman" w:hAnsi="Times New Roman" w:cs="Times New Roman"/>
          <w:color w:val="000000" w:themeColor="text1"/>
          <w:lang w:val="en-GB"/>
        </w:rPr>
      </w:pPr>
      <w:r w:rsidRPr="0008138C">
        <w:rPr>
          <w:rFonts w:ascii="Times New Roman" w:hAnsi="Times New Roman" w:cs="Times New Roman"/>
          <w:color w:val="000000" w:themeColor="text1"/>
          <w:lang w:val="en-GB"/>
        </w:rPr>
        <w:t>8. Describe what you would do to address a major or substantial repercussion of the harmful behaviour.</w:t>
      </w:r>
    </w:p>
    <w:p w14:paraId="0FA0B437" w14:textId="10795476" w:rsidR="4AE557F8" w:rsidRPr="00226C5B" w:rsidRDefault="00226C5B" w:rsidP="00375FFB">
      <w:pPr>
        <w:pStyle w:val="ListParagraph"/>
        <w:numPr>
          <w:ilvl w:val="0"/>
          <w:numId w:val="20"/>
        </w:numPr>
        <w:jc w:val="both"/>
        <w:rPr>
          <w:rFonts w:ascii="Times New Roman" w:hAnsi="Times New Roman" w:cs="Times New Roman"/>
          <w:color w:val="000000" w:themeColor="text1"/>
          <w:lang w:val="en-GB"/>
        </w:rPr>
      </w:pPr>
      <w:r w:rsidRPr="00226C5B">
        <w:rPr>
          <w:rFonts w:ascii="Times New Roman" w:hAnsi="Times New Roman" w:cs="Times New Roman"/>
          <w:color w:val="000000" w:themeColor="text1"/>
          <w:lang w:val="en-GB"/>
        </w:rPr>
        <w:lastRenderedPageBreak/>
        <w:t xml:space="preserve">Examine: How much damage have you caused? What </w:t>
      </w:r>
      <w:r w:rsidR="00C7228D" w:rsidRPr="00226C5B">
        <w:rPr>
          <w:rFonts w:ascii="Times New Roman" w:hAnsi="Times New Roman" w:cs="Times New Roman"/>
          <w:color w:val="000000" w:themeColor="text1"/>
          <w:lang w:val="en-GB"/>
        </w:rPr>
        <w:t>unfavourable</w:t>
      </w:r>
      <w:r w:rsidRPr="00226C5B">
        <w:rPr>
          <w:rFonts w:ascii="Times New Roman" w:hAnsi="Times New Roman" w:cs="Times New Roman"/>
          <w:color w:val="000000" w:themeColor="text1"/>
          <w:lang w:val="en-GB"/>
        </w:rPr>
        <w:t xml:space="preserve"> outcomes are you able to mitigate?</w:t>
      </w:r>
    </w:p>
    <w:p w14:paraId="6FF8F800" w14:textId="236C2FC4" w:rsidR="45F062AE" w:rsidRDefault="45F062AE" w:rsidP="45F062AE">
      <w:pPr>
        <w:ind w:left="426"/>
        <w:jc w:val="both"/>
        <w:rPr>
          <w:rFonts w:ascii="Times New Roman" w:hAnsi="Times New Roman" w:cs="Times New Roman"/>
          <w:color w:val="000000" w:themeColor="text1"/>
          <w:lang w:val="en-GB"/>
        </w:rPr>
      </w:pPr>
    </w:p>
    <w:p w14:paraId="7AFB7D7E" w14:textId="5BD1A4FD" w:rsidR="4AE557F8" w:rsidRDefault="35027072" w:rsidP="10994DE4">
      <w:pPr>
        <w:ind w:left="426"/>
        <w:jc w:val="both"/>
        <w:rPr>
          <w:rFonts w:ascii="Times New Roman" w:hAnsi="Times New Roman" w:cs="Times New Roman"/>
          <w:color w:val="000000" w:themeColor="text1"/>
          <w:lang w:val="en-GB"/>
        </w:rPr>
      </w:pPr>
      <w:r w:rsidRPr="10994DE4">
        <w:rPr>
          <w:rFonts w:ascii="Times New Roman" w:hAnsi="Times New Roman" w:cs="Times New Roman"/>
          <w:color w:val="000000" w:themeColor="text1"/>
          <w:lang w:val="en-GB"/>
        </w:rPr>
        <w:t xml:space="preserve">B. </w:t>
      </w:r>
      <w:r w:rsidR="003764FB" w:rsidRPr="003764FB">
        <w:rPr>
          <w:rFonts w:ascii="Times New Roman" w:hAnsi="Times New Roman" w:cs="Times New Roman"/>
          <w:color w:val="000000" w:themeColor="text1"/>
          <w:lang w:val="en-GB"/>
        </w:rPr>
        <w:t>Take stock of the pain or suffering you've caused others, as well as the harm or suffering you've caused yourself. Repair what you've messed up. (Don't send flowers to repair the window you shattered; instead, repair the window! Instead of trying to fix the betrayal of trust with letters, fix it by being trustworthy long enough to match the betrayal. Constant apologies and love Instead of berating yourself, fix failure by succeeding.)</w:t>
      </w:r>
      <w:r w:rsidR="006454E5">
        <w:rPr>
          <w:rFonts w:ascii="Times New Roman" w:hAnsi="Times New Roman" w:cs="Times New Roman"/>
          <w:color w:val="000000" w:themeColor="text1"/>
          <w:lang w:val="en-GB"/>
        </w:rPr>
        <w:fldChar w:fldCharType="begin"/>
      </w:r>
      <w:r w:rsidR="006454E5">
        <w:rPr>
          <w:rFonts w:ascii="Times New Roman" w:hAnsi="Times New Roman" w:cs="Times New Roman"/>
          <w:color w:val="000000" w:themeColor="text1"/>
          <w:lang w:val="en-GB"/>
        </w:rPr>
        <w:instrText xml:space="preserve"> ADDIN ZOTERO_ITEM CSL_CITATION {"citationID":"Hobg2lCa","properties":{"formattedCitation":"(Anon, n.d.)","plainCitation":"(Anon, n.d.)","noteIndex":0},"citationItems":[{"id":65,"uris":["http://zotero.org/users/local/dfCui54V/items/U3L87JKG"],"uri":["http://zotero.org/users/local/dfCui54V/items/U3L87JKG"],"itemData":{"id":65,"type":"article","title":"General-Handout.pdf"}}],"schema":"https://github.com/citation-style-language/schema/raw/master/csl-citation.json"} </w:instrText>
      </w:r>
      <w:r w:rsidR="006454E5">
        <w:rPr>
          <w:rFonts w:ascii="Times New Roman" w:hAnsi="Times New Roman" w:cs="Times New Roman"/>
          <w:color w:val="000000" w:themeColor="text1"/>
          <w:lang w:val="en-GB"/>
        </w:rPr>
        <w:fldChar w:fldCharType="separate"/>
      </w:r>
      <w:r w:rsidR="006454E5">
        <w:rPr>
          <w:rFonts w:ascii="Times New Roman" w:hAnsi="Times New Roman" w:cs="Times New Roman"/>
          <w:noProof/>
          <w:color w:val="000000" w:themeColor="text1"/>
          <w:lang w:val="en-GB"/>
        </w:rPr>
        <w:t>(Anon, n.d.)</w:t>
      </w:r>
      <w:r w:rsidR="006454E5">
        <w:rPr>
          <w:rFonts w:ascii="Times New Roman" w:hAnsi="Times New Roman" w:cs="Times New Roman"/>
          <w:color w:val="000000" w:themeColor="text1"/>
          <w:lang w:val="en-GB"/>
        </w:rPr>
        <w:fldChar w:fldCharType="end"/>
      </w:r>
    </w:p>
    <w:p w14:paraId="1A9C063A" w14:textId="69B58A06" w:rsidR="641ACE0A" w:rsidRDefault="641ACE0A" w:rsidP="641ACE0A">
      <w:pPr>
        <w:ind w:left="426"/>
        <w:jc w:val="both"/>
        <w:rPr>
          <w:rFonts w:ascii="Times New Roman" w:hAnsi="Times New Roman" w:cs="Times New Roman"/>
          <w:color w:val="000000" w:themeColor="text1"/>
          <w:lang w:val="en-GB"/>
        </w:rPr>
      </w:pPr>
    </w:p>
    <w:p w14:paraId="75A6F772" w14:textId="5710EFA7" w:rsidR="641ACE0A" w:rsidRDefault="641ACE0A" w:rsidP="641ACE0A">
      <w:pPr>
        <w:ind w:left="426"/>
        <w:jc w:val="both"/>
        <w:rPr>
          <w:rFonts w:ascii="Times New Roman" w:hAnsi="Times New Roman" w:cs="Times New Roman"/>
          <w:color w:val="000000" w:themeColor="text1"/>
          <w:lang w:val="en-GB"/>
        </w:rPr>
      </w:pPr>
    </w:p>
    <w:p w14:paraId="0FE796A8" w14:textId="732BC858" w:rsidR="2D027341" w:rsidRPr="00A20026" w:rsidRDefault="0DF621D9" w:rsidP="1D1AE090">
      <w:pPr>
        <w:ind w:left="426"/>
        <w:jc w:val="both"/>
        <w:rPr>
          <w:rFonts w:ascii="Times New Roman" w:hAnsi="Times New Roman" w:cs="Times New Roman"/>
          <w:b/>
          <w:bCs/>
          <w:color w:val="000000" w:themeColor="text1"/>
          <w:lang w:val="en-GB"/>
        </w:rPr>
      </w:pPr>
      <w:r w:rsidRPr="00A20026">
        <w:rPr>
          <w:rFonts w:ascii="Times New Roman" w:hAnsi="Times New Roman" w:cs="Times New Roman"/>
          <w:b/>
          <w:bCs/>
          <w:color w:val="000000" w:themeColor="text1"/>
          <w:lang w:val="en-GB"/>
        </w:rPr>
        <w:t>2)ONLINE SOURCE:</w:t>
      </w:r>
    </w:p>
    <w:p w14:paraId="09E91C13" w14:textId="7205040B" w:rsidR="1D1AE090" w:rsidRDefault="1D1AE090" w:rsidP="1D1AE090">
      <w:pPr>
        <w:ind w:left="426"/>
        <w:jc w:val="both"/>
        <w:rPr>
          <w:rFonts w:ascii="Times New Roman" w:hAnsi="Times New Roman" w:cs="Times New Roman"/>
          <w:color w:val="000000" w:themeColor="text1"/>
          <w:u w:val="single"/>
          <w:lang w:val="en-GB"/>
        </w:rPr>
      </w:pPr>
    </w:p>
    <w:p w14:paraId="722E22BF" w14:textId="45BBC77B" w:rsidR="0B2944E5" w:rsidRDefault="00FA56A4" w:rsidP="0B2944E5">
      <w:pPr>
        <w:ind w:left="426"/>
        <w:jc w:val="both"/>
        <w:rPr>
          <w:rFonts w:ascii="Times New Roman" w:hAnsi="Times New Roman" w:cs="Times New Roman"/>
          <w:color w:val="000000" w:themeColor="text1"/>
          <w:lang w:val="en-GB"/>
        </w:rPr>
      </w:pPr>
      <w:r w:rsidRPr="00FA56A4">
        <w:rPr>
          <w:rFonts w:ascii="Times New Roman" w:hAnsi="Times New Roman" w:cs="Times New Roman"/>
          <w:color w:val="000000" w:themeColor="text1"/>
          <w:lang w:val="en-GB"/>
        </w:rPr>
        <w:t>Past research has contemplated the utilization of portable applications to help psychological well-being through an assortment of approaches. The utilization of gamification to connect mental self-portrait with negative sentiments through Pavlovian melding has decreased self-harmful practices. The examination took a gander at examples or expectations of emotional wellness through cell sensors and online media posts. PC frameworks intended to help intellectual social treatment (CBT) through instruction, ability practice, and patient-advisor correspondence channels have been found to assist with diminishing weakening and burdensome side effects. Moreover, the MONARCA framework gives self-evaluations, representation of progress, and ideas for potential activities and has been displayed to assist individuals with bipolar turmoil hold fast to their CBT family name. Modernized CBT without the assistance of an advisor can likewise lessen burdensome manifestations, and a set-up of capability-based applications has been displayed to decrease discouragement and tension. Our work depends on this examination to decide the attainability of utilizing a versatile application to help DBT, an expertise based (i.e., successful for) ground-breaking analytic treatment. A wide scope of problems) for those of clinical seriousness and intricacy. Pocket Skills incorporates schooling, active abilities, and self-evaluation to help BPD and assist individuals with bettering draw in with their psychotherapy all the more completely.</w:t>
      </w:r>
      <w:r w:rsidR="001C3EB3">
        <w:rPr>
          <w:rFonts w:ascii="Times New Roman" w:hAnsi="Times New Roman" w:cs="Times New Roman"/>
          <w:color w:val="000000" w:themeColor="text1"/>
          <w:lang w:val="en-GB"/>
        </w:rPr>
        <w:fldChar w:fldCharType="begin"/>
      </w:r>
      <w:r w:rsidR="00657E75">
        <w:rPr>
          <w:rFonts w:ascii="Times New Roman" w:hAnsi="Times New Roman" w:cs="Times New Roman"/>
          <w:color w:val="000000" w:themeColor="text1"/>
          <w:lang w:val="en-GB"/>
        </w:rPr>
        <w:instrText xml:space="preserve"> ADDIN ZOTERO_ITEM CSL_CITATION {"citationID":"6y1HPo5b","properties":{"formattedCitation":"(Schroeder {\\i{}et al.}, 2018)","plainCitation":"(Schroeder et al., 2018)","noteIndex":0},"citationItems":[{"id":66,"uris":["http://zotero.org/users/local/dfCui54V/items/GS3RYXI4"],"uri":["http://zotero.org/users/local/dfCui54V/items/GS3RYXI4"],"itemData":{"id":66,"type":"paper-conference","abstract":"Mental health disorders are a leading cause of disability worldwide. Although evidence-based psychotherapy is effective, engagement from such programs can be low. Mobile apps have the potential to help engage and support people in their therapy. We developed Pocket Skills, a mobile web app based on Dialectical Behavior Therapy (DBT). Pocket Skills teaches DBT via a conversational agent modeled on Marsha Linehan, who developed DBT. We examined the feasibility of Pocket Skills in a 4-week ﬁeld study with 73 individuals enrolled in psychotherapy. After the study, participants reported decreased depression and anxiety and increased DBT skills use. We present a model based on qualitative ﬁndings of how Pocket Skills supported DBT. Pocket Skills helped participants engage in their DBT and practice and implement skills in their environmental context, which enabled them to see the results of using their DBT skills and increase their self-efﬁcacy. We discuss the design implications of these ﬁndings for future mobile mental health systems.","container-title":"Proceedings of the 2018 CHI Conference on Human Factors in Computing Systems","DOI":"10.1145/3173574.3173972","event":"CHI '18: CHI Conference on Human Factors in Computing Systems","event-place":"Montreal QC Canada","ISBN":"978-1-4503-5620-6","language":"en","page":"1-15","publisher":"ACM","publisher-place":"Montreal QC Canada","source":"DOI.org (Crossref)","title":"Pocket Skills: A Conversational Mobile Web App To Support Dialectical Behavioral Therapy","title-short":"Pocket Skills","URL":"https://dl.acm.org/doi/10.1145/3173574.3173972","author":[{"family":"Schroeder","given":"Jessica"},{"family":"Wilkes","given":"Chelsey"},{"family":"Rowan","given":"Kael"},{"family":"Toledo","given":"Arturo"},{"family":"Paradiso","given":"Ann"},{"family":"Czerwinski","given":"Mary"},{"family":"Mark","given":"Gloria"},{"family":"Linehan","given":"Marsha M."}],"accessed":{"date-parts":[["2021",9,1]]},"issued":{"date-parts":[["2018",4,21]]}}}],"schema":"https://github.com/citation-style-language/schema/raw/master/csl-citation.json"} </w:instrText>
      </w:r>
      <w:r w:rsidR="001C3EB3">
        <w:rPr>
          <w:rFonts w:ascii="Times New Roman" w:hAnsi="Times New Roman" w:cs="Times New Roman"/>
          <w:color w:val="000000" w:themeColor="text1"/>
          <w:lang w:val="en-GB"/>
        </w:rPr>
        <w:fldChar w:fldCharType="separate"/>
      </w:r>
      <w:r w:rsidR="00657E75" w:rsidRPr="4AE557F8">
        <w:rPr>
          <w:rFonts w:ascii="Times New Roman" w:hAnsi="Times New Roman" w:cs="Times New Roman"/>
          <w:color w:val="000000" w:themeColor="text1"/>
          <w:lang w:val="en-GB"/>
        </w:rPr>
        <w:t xml:space="preserve">(Schroeder </w:t>
      </w:r>
      <w:r w:rsidR="00657E75" w:rsidRPr="4AE557F8">
        <w:rPr>
          <w:rFonts w:ascii="Times New Roman" w:hAnsi="Times New Roman" w:cs="Times New Roman"/>
          <w:i/>
          <w:color w:val="000000" w:themeColor="text1"/>
          <w:lang w:val="en-GB"/>
        </w:rPr>
        <w:t>et al.</w:t>
      </w:r>
      <w:r w:rsidR="00657E75" w:rsidRPr="4AE557F8">
        <w:rPr>
          <w:rFonts w:ascii="Times New Roman" w:hAnsi="Times New Roman" w:cs="Times New Roman"/>
          <w:color w:val="000000" w:themeColor="text1"/>
          <w:lang w:val="en-GB"/>
        </w:rPr>
        <w:t>, 2018)</w:t>
      </w:r>
      <w:r w:rsidR="001C3EB3">
        <w:rPr>
          <w:rFonts w:ascii="Times New Roman" w:hAnsi="Times New Roman" w:cs="Times New Roman"/>
          <w:color w:val="000000" w:themeColor="text1"/>
          <w:lang w:val="en-GB"/>
        </w:rPr>
        <w:fldChar w:fldCharType="end"/>
      </w:r>
    </w:p>
    <w:p w14:paraId="1BE67E1E" w14:textId="6AEB342B" w:rsidR="0F896B10" w:rsidRDefault="0F896B10" w:rsidP="0F896B10">
      <w:pPr>
        <w:ind w:left="426"/>
        <w:jc w:val="both"/>
        <w:rPr>
          <w:rFonts w:ascii="Times New Roman" w:hAnsi="Times New Roman" w:cs="Times New Roman"/>
          <w:color w:val="000000" w:themeColor="text1"/>
          <w:lang w:val="en-GB"/>
        </w:rPr>
      </w:pPr>
    </w:p>
    <w:p w14:paraId="5E89A4D9" w14:textId="7E2D9A76" w:rsidR="4AA87F7E" w:rsidRDefault="00321038" w:rsidP="4AA87F7E">
      <w:pPr>
        <w:ind w:left="426"/>
        <w:jc w:val="both"/>
        <w:rPr>
          <w:rFonts w:ascii="Times New Roman" w:hAnsi="Times New Roman" w:cs="Times New Roman"/>
          <w:color w:val="000000" w:themeColor="text1"/>
          <w:lang w:val="en-GB"/>
        </w:rPr>
      </w:pPr>
      <w:r w:rsidRPr="00321038">
        <w:rPr>
          <w:rFonts w:ascii="Times New Roman" w:hAnsi="Times New Roman" w:cs="Times New Roman"/>
          <w:color w:val="000000" w:themeColor="text1"/>
          <w:lang w:val="en-GB"/>
        </w:rPr>
        <w:t>Earlier examination has likewise taken a gander at how innovation can uphold the act of DBT abilities. DBT Coach, the first application for supplemental DBT appraisal, is intended to build expertise speculation by giving intuitive and consistent DBT abilities measures. In like manner, the Virtual Hope Box is a portable application intended for individuals with post-horrendous pressure issue (PTSD) that incorporates support, solace, interruption, and unwinding segments, which resemble one another. Like care and endurance abilities in Pocket Skills. The Virtual Hope Box was found to build self-viability in a 12-week study. In participatory plan concentrates with individuals with marginal behavioural condition (BPD) and self-harmful individuals, members planned actual curios to offer specialized help. Thinking and interruption abilities DBT. Pocket Skills adopts an all-encompassing strategy to supporting DBT by remembering schooling for different modules and abilities just as help to rehearse abilities for the present, to assist everybody with gaining abilities. Overcome any barrier among mastering and rehearsing abilities and the successful execution of these abilities in their day to day routines</w:t>
      </w:r>
      <w:r w:rsidR="37EC6145" w:rsidRPr="5AF32769">
        <w:rPr>
          <w:rFonts w:ascii="Times New Roman" w:hAnsi="Times New Roman" w:cs="Times New Roman"/>
          <w:color w:val="000000" w:themeColor="text1"/>
          <w:lang w:val="en-GB"/>
        </w:rPr>
        <w:t>.</w:t>
      </w:r>
      <w:r w:rsidR="00657E75">
        <w:rPr>
          <w:rFonts w:ascii="Times New Roman" w:hAnsi="Times New Roman" w:cs="Times New Roman"/>
          <w:color w:val="000000" w:themeColor="text1"/>
          <w:lang w:val="en-GB"/>
        </w:rPr>
        <w:fldChar w:fldCharType="begin"/>
      </w:r>
      <w:r w:rsidR="00D51928">
        <w:rPr>
          <w:rFonts w:ascii="Times New Roman" w:hAnsi="Times New Roman" w:cs="Times New Roman"/>
          <w:color w:val="000000" w:themeColor="text1"/>
          <w:lang w:val="en-GB"/>
        </w:rPr>
        <w:instrText xml:space="preserve"> ADDIN ZOTERO_ITEM CSL_CITATION {"citationID":"PXTcq8OQ","properties":{"formattedCitation":"(Schroeder {\\i{}et al.}, 2018)","plainCitation":"(Schroeder et al., 2018)","noteIndex":0},"citationItems":[{"id":66,"uris":["http://zotero.org/users/local/dfCui54V/items/GS3RYXI4"],"uri":["http://zotero.org/users/local/dfCui54V/items/GS3RYXI4"],"itemData":{"id":66,"type":"paper-conference","abstract":"Mental health disorders are a leading cause of disability worldwide. Although evidence-based psychotherapy is effective, engagement from such programs can be low. Mobile apps have the potential to help engage and support people in their therapy. We developed Pocket Skills, a mobile web app based on Dialectical Behavior Therapy (DBT). Pocket Skills teaches DBT via a conversational agent modeled on Marsha Linehan, who developed DBT. We examined the feasibility of Pocket Skills in a 4-week ﬁeld study with 73 individuals enrolled in psychotherapy. After the study, participants reported decreased depression and anxiety and increased DBT skills use. We present a model based on qualitative ﬁndings of how Pocket Skills supported DBT. Pocket Skills helped participants engage in their DBT and practice and implement skills in their environmental context, which enabled them to see the results of using their DBT skills and increase their self-efﬁcacy. We discuss the design implications of these ﬁndings for future mobile mental health systems.","container-title":"Proceedings of the 2018 CHI Conference on Human Factors in Computing Systems","DOI":"10.1145/3173574.3173972","event":"CHI '18: CHI Conference on Human Factors in Computing Systems","event-place":"Montreal QC Canada","ISBN":"978-1-4503-5620-6","language":"en","page":"1-15","publisher":"ACM","publisher-place":"Montreal QC Canada","source":"DOI.org (Crossref)","title":"Pocket Skills: A Conversational Mobile Web App To Support Dialectical Behavioral Therapy","title-short":"Pocket Skills","URL":"https://dl.acm.org/doi/10.1145/3173574.3173972","author":[{"family":"Schroeder","given":"Jessica"},{"family":"Wilkes","given":"Chelsey"},{"family":"Rowan","given":"Kael"},{"family":"Toledo","given":"Arturo"},{"family":"Paradiso","given":"Ann"},{"family":"Czerwinski","given":"Mary"},{"family":"Mark","given":"Gloria"},{"family":"Linehan","given":"Marsha M."}],"accessed":{"date-parts":[["2021",9,1]]},"issued":{"date-parts":[["2018",4,21]]}}}],"schema":"https://github.com/citation-style-language/schema/raw/master/csl-citation.json"} </w:instrText>
      </w:r>
      <w:r w:rsidR="00657E75">
        <w:rPr>
          <w:rFonts w:ascii="Times New Roman" w:hAnsi="Times New Roman" w:cs="Times New Roman"/>
          <w:color w:val="000000" w:themeColor="text1"/>
          <w:lang w:val="en-GB"/>
        </w:rPr>
        <w:fldChar w:fldCharType="separate"/>
      </w:r>
      <w:r w:rsidR="00D51928" w:rsidRPr="00D51928">
        <w:rPr>
          <w:rFonts w:ascii="Times New Roman" w:hAnsi="Times New Roman" w:cs="Times New Roman"/>
          <w:color w:val="000000"/>
          <w:lang w:val="en-GB"/>
        </w:rPr>
        <w:t xml:space="preserve">(Schroeder </w:t>
      </w:r>
      <w:r w:rsidR="00D51928" w:rsidRPr="00D51928">
        <w:rPr>
          <w:rFonts w:ascii="Times New Roman" w:hAnsi="Times New Roman" w:cs="Times New Roman"/>
          <w:i/>
          <w:iCs/>
          <w:color w:val="000000"/>
          <w:lang w:val="en-GB"/>
        </w:rPr>
        <w:t>et al.</w:t>
      </w:r>
      <w:r w:rsidR="00D51928" w:rsidRPr="00D51928">
        <w:rPr>
          <w:rFonts w:ascii="Times New Roman" w:hAnsi="Times New Roman" w:cs="Times New Roman"/>
          <w:color w:val="000000"/>
          <w:lang w:val="en-GB"/>
        </w:rPr>
        <w:t>, 2018)</w:t>
      </w:r>
      <w:r w:rsidR="00657E75">
        <w:rPr>
          <w:rFonts w:ascii="Times New Roman" w:hAnsi="Times New Roman" w:cs="Times New Roman"/>
          <w:color w:val="000000" w:themeColor="text1"/>
          <w:lang w:val="en-GB"/>
        </w:rPr>
        <w:fldChar w:fldCharType="end"/>
      </w:r>
    </w:p>
    <w:p w14:paraId="48EEC733" w14:textId="27FF7D02" w:rsidR="0F896B10" w:rsidRDefault="0F896B10" w:rsidP="0F896B10">
      <w:pPr>
        <w:ind w:left="426"/>
        <w:jc w:val="both"/>
        <w:rPr>
          <w:rFonts w:ascii="Times New Roman" w:hAnsi="Times New Roman" w:cs="Times New Roman"/>
          <w:color w:val="000000" w:themeColor="text1"/>
          <w:lang w:val="en-GB"/>
        </w:rPr>
      </w:pPr>
    </w:p>
    <w:p w14:paraId="533AD075" w14:textId="2E11F001" w:rsidR="32E024BA" w:rsidRDefault="0046205F" w:rsidP="0F896B10">
      <w:pPr>
        <w:ind w:left="426"/>
        <w:jc w:val="both"/>
        <w:rPr>
          <w:rFonts w:ascii="Times New Roman" w:hAnsi="Times New Roman" w:cs="Times New Roman"/>
          <w:color w:val="000000" w:themeColor="text1"/>
          <w:lang w:val="en-GB"/>
        </w:rPr>
      </w:pPr>
      <w:r w:rsidRPr="0046205F">
        <w:rPr>
          <w:rFonts w:ascii="Times New Roman" w:hAnsi="Times New Roman" w:cs="Times New Roman"/>
          <w:color w:val="000000" w:themeColor="text1"/>
          <w:lang w:val="en-GB"/>
        </w:rPr>
        <w:t xml:space="preserve">To be effective, a mental health app must be compelling enough to persuade users to use it. One approach to encourage people to keep utilizing technology is to use messaging. Messaging can help individuals remember their mental health and behavioural intervention </w:t>
      </w:r>
      <w:r w:rsidRPr="0046205F">
        <w:rPr>
          <w:rFonts w:ascii="Times New Roman" w:hAnsi="Times New Roman" w:cs="Times New Roman"/>
          <w:color w:val="000000" w:themeColor="text1"/>
          <w:lang w:val="en-GB"/>
        </w:rPr>
        <w:lastRenderedPageBreak/>
        <w:t>objectives and support them. Automated text messages, for example, helped CBT participants stay in therapy longer than those who did not. The ideal message content, on the other hand, may be determined by culture and personal preferences.</w:t>
      </w:r>
      <w:r w:rsidR="00D51928">
        <w:rPr>
          <w:rFonts w:ascii="Times New Roman" w:hAnsi="Times New Roman" w:cs="Times New Roman"/>
          <w:color w:val="000000" w:themeColor="text1"/>
          <w:lang w:val="en-GB"/>
        </w:rPr>
        <w:fldChar w:fldCharType="begin"/>
      </w:r>
      <w:r w:rsidR="003842F1">
        <w:rPr>
          <w:rFonts w:ascii="Times New Roman" w:hAnsi="Times New Roman" w:cs="Times New Roman"/>
          <w:color w:val="000000" w:themeColor="text1"/>
          <w:lang w:val="en-GB"/>
        </w:rPr>
        <w:instrText xml:space="preserve"> ADDIN ZOTERO_ITEM CSL_CITATION {"citationID":"TtH8nUcK","properties":{"formattedCitation":"(Schroeder {\\i{}et al.}, 2018)","plainCitation":"(Schroeder et al., 2018)","noteIndex":0},"citationItems":[{"id":66,"uris":["http://zotero.org/users/local/dfCui54V/items/GS3RYXI4"],"uri":["http://zotero.org/users/local/dfCui54V/items/GS3RYXI4"],"itemData":{"id":66,"type":"paper-conference","abstract":"Mental health disorders are a leading cause of disability worldwide. Although evidence-based psychotherapy is effective, engagement from such programs can be low. Mobile apps have the potential to help engage and support people in their therapy. We developed Pocket Skills, a mobile web app based on Dialectical Behavior Therapy (DBT). Pocket Skills teaches DBT via a conversational agent modeled on Marsha Linehan, who developed DBT. We examined the feasibility of Pocket Skills in a 4-week ﬁeld study with 73 individuals enrolled in psychotherapy. After the study, participants reported decreased depression and anxiety and increased DBT skills use. We present a model based on qualitative ﬁndings of how Pocket Skills supported DBT. Pocket Skills helped participants engage in their DBT and practice and implement skills in their environmental context, which enabled them to see the results of using their DBT skills and increase their self-efﬁcacy. We discuss the design implications of these ﬁndings for future mobile mental health systems.","container-title":"Proceedings of the 2018 CHI Conference on Human Factors in Computing Systems","DOI":"10.1145/3173574.3173972","event":"CHI '18: CHI Conference on Human Factors in Computing Systems","event-place":"Montreal QC Canada","ISBN":"978-1-4503-5620-6","language":"en","page":"1-15","publisher":"ACM","publisher-place":"Montreal QC Canada","source":"DOI.org (Crossref)","title":"Pocket Skills: A Conversational Mobile Web App To Support Dialectical Behavioral Therapy","title-short":"Pocket Skills","URL":"https://dl.acm.org/doi/10.1145/3173574.3173972","author":[{"family":"Schroeder","given":"Jessica"},{"family":"Wilkes","given":"Chelsey"},{"family":"Rowan","given":"Kael"},{"family":"Toledo","given":"Arturo"},{"family":"Paradiso","given":"Ann"},{"family":"Czerwinski","given":"Mary"},{"family":"Mark","given":"Gloria"},{"family":"Linehan","given":"Marsha M."}],"accessed":{"date-parts":[["2021",9,1]]},"issued":{"date-parts":[["2018",4,21]]}}}],"schema":"https://github.com/citation-style-language/schema/raw/master/csl-citation.json"} </w:instrText>
      </w:r>
      <w:r w:rsidR="00D51928">
        <w:rPr>
          <w:rFonts w:ascii="Times New Roman" w:hAnsi="Times New Roman" w:cs="Times New Roman"/>
          <w:color w:val="000000" w:themeColor="text1"/>
          <w:lang w:val="en-GB"/>
        </w:rPr>
        <w:fldChar w:fldCharType="separate"/>
      </w:r>
      <w:r w:rsidR="003842F1" w:rsidRPr="003842F1">
        <w:rPr>
          <w:rFonts w:ascii="Times New Roman" w:hAnsi="Times New Roman" w:cs="Times New Roman"/>
          <w:color w:val="000000"/>
          <w:lang w:val="en-GB"/>
        </w:rPr>
        <w:t xml:space="preserve">(Schroeder </w:t>
      </w:r>
      <w:r w:rsidR="003842F1" w:rsidRPr="003842F1">
        <w:rPr>
          <w:rFonts w:ascii="Times New Roman" w:hAnsi="Times New Roman" w:cs="Times New Roman"/>
          <w:i/>
          <w:iCs/>
          <w:color w:val="000000"/>
          <w:lang w:val="en-GB"/>
        </w:rPr>
        <w:t>et al.</w:t>
      </w:r>
      <w:r w:rsidR="003842F1" w:rsidRPr="003842F1">
        <w:rPr>
          <w:rFonts w:ascii="Times New Roman" w:hAnsi="Times New Roman" w:cs="Times New Roman"/>
          <w:color w:val="000000"/>
          <w:lang w:val="en-GB"/>
        </w:rPr>
        <w:t>, 2018)</w:t>
      </w:r>
      <w:r w:rsidR="00D51928">
        <w:rPr>
          <w:rFonts w:ascii="Times New Roman" w:hAnsi="Times New Roman" w:cs="Times New Roman"/>
          <w:color w:val="000000" w:themeColor="text1"/>
          <w:lang w:val="en-GB"/>
        </w:rPr>
        <w:fldChar w:fldCharType="end"/>
      </w:r>
    </w:p>
    <w:p w14:paraId="751B5978" w14:textId="0AB204FC" w:rsidR="5AF32769" w:rsidRDefault="5AF32769" w:rsidP="5AF32769">
      <w:pPr>
        <w:ind w:left="426"/>
        <w:jc w:val="both"/>
        <w:rPr>
          <w:rFonts w:ascii="Times New Roman" w:hAnsi="Times New Roman" w:cs="Times New Roman"/>
          <w:color w:val="000000" w:themeColor="text1"/>
          <w:lang w:val="en-GB"/>
        </w:rPr>
      </w:pPr>
    </w:p>
    <w:p w14:paraId="455358AF" w14:textId="44CBE42A" w:rsidR="32E024BA" w:rsidRDefault="00B161D8" w:rsidP="0F896B10">
      <w:pPr>
        <w:ind w:left="426"/>
        <w:jc w:val="both"/>
      </w:pPr>
      <w:r w:rsidRPr="00B161D8">
        <w:rPr>
          <w:rFonts w:ascii="Times New Roman" w:hAnsi="Times New Roman" w:cs="Times New Roman"/>
          <w:color w:val="000000" w:themeColor="text1"/>
          <w:lang w:val="en-GB"/>
        </w:rPr>
        <w:t>One more conceivable approach to expand commitment is to utilize chatbots. Chatbots for psychological well-being innovation have been investigated as ahead of schedule as the 1960s, when ELIZA was first delivered as a Computer Psychotherapist. Virtual specialists can improve cooperation in the psychological wellness framework and social change intercessions, just as adherence to antipsychotic prescriptions. In a 2-week concentrate with Woebot, a conversational specialist intended to convey CBT, members detailed a relationship with the specialist and an improvement in burdensome side effects. Pocket Skills Chat Agent is correspondingly intended to drive commitment. Nonetheless, Pocket Skills centres around supporting instruction and abilities practice in right now to assist individuals with applying their abilities.</w:t>
      </w:r>
      <w:r w:rsidR="001A36A7">
        <w:rPr>
          <w:rFonts w:ascii="Times New Roman" w:hAnsi="Times New Roman" w:cs="Times New Roman"/>
          <w:color w:val="000000" w:themeColor="text1"/>
          <w:lang w:val="en-GB"/>
        </w:rPr>
        <w:fldChar w:fldCharType="begin"/>
      </w:r>
      <w:r w:rsidR="001A36A7">
        <w:rPr>
          <w:rFonts w:ascii="Times New Roman" w:hAnsi="Times New Roman" w:cs="Times New Roman"/>
          <w:color w:val="000000" w:themeColor="text1"/>
          <w:lang w:val="en-GB"/>
        </w:rPr>
        <w:instrText xml:space="preserve"> ADDIN ZOTERO_ITEM CSL_CITATION {"citationID":"Ssytc5iW","properties":{"formattedCitation":"(Schroeder {\\i{}et al.}, 2018)","plainCitation":"(Schroeder et al., 2018)","noteIndex":0},"citationItems":[{"id":66,"uris":["http://zotero.org/users/local/dfCui54V/items/GS3RYXI4"],"uri":["http://zotero.org/users/local/dfCui54V/items/GS3RYXI4"],"itemData":{"id":66,"type":"paper-conference","abstract":"Mental health disorders are a leading cause of disability worldwide. Although evidence-based psychotherapy is effective, engagement from such programs can be low. Mobile apps have the potential to help engage and support people in their therapy. We developed Pocket Skills, a mobile web app based on Dialectical Behavior Therapy (DBT). Pocket Skills teaches DBT via a conversational agent modeled on Marsha Linehan, who developed DBT. We examined the feasibility of Pocket Skills in a 4-week ﬁeld study with 73 individuals enrolled in psychotherapy. After the study, participants reported decreased depression and anxiety and increased DBT skills use. We present a model based on qualitative ﬁndings of how Pocket Skills supported DBT. Pocket Skills helped participants engage in their DBT and practice and implement skills in their environmental context, which enabled them to see the results of using their DBT skills and increase their self-efﬁcacy. We discuss the design implications of these ﬁndings for future mobile mental health systems.","container-title":"Proceedings of the 2018 CHI Conference on Human Factors in Computing Systems","DOI":"10.1145/3173574.3173972","event":"CHI '18: CHI Conference on Human Factors in Computing Systems","event-place":"Montreal QC Canada","ISBN":"978-1-4503-5620-6","language":"en","page":"1-15","publisher":"ACM","publisher-place":"Montreal QC Canada","source":"DOI.org (Crossref)","title":"Pocket Skills: A Conversational Mobile Web App To Support Dialectical Behavioral Therapy","title-short":"Pocket Skills","URL":"https://dl.acm.org/doi/10.1145/3173574.3173972","author":[{"family":"Schroeder","given":"Jessica"},{"family":"Wilkes","given":"Chelsey"},{"family":"Rowan","given":"Kael"},{"family":"Toledo","given":"Arturo"},{"family":"Paradiso","given":"Ann"},{"family":"Czerwinski","given":"Mary"},{"family":"Mark","given":"Gloria"},{"family":"Linehan","given":"Marsha M."}],"accessed":{"date-parts":[["2021",9,1]]},"issued":{"date-parts":[["2018",4,21]]}}}],"schema":"https://github.com/citation-style-language/schema/raw/master/csl-citation.json"} </w:instrText>
      </w:r>
      <w:r w:rsidR="001A36A7">
        <w:rPr>
          <w:rFonts w:ascii="Times New Roman" w:hAnsi="Times New Roman" w:cs="Times New Roman"/>
          <w:color w:val="000000" w:themeColor="text1"/>
          <w:lang w:val="en-GB"/>
        </w:rPr>
        <w:fldChar w:fldCharType="separate"/>
      </w:r>
      <w:r w:rsidR="001A36A7" w:rsidRPr="001A36A7">
        <w:rPr>
          <w:rFonts w:ascii="Times New Roman" w:hAnsi="Times New Roman" w:cs="Times New Roman"/>
          <w:color w:val="000000"/>
          <w:lang w:val="en-GB"/>
        </w:rPr>
        <w:t xml:space="preserve">(Schroeder </w:t>
      </w:r>
      <w:r w:rsidR="001A36A7" w:rsidRPr="001A36A7">
        <w:rPr>
          <w:rFonts w:ascii="Times New Roman" w:hAnsi="Times New Roman" w:cs="Times New Roman"/>
          <w:i/>
          <w:iCs/>
          <w:color w:val="000000"/>
          <w:lang w:val="en-GB"/>
        </w:rPr>
        <w:t>et al.</w:t>
      </w:r>
      <w:r w:rsidR="001A36A7" w:rsidRPr="001A36A7">
        <w:rPr>
          <w:rFonts w:ascii="Times New Roman" w:hAnsi="Times New Roman" w:cs="Times New Roman"/>
          <w:color w:val="000000"/>
          <w:lang w:val="en-GB"/>
        </w:rPr>
        <w:t>, 2018)</w:t>
      </w:r>
      <w:r w:rsidR="001A36A7">
        <w:rPr>
          <w:rFonts w:ascii="Times New Roman" w:hAnsi="Times New Roman" w:cs="Times New Roman"/>
          <w:color w:val="000000" w:themeColor="text1"/>
          <w:lang w:val="en-GB"/>
        </w:rPr>
        <w:fldChar w:fldCharType="end"/>
      </w:r>
    </w:p>
    <w:p w14:paraId="27FC25AA" w14:textId="2B40DACE" w:rsidR="5AF32769" w:rsidRDefault="5AF32769" w:rsidP="5AF32769">
      <w:pPr>
        <w:ind w:left="426"/>
        <w:jc w:val="both"/>
        <w:rPr>
          <w:rFonts w:ascii="Times New Roman" w:hAnsi="Times New Roman" w:cs="Times New Roman"/>
          <w:color w:val="000000" w:themeColor="text1"/>
          <w:lang w:val="en-GB"/>
        </w:rPr>
      </w:pPr>
    </w:p>
    <w:p w14:paraId="2B169AF4" w14:textId="2C1B98A3" w:rsidR="3004694E" w:rsidRPr="00707AFA" w:rsidRDefault="004E6C3A" w:rsidP="5AF32769">
      <w:pPr>
        <w:ind w:left="426"/>
        <w:jc w:val="both"/>
        <w:rPr>
          <w:rFonts w:ascii="Times New Roman" w:hAnsi="Times New Roman" w:cs="Times New Roman"/>
          <w:b/>
          <w:bCs/>
          <w:color w:val="000000" w:themeColor="text1"/>
          <w:lang w:val="en-GB"/>
        </w:rPr>
      </w:pPr>
      <w:r w:rsidRPr="004E6C3A">
        <w:rPr>
          <w:rFonts w:ascii="Times New Roman" w:hAnsi="Times New Roman" w:cs="Times New Roman"/>
          <w:b/>
          <w:bCs/>
          <w:color w:val="000000" w:themeColor="text1"/>
          <w:lang w:val="en-GB"/>
        </w:rPr>
        <w:t>Designing Skills in Your Pocket</w:t>
      </w:r>
    </w:p>
    <w:p w14:paraId="120F1AD5" w14:textId="77777777" w:rsidR="00707AFA" w:rsidRDefault="00707AFA" w:rsidP="5AF32769">
      <w:pPr>
        <w:ind w:left="426"/>
        <w:jc w:val="both"/>
        <w:rPr>
          <w:rFonts w:ascii="Times New Roman" w:hAnsi="Times New Roman" w:cs="Times New Roman"/>
          <w:color w:val="000000" w:themeColor="text1"/>
          <w:u w:val="single"/>
          <w:lang w:val="en-GB"/>
        </w:rPr>
      </w:pPr>
    </w:p>
    <w:p w14:paraId="211F4AF9" w14:textId="3B5F83B8" w:rsidR="005755E0" w:rsidRPr="005755E0" w:rsidRDefault="005755E0" w:rsidP="005755E0">
      <w:pPr>
        <w:ind w:left="426"/>
        <w:jc w:val="both"/>
        <w:rPr>
          <w:rFonts w:ascii="Times New Roman" w:hAnsi="Times New Roman" w:cs="Times New Roman"/>
          <w:color w:val="000000" w:themeColor="text1"/>
          <w:lang w:val="en-GB"/>
        </w:rPr>
      </w:pPr>
      <w:r w:rsidRPr="005755E0">
        <w:rPr>
          <w:rFonts w:ascii="Times New Roman" w:hAnsi="Times New Roman" w:cs="Times New Roman"/>
          <w:color w:val="000000" w:themeColor="text1"/>
          <w:lang w:val="en-GB"/>
        </w:rPr>
        <w:t xml:space="preserve">Pocket Skills was planned by an interdisciplinary group of clinical clinicians, human-machine association specialists, and versatile application architects and designers. The substance depends on Dr. Marsha Linehan's DBT Skills instructional pamphlet and guide and incorporates instructive recordings described by Linehan herself. This substance has been authorized to us by Dr. Linehan for use in Pocket Skills. Before the plausibility study we present underneath, we led a pilot concentrate in which we introduced the principal cycles to 13 individuals enlisted with DBT to evaluate ease of use and instructive plan. </w:t>
      </w:r>
    </w:p>
    <w:p w14:paraId="2EB8F38A" w14:textId="6A14D2D6" w:rsidR="00405E8C" w:rsidRPr="00841FB1" w:rsidRDefault="005755E0" w:rsidP="005755E0">
      <w:pPr>
        <w:ind w:left="426"/>
        <w:jc w:val="both"/>
        <w:rPr>
          <w:rFonts w:ascii="Times New Roman" w:hAnsi="Times New Roman" w:cs="Times New Roman"/>
          <w:color w:val="000000" w:themeColor="text1"/>
          <w:lang w:val="en-GB"/>
        </w:rPr>
      </w:pPr>
      <w:r w:rsidRPr="005755E0">
        <w:rPr>
          <w:rFonts w:ascii="Times New Roman" w:hAnsi="Times New Roman" w:cs="Times New Roman"/>
          <w:color w:val="000000" w:themeColor="text1"/>
          <w:lang w:val="en-GB"/>
        </w:rPr>
        <w:t>Pocket Skills is online yet intended for cell phones; we have picked this technique rather than a local application climate to permit access on all stages. We settled on a portable arrangement to build uptime: individuals can utilize Pocket Skills at whatever point they have a cell phone and a web association. Since cell phone possession among emotional wellness patients is generally identical to PDA proprietorship as a rule, the plan of versatile screens additionally gives us the possibility to arrive at most patients. In psychological well-being. In any case, the truth of the matter is that Pocket Skills is electronic, so it requires a web association with access the substance in the application. Pocket Skills is facilitated through Microsoft Windows Azure, just like an information base that stores application content and client information. Pocket Skills is available through an enactment code and a safe login.</w:t>
      </w:r>
      <w:r w:rsidR="00B662A5">
        <w:rPr>
          <w:rFonts w:ascii="Times New Roman" w:hAnsi="Times New Roman" w:cs="Times New Roman"/>
          <w:color w:val="000000" w:themeColor="text1"/>
          <w:lang w:val="en-GB"/>
        </w:rPr>
        <w:fldChar w:fldCharType="begin"/>
      </w:r>
      <w:r w:rsidR="00B662A5">
        <w:rPr>
          <w:rFonts w:ascii="Times New Roman" w:hAnsi="Times New Roman" w:cs="Times New Roman"/>
          <w:color w:val="000000" w:themeColor="text1"/>
          <w:lang w:val="en-GB"/>
        </w:rPr>
        <w:instrText xml:space="preserve"> ADDIN ZOTERO_ITEM CSL_CITATION {"citationID":"K3nBtvBb","properties":{"formattedCitation":"(Schroeder {\\i{}et al.}, 2018)","plainCitation":"(Schroeder et al., 2018)","noteIndex":0},"citationItems":[{"id":66,"uris":["http://zotero.org/users/local/dfCui54V/items/GS3RYXI4"],"uri":["http://zotero.org/users/local/dfCui54V/items/GS3RYXI4"],"itemData":{"id":66,"type":"paper-conference","abstract":"Mental health disorders are a leading cause of disability worldwide. Although evidence-based psychotherapy is effective, engagement from such programs can be low. Mobile apps have the potential to help engage and support people in their therapy. We developed Pocket Skills, a mobile web app based on Dialectical Behavior Therapy (DBT). Pocket Skills teaches DBT via a conversational agent modeled on Marsha Linehan, who developed DBT. We examined the feasibility of Pocket Skills in a 4-week ﬁeld study with 73 individuals enrolled in psychotherapy. After the study, participants reported decreased depression and anxiety and increased DBT skills use. We present a model based on qualitative ﬁndings of how Pocket Skills supported DBT. Pocket Skills helped participants engage in their DBT and practice and implement skills in their environmental context, which enabled them to see the results of using their DBT skills and increase their self-efﬁcacy. We discuss the design implications of these ﬁndings for future mobile mental health systems.","container-title":"Proceedings of the 2018 CHI Conference on Human Factors in Computing Systems","DOI":"10.1145/3173574.3173972","event":"CHI '18: CHI Conference on Human Factors in Computing Systems","event-place":"Montreal QC Canada","ISBN":"978-1-4503-5620-6","language":"en","page":"1-15","publisher":"ACM","publisher-place":"Montreal QC Canada","source":"DOI.org (Crossref)","title":"Pocket Skills: A Conversational Mobile Web App To Support Dialectical Behavioral Therapy","title-short":"Pocket Skills","URL":"https://dl.acm.org/doi/10.1145/3173574.3173972","author":[{"family":"Schroeder","given":"Jessica"},{"family":"Wilkes","given":"Chelsey"},{"family":"Rowan","given":"Kael"},{"family":"Toledo","given":"Arturo"},{"family":"Paradiso","given":"Ann"},{"family":"Czerwinski","given":"Mary"},{"family":"Mark","given":"Gloria"},{"family":"Linehan","given":"Marsha M."}],"accessed":{"date-parts":[["2021",9,1]]},"issued":{"date-parts":[["2018",4,21]]}}}],"schema":"https://github.com/citation-style-language/schema/raw/master/csl-citation.json"} </w:instrText>
      </w:r>
      <w:r w:rsidR="00B662A5">
        <w:rPr>
          <w:rFonts w:ascii="Times New Roman" w:hAnsi="Times New Roman" w:cs="Times New Roman"/>
          <w:color w:val="000000" w:themeColor="text1"/>
          <w:lang w:val="en-GB"/>
        </w:rPr>
        <w:fldChar w:fldCharType="separate"/>
      </w:r>
      <w:r w:rsidR="00B662A5" w:rsidRPr="00B662A5">
        <w:rPr>
          <w:rFonts w:ascii="Times New Roman" w:hAnsi="Times New Roman" w:cs="Times New Roman"/>
          <w:color w:val="000000"/>
          <w:lang w:val="en-GB"/>
        </w:rPr>
        <w:t xml:space="preserve">(Schroeder </w:t>
      </w:r>
      <w:r w:rsidR="00B662A5" w:rsidRPr="00B662A5">
        <w:rPr>
          <w:rFonts w:ascii="Times New Roman" w:hAnsi="Times New Roman" w:cs="Times New Roman"/>
          <w:i/>
          <w:iCs/>
          <w:color w:val="000000"/>
          <w:lang w:val="en-GB"/>
        </w:rPr>
        <w:t>et al.</w:t>
      </w:r>
      <w:r w:rsidR="00B662A5" w:rsidRPr="00B662A5">
        <w:rPr>
          <w:rFonts w:ascii="Times New Roman" w:hAnsi="Times New Roman" w:cs="Times New Roman"/>
          <w:color w:val="000000"/>
          <w:lang w:val="en-GB"/>
        </w:rPr>
        <w:t>, 2018)</w:t>
      </w:r>
      <w:r w:rsidR="00B662A5">
        <w:rPr>
          <w:rFonts w:ascii="Times New Roman" w:hAnsi="Times New Roman" w:cs="Times New Roman"/>
          <w:color w:val="000000" w:themeColor="text1"/>
          <w:lang w:val="en-GB"/>
        </w:rPr>
        <w:fldChar w:fldCharType="end"/>
      </w:r>
    </w:p>
    <w:p w14:paraId="0509246F" w14:textId="77777777" w:rsidR="002A6460" w:rsidRDefault="002A6460" w:rsidP="00D560A4">
      <w:pPr>
        <w:ind w:right="-46"/>
        <w:rPr>
          <w:b/>
          <w:bCs/>
          <w:sz w:val="36"/>
          <w:szCs w:val="36"/>
          <w:lang w:val="en-GB"/>
        </w:rPr>
      </w:pPr>
    </w:p>
    <w:p w14:paraId="61F00F96" w14:textId="77777777" w:rsidR="002A6460" w:rsidRDefault="002A6460" w:rsidP="00D560A4">
      <w:pPr>
        <w:ind w:right="-46"/>
        <w:rPr>
          <w:b/>
          <w:bCs/>
          <w:sz w:val="36"/>
          <w:szCs w:val="36"/>
          <w:lang w:val="en-GB"/>
        </w:rPr>
      </w:pPr>
    </w:p>
    <w:p w14:paraId="0B6DE615" w14:textId="77777777" w:rsidR="002A6460" w:rsidRDefault="002A6460" w:rsidP="00D560A4">
      <w:pPr>
        <w:ind w:right="-46"/>
        <w:rPr>
          <w:b/>
          <w:bCs/>
          <w:sz w:val="36"/>
          <w:szCs w:val="36"/>
          <w:lang w:val="en-GB"/>
        </w:rPr>
      </w:pPr>
    </w:p>
    <w:p w14:paraId="017938F7" w14:textId="77777777" w:rsidR="002A6460" w:rsidRDefault="002A6460" w:rsidP="00D560A4">
      <w:pPr>
        <w:ind w:right="-46"/>
        <w:rPr>
          <w:b/>
          <w:bCs/>
          <w:sz w:val="36"/>
          <w:szCs w:val="36"/>
          <w:lang w:val="en-GB"/>
        </w:rPr>
      </w:pPr>
    </w:p>
    <w:p w14:paraId="4C62EF76" w14:textId="77777777" w:rsidR="002A6460" w:rsidRDefault="002A6460" w:rsidP="00D560A4">
      <w:pPr>
        <w:ind w:right="-46"/>
        <w:rPr>
          <w:b/>
          <w:bCs/>
          <w:sz w:val="36"/>
          <w:szCs w:val="36"/>
          <w:lang w:val="en-GB"/>
        </w:rPr>
      </w:pPr>
    </w:p>
    <w:p w14:paraId="5215D5F5" w14:textId="77777777" w:rsidR="002A6460" w:rsidRDefault="002A6460" w:rsidP="00D560A4">
      <w:pPr>
        <w:ind w:right="-46"/>
        <w:rPr>
          <w:b/>
          <w:bCs/>
          <w:sz w:val="36"/>
          <w:szCs w:val="36"/>
          <w:lang w:val="en-GB"/>
        </w:rPr>
      </w:pPr>
    </w:p>
    <w:p w14:paraId="57A85276" w14:textId="77777777" w:rsidR="002A6460" w:rsidRDefault="002A6460" w:rsidP="00D560A4">
      <w:pPr>
        <w:ind w:right="-46"/>
        <w:rPr>
          <w:b/>
          <w:bCs/>
          <w:sz w:val="36"/>
          <w:szCs w:val="36"/>
          <w:lang w:val="en-GB"/>
        </w:rPr>
      </w:pPr>
    </w:p>
    <w:p w14:paraId="463B17BB" w14:textId="77777777" w:rsidR="002A6460" w:rsidRDefault="002A6460" w:rsidP="00D560A4">
      <w:pPr>
        <w:ind w:right="-46"/>
        <w:rPr>
          <w:b/>
          <w:bCs/>
          <w:sz w:val="36"/>
          <w:szCs w:val="36"/>
          <w:lang w:val="en-GB"/>
        </w:rPr>
      </w:pPr>
    </w:p>
    <w:p w14:paraId="6E51BCD5" w14:textId="77777777" w:rsidR="00DB63AF" w:rsidRDefault="00DB63AF" w:rsidP="00D560A4">
      <w:pPr>
        <w:ind w:right="-46"/>
        <w:rPr>
          <w:b/>
          <w:bCs/>
          <w:sz w:val="36"/>
          <w:szCs w:val="36"/>
          <w:lang w:val="en-GB"/>
        </w:rPr>
      </w:pPr>
    </w:p>
    <w:p w14:paraId="13CBDD3C" w14:textId="71CEC182" w:rsidR="00D560A4" w:rsidRDefault="00D560A4" w:rsidP="00D560A4">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58244" behindDoc="0" locked="0" layoutInCell="1" allowOverlap="1" wp14:anchorId="1BFC2FA5" wp14:editId="34BC9313">
                <wp:simplePos x="0" y="0"/>
                <wp:positionH relativeFrom="column">
                  <wp:posOffset>-126749</wp:posOffset>
                </wp:positionH>
                <wp:positionV relativeFrom="paragraph">
                  <wp:posOffset>316871</wp:posOffset>
                </wp:positionV>
                <wp:extent cx="5884753" cy="45268"/>
                <wp:effectExtent l="0" t="0" r="20955" b="18415"/>
                <wp:wrapNone/>
                <wp:docPr id="10" name="Straight Connector 10"/>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797C58" id="Straight Connector 10"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" strokecolor="#d8d8d8 [2732]" strokeweight=".5pt">
                <v:stroke joinstyle="miter"/>
              </v:line>
            </w:pict>
          </mc:Fallback>
        </mc:AlternateContent>
      </w:r>
      <w:r>
        <w:rPr>
          <w:b/>
          <w:bCs/>
          <w:sz w:val="36"/>
          <w:szCs w:val="36"/>
          <w:lang w:val="en-GB"/>
        </w:rPr>
        <w:t xml:space="preserve">Chapter </w:t>
      </w:r>
      <w:r w:rsidR="00DD5FE4">
        <w:rPr>
          <w:b/>
          <w:bCs/>
          <w:sz w:val="36"/>
          <w:szCs w:val="36"/>
          <w:lang w:val="en-GB"/>
        </w:rPr>
        <w:t>3</w:t>
      </w:r>
      <w:r>
        <w:rPr>
          <w:b/>
          <w:bCs/>
          <w:sz w:val="36"/>
          <w:szCs w:val="36"/>
          <w:lang w:val="en-GB"/>
        </w:rPr>
        <w:t>. Methodology</w:t>
      </w:r>
    </w:p>
    <w:p w14:paraId="67ADAD87" w14:textId="634CE15B" w:rsidR="00D560A4" w:rsidRDefault="00D560A4" w:rsidP="00D560A4">
      <w:pPr>
        <w:ind w:right="-46"/>
        <w:rPr>
          <w:b/>
          <w:bCs/>
          <w:sz w:val="36"/>
          <w:szCs w:val="36"/>
          <w:lang w:val="en-GB"/>
        </w:rPr>
      </w:pPr>
    </w:p>
    <w:p w14:paraId="176E5579" w14:textId="7ED1CEA2" w:rsidR="00A057ED" w:rsidRDefault="00A057ED" w:rsidP="00D560A4">
      <w:pPr>
        <w:ind w:right="-46"/>
        <w:rPr>
          <w:b/>
          <w:bCs/>
          <w:sz w:val="36"/>
          <w:szCs w:val="36"/>
          <w:lang w:val="en-GB"/>
        </w:rPr>
      </w:pPr>
    </w:p>
    <w:p w14:paraId="51F10839" w14:textId="77777777" w:rsidR="00A057ED" w:rsidRDefault="00A057ED" w:rsidP="00D560A4">
      <w:pPr>
        <w:ind w:right="-46"/>
        <w:rPr>
          <w:b/>
          <w:bCs/>
          <w:sz w:val="36"/>
          <w:szCs w:val="36"/>
          <w:lang w:val="en-GB"/>
        </w:rPr>
      </w:pPr>
    </w:p>
    <w:p w14:paraId="13ADD85A" w14:textId="6EC32DCD" w:rsidR="00D560A4" w:rsidRDefault="00B86EB2" w:rsidP="00B86EB2">
      <w:pPr>
        <w:ind w:left="426" w:right="-46"/>
        <w:jc w:val="both"/>
        <w:rPr>
          <w:rFonts w:ascii="Times New Roman" w:hAnsi="Times New Roman" w:cs="Times New Roman"/>
          <w:lang w:val="en-GB"/>
        </w:rPr>
      </w:pPr>
      <w:r w:rsidRPr="00B86EB2">
        <w:rPr>
          <w:rFonts w:ascii="Times New Roman" w:hAnsi="Times New Roman" w:cs="Times New Roman"/>
          <w:lang w:val="en-GB"/>
        </w:rPr>
        <w:t>Developing a mobile application frequently necessitates creating one for Android and another for iOS, the two most popular mobile operating systems. Although the architecture and logic of the two apps are similar, numerous components of the user interface (UI) will change, and the applications themselves will need to be written in two separate languages. This is a torturous procedure since it takes time to build two applications and requires two separate sets of skills. There have been attempts to overcome this challenge by developing methods, services, or frameworks, but these hybrids have not been able to offer a native feel to the resulting applications.</w:t>
      </w:r>
    </w:p>
    <w:p w14:paraId="3659DFC1" w14:textId="77777777" w:rsidR="00C27111" w:rsidRDefault="00C27111" w:rsidP="00B86EB2">
      <w:pPr>
        <w:ind w:left="426" w:right="-46"/>
        <w:jc w:val="both"/>
        <w:rPr>
          <w:rFonts w:ascii="Times New Roman" w:hAnsi="Times New Roman" w:cs="Times New Roman"/>
          <w:lang w:val="en-GB"/>
        </w:rPr>
      </w:pPr>
    </w:p>
    <w:p w14:paraId="4E2BB70D" w14:textId="4A5DB72E" w:rsidR="00E44BC8" w:rsidRDefault="00C27111" w:rsidP="00E44BC8">
      <w:pPr>
        <w:ind w:left="426" w:right="-46"/>
        <w:jc w:val="both"/>
        <w:rPr>
          <w:rFonts w:ascii="Times New Roman" w:hAnsi="Times New Roman" w:cs="Times New Roman"/>
          <w:lang w:val="en-GB"/>
        </w:rPr>
      </w:pPr>
      <w:r w:rsidRPr="00C27111">
        <w:rPr>
          <w:rFonts w:ascii="Times New Roman" w:hAnsi="Times New Roman" w:cs="Times New Roman"/>
          <w:lang w:val="en-GB"/>
        </w:rPr>
        <w:t xml:space="preserve">This study assessed the recently released framework React Native, which can compile React code to generate iOS and Android applications. The apps that arise can share code and have UI components that are unique to each platform. The thesis was </w:t>
      </w:r>
      <w:r w:rsidR="597BCFE5" w:rsidRPr="4AD64562">
        <w:rPr>
          <w:rFonts w:ascii="Times New Roman" w:hAnsi="Times New Roman" w:cs="Times New Roman"/>
          <w:lang w:val="en-GB"/>
        </w:rPr>
        <w:t xml:space="preserve">applied </w:t>
      </w:r>
      <w:r w:rsidR="2FA89AD4" w:rsidRPr="4AD64562">
        <w:rPr>
          <w:rFonts w:ascii="Times New Roman" w:hAnsi="Times New Roman" w:cs="Times New Roman"/>
          <w:lang w:val="en-GB"/>
        </w:rPr>
        <w:t>on</w:t>
      </w:r>
      <w:r w:rsidRPr="00C27111">
        <w:rPr>
          <w:rFonts w:ascii="Times New Roman" w:hAnsi="Times New Roman" w:cs="Times New Roman"/>
          <w:lang w:val="en-GB"/>
        </w:rPr>
        <w:t xml:space="preserve"> Android, and it attempted to duplicate a current Android app </w:t>
      </w:r>
      <w:r w:rsidR="00E44BC8" w:rsidRPr="00C27111">
        <w:rPr>
          <w:rFonts w:ascii="Times New Roman" w:hAnsi="Times New Roman" w:cs="Times New Roman"/>
          <w:lang w:val="en-GB"/>
        </w:rPr>
        <w:t>to</w:t>
      </w:r>
      <w:r w:rsidRPr="00C27111">
        <w:rPr>
          <w:rFonts w:ascii="Times New Roman" w:hAnsi="Times New Roman" w:cs="Times New Roman"/>
          <w:lang w:val="en-GB"/>
        </w:rPr>
        <w:t xml:space="preserve"> assess user experience and performance. The outcome was unexpectedly good for React Native, since some users couldn</w:t>
      </w:r>
      <w:r w:rsidR="00375FFB">
        <w:rPr>
          <w:rFonts w:ascii="Times New Roman" w:hAnsi="Times New Roman" w:cs="Times New Roman"/>
          <w:lang w:val="en-GB"/>
        </w:rPr>
        <w:t>’</w:t>
      </w:r>
      <w:r w:rsidRPr="00C27111">
        <w:rPr>
          <w:rFonts w:ascii="Times New Roman" w:hAnsi="Times New Roman" w:cs="Times New Roman"/>
          <w:lang w:val="en-GB"/>
        </w:rPr>
        <w:t>t tell the two apps different and virtually everyone said they didn</w:t>
      </w:r>
      <w:r w:rsidR="00375FFB">
        <w:rPr>
          <w:rFonts w:ascii="Times New Roman" w:hAnsi="Times New Roman" w:cs="Times New Roman"/>
          <w:lang w:val="en-GB"/>
        </w:rPr>
        <w:t>’</w:t>
      </w:r>
      <w:r w:rsidRPr="00C27111">
        <w:rPr>
          <w:rFonts w:ascii="Times New Roman" w:hAnsi="Times New Roman" w:cs="Times New Roman"/>
          <w:lang w:val="en-GB"/>
        </w:rPr>
        <w:t>t mind using a React Native app. GPU frequency, CPU load, memory use, and power consumption were all monitored throughout the performance study.</w:t>
      </w:r>
      <w:r w:rsidR="00E44BC8" w:rsidRPr="00E44BC8">
        <w:t xml:space="preserve"> </w:t>
      </w:r>
      <w:r w:rsidR="00E44BC8" w:rsidRPr="00E44BC8">
        <w:rPr>
          <w:rFonts w:ascii="Times New Roman" w:hAnsi="Times New Roman" w:cs="Times New Roman"/>
          <w:lang w:val="en-GB"/>
        </w:rPr>
        <w:t>Almost all measures showed that the Android app performed better, but the differences were not significant.</w:t>
      </w:r>
    </w:p>
    <w:p w14:paraId="7741FB28" w14:textId="77777777" w:rsidR="00E44BC8" w:rsidRPr="00E44BC8" w:rsidRDefault="00E44BC8" w:rsidP="00E44BC8">
      <w:pPr>
        <w:ind w:left="426" w:right="-46"/>
        <w:jc w:val="both"/>
        <w:rPr>
          <w:rFonts w:ascii="Times New Roman" w:hAnsi="Times New Roman" w:cs="Times New Roman"/>
          <w:lang w:val="en-GB"/>
        </w:rPr>
      </w:pPr>
    </w:p>
    <w:p w14:paraId="1450647F" w14:textId="7EAA0B70" w:rsidR="00C27111" w:rsidRDefault="75E65703" w:rsidP="00E44BC8">
      <w:pPr>
        <w:ind w:left="426" w:right="-46"/>
        <w:jc w:val="both"/>
        <w:rPr>
          <w:rFonts w:ascii="Times New Roman" w:hAnsi="Times New Roman" w:cs="Times New Roman"/>
          <w:lang w:val="en-GB"/>
        </w:rPr>
      </w:pPr>
      <w:r w:rsidRPr="32343D50">
        <w:rPr>
          <w:rFonts w:ascii="Times New Roman" w:hAnsi="Times New Roman" w:cs="Times New Roman"/>
          <w:lang w:val="en-GB"/>
        </w:rPr>
        <w:t xml:space="preserve">In my </w:t>
      </w:r>
      <w:r w:rsidRPr="78D8695E">
        <w:rPr>
          <w:rFonts w:ascii="Times New Roman" w:hAnsi="Times New Roman" w:cs="Times New Roman"/>
          <w:lang w:val="en-GB"/>
        </w:rPr>
        <w:t xml:space="preserve">opinion, </w:t>
      </w:r>
      <w:r w:rsidR="00E44BC8" w:rsidRPr="78D8695E">
        <w:rPr>
          <w:rFonts w:ascii="Times New Roman" w:hAnsi="Times New Roman" w:cs="Times New Roman"/>
          <w:lang w:val="en-GB"/>
        </w:rPr>
        <w:t>React</w:t>
      </w:r>
      <w:r w:rsidR="00E44BC8" w:rsidRPr="00E44BC8">
        <w:rPr>
          <w:rFonts w:ascii="Times New Roman" w:hAnsi="Times New Roman" w:cs="Times New Roman"/>
          <w:lang w:val="en-GB"/>
        </w:rPr>
        <w:t xml:space="preserve"> Native is an intriguing technology that may greatly ease the development process for mobile applications</w:t>
      </w:r>
      <w:r w:rsidR="00E44BC8" w:rsidRPr="34E158BC">
        <w:rPr>
          <w:rFonts w:ascii="Times New Roman" w:hAnsi="Times New Roman" w:cs="Times New Roman"/>
          <w:lang w:val="en-GB"/>
        </w:rPr>
        <w:t>.</w:t>
      </w:r>
      <w:r w:rsidR="00E44BC8" w:rsidRPr="00E44BC8">
        <w:rPr>
          <w:rFonts w:ascii="Times New Roman" w:hAnsi="Times New Roman" w:cs="Times New Roman"/>
          <w:lang w:val="en-GB"/>
        </w:rPr>
        <w:t xml:space="preserve"> </w:t>
      </w:r>
      <w:r w:rsidR="1077073E" w:rsidRPr="33C91D45">
        <w:rPr>
          <w:rFonts w:ascii="Times New Roman" w:hAnsi="Times New Roman" w:cs="Times New Roman"/>
          <w:lang w:val="en-GB"/>
        </w:rPr>
        <w:t>I</w:t>
      </w:r>
      <w:r w:rsidR="00E44BC8" w:rsidRPr="33C91D45">
        <w:rPr>
          <w:rFonts w:ascii="Times New Roman" w:hAnsi="Times New Roman" w:cs="Times New Roman"/>
          <w:lang w:val="en-GB"/>
        </w:rPr>
        <w:t>f</w:t>
      </w:r>
      <w:r w:rsidR="00E44BC8" w:rsidRPr="00E44BC8">
        <w:rPr>
          <w:rFonts w:ascii="Times New Roman" w:hAnsi="Times New Roman" w:cs="Times New Roman"/>
          <w:lang w:val="en-GB"/>
        </w:rPr>
        <w:t xml:space="preserve"> the program isn</w:t>
      </w:r>
      <w:r w:rsidR="00375FFB">
        <w:rPr>
          <w:rFonts w:ascii="Times New Roman" w:hAnsi="Times New Roman" w:cs="Times New Roman"/>
          <w:lang w:val="en-GB"/>
        </w:rPr>
        <w:t>’</w:t>
      </w:r>
      <w:r w:rsidR="00E44BC8" w:rsidRPr="00E44BC8">
        <w:rPr>
          <w:rFonts w:ascii="Times New Roman" w:hAnsi="Times New Roman" w:cs="Times New Roman"/>
          <w:lang w:val="en-GB"/>
        </w:rPr>
        <w:t>t too sophisticated, development is simple, and an app can be created in a short amount of time and produced for both Android and iOS.</w:t>
      </w:r>
      <w:r w:rsidR="00DF385C">
        <w:rPr>
          <w:rFonts w:ascii="Times New Roman" w:hAnsi="Times New Roman" w:cs="Times New Roman"/>
          <w:lang w:val="en-GB"/>
        </w:rPr>
        <w:fldChar w:fldCharType="begin"/>
      </w:r>
      <w:r w:rsidR="00F0312D">
        <w:rPr>
          <w:rFonts w:ascii="Times New Roman" w:hAnsi="Times New Roman" w:cs="Times New Roman"/>
          <w:lang w:val="en-GB"/>
        </w:rPr>
        <w:instrText xml:space="preserve"> ADDIN ZOTERO_ITEM CSL_CITATION {"citationID":"Q2OLhLoi","properties":{"formattedCitation":"(Anon, n.d.)","plainCitation":"(Anon, n.d.)","noteIndex":0},"citationItems":[{"id":67,"uris":["http://zotero.org/users/local/dfCui54V/items/C4LGD87T"],"uri":["http://zotero.org/users/local/dfCui54V/items/C4LGD87T"],"itemData":{"id":67,"type":"article","title":"FULLTEXT02.pdf"}}],"schema":"https://github.com/citation-style-language/schema/raw/master/csl-citation.json"} </w:instrText>
      </w:r>
      <w:r w:rsidR="00DF385C">
        <w:rPr>
          <w:rFonts w:ascii="Times New Roman" w:hAnsi="Times New Roman" w:cs="Times New Roman"/>
          <w:lang w:val="en-GB"/>
        </w:rPr>
        <w:fldChar w:fldCharType="separate"/>
      </w:r>
      <w:r w:rsidR="00F0312D">
        <w:rPr>
          <w:rFonts w:ascii="Times New Roman" w:hAnsi="Times New Roman" w:cs="Times New Roman"/>
          <w:noProof/>
          <w:lang w:val="en-GB"/>
        </w:rPr>
        <w:t>(Anon, n.d.)</w:t>
      </w:r>
      <w:r w:rsidR="00DF385C">
        <w:rPr>
          <w:rFonts w:ascii="Times New Roman" w:hAnsi="Times New Roman" w:cs="Times New Roman"/>
          <w:lang w:val="en-GB"/>
        </w:rPr>
        <w:fldChar w:fldCharType="end"/>
      </w:r>
    </w:p>
    <w:p w14:paraId="59799257" w14:textId="3B8E8336" w:rsidR="00525948" w:rsidRDefault="00525948" w:rsidP="00E44BC8">
      <w:pPr>
        <w:ind w:left="426" w:right="-46"/>
        <w:jc w:val="both"/>
        <w:rPr>
          <w:rFonts w:ascii="Times New Roman" w:hAnsi="Times New Roman" w:cs="Times New Roman"/>
          <w:lang w:val="en-GB"/>
        </w:rPr>
      </w:pPr>
    </w:p>
    <w:p w14:paraId="654C8DED" w14:textId="77777777" w:rsidR="0037349D" w:rsidRDefault="0037349D" w:rsidP="00E44BC8">
      <w:pPr>
        <w:ind w:left="426" w:right="-46"/>
        <w:jc w:val="both"/>
        <w:rPr>
          <w:rFonts w:ascii="Times New Roman" w:hAnsi="Times New Roman" w:cs="Times New Roman"/>
          <w:lang w:val="en-GB"/>
        </w:rPr>
      </w:pPr>
    </w:p>
    <w:p w14:paraId="3C2FAC2C" w14:textId="44ED98BC" w:rsidR="00525948" w:rsidRDefault="00525948" w:rsidP="00DD5FE4">
      <w:pPr>
        <w:ind w:right="-46"/>
        <w:jc w:val="both"/>
        <w:rPr>
          <w:rFonts w:ascii="Times New Roman" w:hAnsi="Times New Roman" w:cs="Times New Roman"/>
          <w:lang w:val="en-GB"/>
        </w:rPr>
      </w:pPr>
    </w:p>
    <w:p w14:paraId="6A0943C1" w14:textId="77777777" w:rsidR="0037349D" w:rsidRDefault="0037349D" w:rsidP="00DD5FE4">
      <w:pPr>
        <w:ind w:right="-46"/>
        <w:jc w:val="both"/>
        <w:rPr>
          <w:rFonts w:ascii="Times New Roman" w:hAnsi="Times New Roman" w:cs="Times New Roman"/>
          <w:lang w:val="en-GB"/>
        </w:rPr>
      </w:pPr>
    </w:p>
    <w:p w14:paraId="7A7D9B70" w14:textId="3B887753" w:rsidR="0076539C" w:rsidRPr="0076539C" w:rsidRDefault="0076539C" w:rsidP="00DD5FE4">
      <w:pPr>
        <w:ind w:right="-46"/>
        <w:jc w:val="both"/>
        <w:rPr>
          <w:rFonts w:ascii="Times New Roman" w:hAnsi="Times New Roman" w:cs="Times New Roman"/>
          <w:b/>
          <w:bCs/>
          <w:sz w:val="28"/>
          <w:szCs w:val="28"/>
          <w:lang w:val="en-GB"/>
        </w:rPr>
      </w:pPr>
      <w:r w:rsidRPr="0076539C">
        <w:rPr>
          <w:rFonts w:ascii="Times New Roman" w:hAnsi="Times New Roman" w:cs="Times New Roman"/>
          <w:b/>
          <w:bCs/>
          <w:sz w:val="28"/>
          <w:szCs w:val="28"/>
          <w:lang w:val="en-GB"/>
        </w:rPr>
        <w:t>3.1 React</w:t>
      </w:r>
      <w:r>
        <w:rPr>
          <w:rFonts w:ascii="Times New Roman" w:hAnsi="Times New Roman" w:cs="Times New Roman"/>
          <w:b/>
          <w:bCs/>
          <w:sz w:val="28"/>
          <w:szCs w:val="28"/>
          <w:lang w:val="en-GB"/>
        </w:rPr>
        <w:t>-</w:t>
      </w:r>
      <w:r w:rsidRPr="0076539C">
        <w:rPr>
          <w:rFonts w:ascii="Times New Roman" w:hAnsi="Times New Roman" w:cs="Times New Roman"/>
          <w:b/>
          <w:bCs/>
          <w:sz w:val="28"/>
          <w:szCs w:val="28"/>
          <w:lang w:val="en-GB"/>
        </w:rPr>
        <w:t>Native</w:t>
      </w:r>
    </w:p>
    <w:p w14:paraId="231C563A" w14:textId="77777777" w:rsidR="0076539C" w:rsidRDefault="0076539C" w:rsidP="00DD5FE4">
      <w:pPr>
        <w:ind w:right="-46"/>
        <w:jc w:val="both"/>
        <w:rPr>
          <w:rFonts w:ascii="Times New Roman" w:hAnsi="Times New Roman" w:cs="Times New Roman"/>
          <w:lang w:val="en-GB"/>
        </w:rPr>
      </w:pPr>
    </w:p>
    <w:p w14:paraId="4B670C2C" w14:textId="77777777" w:rsidR="0076539C" w:rsidRPr="007A1D3B" w:rsidRDefault="0076539C" w:rsidP="0076539C">
      <w:pPr>
        <w:pStyle w:val="NormalWeb"/>
        <w:shd w:val="clear" w:color="auto" w:fill="FFFFFF"/>
        <w:spacing w:before="0" w:beforeAutospacing="0" w:after="0" w:afterAutospacing="0"/>
        <w:ind w:left="426"/>
        <w:jc w:val="both"/>
        <w:textAlignment w:val="baseline"/>
      </w:pPr>
      <w:r w:rsidRPr="007A1D3B">
        <w:t>React Native (also known as RN) is a popular </w:t>
      </w:r>
      <w:r w:rsidRPr="007A1D3B">
        <w:rPr>
          <w:rStyle w:val="Strong"/>
          <w:b w:val="0"/>
          <w:bCs w:val="0"/>
          <w:bdr w:val="none" w:sz="0" w:space="0" w:color="auto" w:frame="1"/>
        </w:rPr>
        <w:t>JavaScript-based mobile app framework</w:t>
      </w:r>
      <w:r w:rsidRPr="007A1D3B">
        <w:t> that allows you to build natively-rendered </w:t>
      </w:r>
      <w:hyperlink r:id="rId11" w:tgtFrame="_blank" w:history="1">
        <w:r w:rsidRPr="007A1D3B">
          <w:rPr>
            <w:rStyle w:val="Hyperlink"/>
            <w:color w:val="auto"/>
            <w:u w:val="none"/>
            <w:bdr w:val="none" w:sz="0" w:space="0" w:color="auto" w:frame="1"/>
          </w:rPr>
          <w:t>mobile apps for iOS and Android</w:t>
        </w:r>
      </w:hyperlink>
      <w:r w:rsidRPr="007A1D3B">
        <w:t>. The framework lets you create an application for various platforms by using </w:t>
      </w:r>
      <w:hyperlink r:id="rId12" w:tgtFrame="_blank" w:history="1">
        <w:r w:rsidRPr="007A1D3B">
          <w:rPr>
            <w:rStyle w:val="Hyperlink"/>
            <w:color w:val="auto"/>
            <w:u w:val="none"/>
            <w:bdr w:val="none" w:sz="0" w:space="0" w:color="auto" w:frame="1"/>
          </w:rPr>
          <w:t>the same codebase</w:t>
        </w:r>
      </w:hyperlink>
      <w:r w:rsidRPr="007A1D3B">
        <w:t>.</w:t>
      </w:r>
    </w:p>
    <w:p w14:paraId="4B4AD637" w14:textId="77777777" w:rsidR="0076539C" w:rsidRDefault="0076539C" w:rsidP="5AF32769">
      <w:pPr>
        <w:pStyle w:val="NormalWeb"/>
        <w:shd w:val="clear" w:color="auto" w:fill="FFFFFF" w:themeFill="background1"/>
        <w:spacing w:before="0" w:beforeAutospacing="0" w:after="0" w:afterAutospacing="0"/>
        <w:ind w:left="426"/>
        <w:jc w:val="both"/>
        <w:textAlignment w:val="baseline"/>
      </w:pPr>
      <w:r w:rsidRPr="007A1D3B">
        <w:t>React Native was first released by Facebook as an open-source project in 2015. In just a couple of years, it became one of the top solutions used for mobile development. React Native development is used to power some of the </w:t>
      </w:r>
      <w:r w:rsidRPr="007A1D3B">
        <w:rPr>
          <w:rStyle w:val="Strong"/>
          <w:b w:val="0"/>
          <w:bCs w:val="0"/>
          <w:bdr w:val="none" w:sz="0" w:space="0" w:color="auto" w:frame="1"/>
        </w:rPr>
        <w:t>world’s leading mobile apps</w:t>
      </w:r>
      <w:r w:rsidRPr="007A1D3B">
        <w:t>, including Instagram, Facebook, and Skype. We discuss these and other examples of React Native-powered apps further in this post.</w:t>
      </w:r>
    </w:p>
    <w:p w14:paraId="728DA257" w14:textId="02A7A1D3" w:rsidR="00131675" w:rsidRDefault="00131675" w:rsidP="5AF32769">
      <w:pPr>
        <w:pStyle w:val="NormalWeb"/>
        <w:shd w:val="clear" w:color="auto" w:fill="FFFFFF" w:themeFill="background1"/>
        <w:spacing w:before="0" w:beforeAutospacing="0" w:after="0" w:afterAutospacing="0"/>
        <w:ind w:left="426"/>
        <w:jc w:val="both"/>
        <w:textAlignment w:val="baseline"/>
      </w:pPr>
    </w:p>
    <w:p w14:paraId="1108DAD8" w14:textId="77777777" w:rsidR="0076539C" w:rsidRDefault="0076539C" w:rsidP="0076539C">
      <w:pPr>
        <w:pStyle w:val="NormalWeb"/>
        <w:shd w:val="clear" w:color="auto" w:fill="FFFFFF"/>
        <w:ind w:left="426"/>
        <w:jc w:val="both"/>
        <w:textAlignment w:val="baseline"/>
      </w:pPr>
      <w:r>
        <w:t>The global success of React Native may be attributed to a number of factors.</w:t>
      </w:r>
    </w:p>
    <w:p w14:paraId="1BC0424C" w14:textId="77777777" w:rsidR="0076539C" w:rsidRDefault="0076539C" w:rsidP="0076539C">
      <w:pPr>
        <w:pStyle w:val="NormalWeb"/>
        <w:shd w:val="clear" w:color="auto" w:fill="FFFFFF"/>
        <w:ind w:left="426"/>
        <w:jc w:val="both"/>
        <w:textAlignment w:val="baseline"/>
      </w:pPr>
      <w:r>
        <w:t>To begin, organizations may utilize React Native to develop code once and use it to power both their iOS and Android apps. This results in significant time and resource savings.</w:t>
      </w:r>
    </w:p>
    <w:p w14:paraId="39BC2F6F" w14:textId="77777777" w:rsidR="0076539C" w:rsidRDefault="0076539C" w:rsidP="0076539C">
      <w:pPr>
        <w:pStyle w:val="NormalWeb"/>
        <w:shd w:val="clear" w:color="auto" w:fill="FFFFFF"/>
        <w:ind w:left="426"/>
        <w:jc w:val="both"/>
        <w:textAlignment w:val="baseline"/>
      </w:pPr>
      <w:r>
        <w:lastRenderedPageBreak/>
        <w:t>Second, React Native was developed on top of React, a popular JavaScript library at the time the mobile framework was launched. In this part, we go through the distinctions between React and React Native in further depth.</w:t>
      </w:r>
    </w:p>
    <w:p w14:paraId="0374764B" w14:textId="77777777" w:rsidR="0076539C" w:rsidRDefault="0076539C" w:rsidP="0076539C">
      <w:pPr>
        <w:pStyle w:val="NormalWeb"/>
        <w:shd w:val="clear" w:color="auto" w:fill="FFFFFF"/>
        <w:spacing w:before="0" w:beforeAutospacing="0" w:after="0" w:afterAutospacing="0"/>
        <w:ind w:left="426"/>
        <w:jc w:val="both"/>
        <w:textAlignment w:val="baseline"/>
      </w:pPr>
      <w:r>
        <w:t>Finally, the framework enabled frontend developers who could previously only work with web-based technologies to construct powerful, production-ready mobile apps.</w:t>
      </w:r>
      <w:r>
        <w:fldChar w:fldCharType="begin"/>
      </w:r>
      <w:r>
        <w:instrText xml:space="preserve"> ADDIN ZOTERO_ITEM CSL_CITATION {"citationID":"RayMGrug","properties":{"formattedCitation":"(Anon, n.d.)","plainCitation":"(Anon, n.d.)","noteIndex":0},"citationItems":[{"id":41,"uris":["http://zotero.org/users/local/dfCui54V/items/IPXHEMKA"],"uri":["http://zotero.org/users/local/dfCui54V/items/IPXHEMKA"],"itemData":{"id":41,"type":"webpage","abstract":"This definition explains the meaning of Software and why it matters.","container-title":"Techopedia.com","language":"en","title":"What is Software? - Definition from Techopedia","title-short":"What is Software?","URL":"http://www.techopedia.com/definition/4356/software","accessed":{"date-parts":[["2021",9,1]]}}}],"schema":"https://github.com/citation-style-language/schema/raw/master/csl-citation.json"} </w:instrText>
      </w:r>
      <w:r>
        <w:fldChar w:fldCharType="separate"/>
      </w:r>
      <w:r>
        <w:rPr>
          <w:noProof/>
        </w:rPr>
        <w:t>(Anon, n.d.)</w:t>
      </w:r>
      <w:r>
        <w:fldChar w:fldCharType="end"/>
      </w:r>
    </w:p>
    <w:p w14:paraId="25EABADE" w14:textId="77777777" w:rsidR="0076539C" w:rsidRDefault="0076539C" w:rsidP="0076539C">
      <w:pPr>
        <w:pStyle w:val="NormalWeb"/>
        <w:shd w:val="clear" w:color="auto" w:fill="FFFFFF"/>
        <w:spacing w:before="0" w:beforeAutospacing="0" w:after="0" w:afterAutospacing="0"/>
        <w:ind w:left="426"/>
        <w:jc w:val="both"/>
        <w:textAlignment w:val="baseline"/>
      </w:pPr>
    </w:p>
    <w:p w14:paraId="390FA327" w14:textId="77777777" w:rsidR="0076539C" w:rsidRDefault="0076539C" w:rsidP="0076539C">
      <w:pPr>
        <w:pStyle w:val="NormalWeb"/>
        <w:shd w:val="clear" w:color="auto" w:fill="FFFFFF"/>
        <w:spacing w:before="0" w:beforeAutospacing="0" w:after="0" w:afterAutospacing="0"/>
        <w:ind w:left="426"/>
        <w:jc w:val="both"/>
        <w:textAlignment w:val="baseline"/>
      </w:pPr>
      <w:r w:rsidRPr="007A1D3B">
        <w:t>With each version of React-Native, more features are planned to be added. In the current stable version, the following features are available</w:t>
      </w:r>
      <w:r>
        <w:t>:</w:t>
      </w:r>
    </w:p>
    <w:p w14:paraId="27F2D41B"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Optimal Performance</w:t>
      </w:r>
    </w:p>
    <w:p w14:paraId="29BFC77B"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Hot Reloading Support</w:t>
      </w:r>
    </w:p>
    <w:p w14:paraId="3D5491F3"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 xml:space="preserve">Code Reusability </w:t>
      </w:r>
    </w:p>
    <w:p w14:paraId="706FF011"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Simple UI</w:t>
      </w:r>
    </w:p>
    <w:p w14:paraId="11599F62"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Large Community</w:t>
      </w:r>
    </w:p>
    <w:p w14:paraId="364438F6"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Offers more Stable app</w:t>
      </w:r>
    </w:p>
    <w:p w14:paraId="7249FE58"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Cost effective</w:t>
      </w:r>
    </w:p>
    <w:p w14:paraId="1BAF7307"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Third-Party Plugin Support</w:t>
      </w:r>
    </w:p>
    <w:p w14:paraId="34DC8D2A"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Modular Architecture</w:t>
      </w:r>
    </w:p>
    <w:p w14:paraId="0C2051E3" w14:textId="77777777" w:rsidR="0076539C" w:rsidRDefault="0076539C" w:rsidP="0076539C">
      <w:pPr>
        <w:pStyle w:val="NormalWeb"/>
        <w:numPr>
          <w:ilvl w:val="0"/>
          <w:numId w:val="7"/>
        </w:numPr>
        <w:shd w:val="clear" w:color="auto" w:fill="FFFFFF"/>
        <w:spacing w:before="0" w:beforeAutospacing="0" w:after="0" w:afterAutospacing="0"/>
        <w:ind w:left="426" w:firstLine="0"/>
        <w:jc w:val="both"/>
        <w:textAlignment w:val="baseline"/>
      </w:pPr>
      <w:r>
        <w:t>Handy Solutions and Library</w:t>
      </w:r>
      <w:r>
        <w:fldChar w:fldCharType="begin"/>
      </w:r>
      <w:r>
        <w:instrText xml:space="preserve"> ADDIN ZOTERO_ITEM CSL_CITATION {"citationID":"4v7AODGf","properties":{"formattedCitation":"(Anon, 2018)","plainCitation":"(Anon, 2018)","noteIndex":0},"citationItems":[{"id":39,"uris":["http://zotero.org/users/local/dfCui54V/items/VYCUC85H"],"uri":["http://zotero.org/users/local/dfCui54V/items/VYCUC85H"],"itemData":{"id":39,"type":"post-weblog","abstract":"Let’s discuss the major pros and cons of React Native for mobile app development, so that you can get an idea when to use the platform and when to avoid it.","container-title":"MindInventory","language":"english","title":"The Pros and Cons of Using React Native","URL":"https://www.mindinventory.com/blog/pros-cons-using-react-native/","accessed":{"date-parts":[["2021",9,1]]},"issued":{"date-parts":[["2018",10,24]]}}}],"schema":"https://github.com/citation-style-language/schema/raw/master/csl-citation.json"} </w:instrText>
      </w:r>
      <w:r>
        <w:fldChar w:fldCharType="separate"/>
      </w:r>
      <w:r>
        <w:rPr>
          <w:noProof/>
        </w:rPr>
        <w:t>(Anon, 2018)</w:t>
      </w:r>
      <w:r>
        <w:fldChar w:fldCharType="end"/>
      </w:r>
    </w:p>
    <w:p w14:paraId="4AAF8AA7" w14:textId="77777777" w:rsidR="0076539C" w:rsidRDefault="0076539C" w:rsidP="00DD5FE4">
      <w:pPr>
        <w:ind w:right="-46"/>
        <w:jc w:val="both"/>
        <w:rPr>
          <w:rFonts w:ascii="Times New Roman" w:hAnsi="Times New Roman" w:cs="Times New Roman"/>
          <w:lang w:val="en-GB"/>
        </w:rPr>
      </w:pPr>
    </w:p>
    <w:p w14:paraId="51D8F21C" w14:textId="07D29F46" w:rsidR="001D7DE1" w:rsidRDefault="00E96161" w:rsidP="00B86EB2">
      <w:pPr>
        <w:ind w:left="426" w:right="-46"/>
        <w:jc w:val="both"/>
        <w:rPr>
          <w:rFonts w:ascii="Times New Roman" w:hAnsi="Times New Roman" w:cs="Times New Roman"/>
          <w:lang w:val="en-GB"/>
        </w:rPr>
      </w:pPr>
      <w:r w:rsidRPr="00E96161">
        <w:rPr>
          <w:rFonts w:ascii="Times New Roman" w:hAnsi="Times New Roman" w:cs="Times New Roman"/>
          <w:lang w:val="en-GB"/>
        </w:rPr>
        <w:t>The major goal of React Native is to eliminate the requirement for a developer to have specific expertise or spend excessive time to construct a mobile application because at least two apps must be created to support both iOS and Android. Because various platforms have distinct appearances, feelings, and capabilities, there can</w:t>
      </w:r>
      <w:r w:rsidR="00375FFB">
        <w:rPr>
          <w:rFonts w:ascii="Times New Roman" w:hAnsi="Times New Roman" w:cs="Times New Roman"/>
          <w:lang w:val="en-GB"/>
        </w:rPr>
        <w:t>’</w:t>
      </w:r>
      <w:r w:rsidRPr="00E96161">
        <w:rPr>
          <w:rFonts w:ascii="Times New Roman" w:hAnsi="Times New Roman" w:cs="Times New Roman"/>
          <w:lang w:val="en-GB"/>
        </w:rPr>
        <w:t>t be a single program that works on all of them. However, because the graphical interface changes, the development might be based on the same language, with visuals generated differently depending on the intended platform and being true native components.</w:t>
      </w:r>
      <w:r w:rsidR="00FC7115" w:rsidRPr="00FC7115">
        <w:t xml:space="preserve"> </w:t>
      </w:r>
      <w:r w:rsidR="00FC7115" w:rsidRPr="00FC7115">
        <w:rPr>
          <w:rFonts w:ascii="Times New Roman" w:hAnsi="Times New Roman" w:cs="Times New Roman"/>
          <w:lang w:val="en-GB"/>
        </w:rPr>
        <w:t xml:space="preserve">This technique is dubbed </w:t>
      </w:r>
      <w:r w:rsidR="00375FFB">
        <w:rPr>
          <w:rFonts w:ascii="Times New Roman" w:hAnsi="Times New Roman" w:cs="Times New Roman"/>
          <w:lang w:val="en-GB"/>
        </w:rPr>
        <w:t>“</w:t>
      </w:r>
      <w:r w:rsidR="00FC7115" w:rsidRPr="00FC7115">
        <w:rPr>
          <w:rFonts w:ascii="Times New Roman" w:hAnsi="Times New Roman" w:cs="Times New Roman"/>
          <w:lang w:val="en-GB"/>
        </w:rPr>
        <w:t>learn once, write anywhere</w:t>
      </w:r>
      <w:r w:rsidR="00375FFB">
        <w:rPr>
          <w:rFonts w:ascii="Times New Roman" w:hAnsi="Times New Roman" w:cs="Times New Roman"/>
          <w:lang w:val="en-GB"/>
        </w:rPr>
        <w:t>”</w:t>
      </w:r>
      <w:r w:rsidR="00FC7115" w:rsidRPr="00FC7115">
        <w:rPr>
          <w:rFonts w:ascii="Times New Roman" w:hAnsi="Times New Roman" w:cs="Times New Roman"/>
          <w:lang w:val="en-GB"/>
        </w:rPr>
        <w:t xml:space="preserve"> by Facebook, and it perfectly captures what React Native is all about. React Native</w:t>
      </w:r>
      <w:r w:rsidR="00375FFB">
        <w:rPr>
          <w:rFonts w:ascii="Times New Roman" w:hAnsi="Times New Roman" w:cs="Times New Roman"/>
          <w:lang w:val="en-GB"/>
        </w:rPr>
        <w:t>’</w:t>
      </w:r>
      <w:r w:rsidR="00FC7115" w:rsidRPr="00FC7115">
        <w:rPr>
          <w:rFonts w:ascii="Times New Roman" w:hAnsi="Times New Roman" w:cs="Times New Roman"/>
          <w:lang w:val="en-GB"/>
        </w:rPr>
        <w:t>s technology is built on React, and the benefits of React are transported to the framework that applies it to native apps. Instead of rendering divs and words in the browser, you may use React. Inside the apps, React Native runs in an embedded instance of JavaScript Core (iOS) or V8 (Android) and renders to higher-level platform-specific components. Components in JavaScript are specified using a collection of built-in primitives that are supported by iOS and Android components.</w:t>
      </w:r>
      <w:r w:rsidR="00532C1B">
        <w:rPr>
          <w:rFonts w:ascii="Times New Roman" w:hAnsi="Times New Roman" w:cs="Times New Roman"/>
          <w:lang w:val="en-GB"/>
        </w:rPr>
        <w:fldChar w:fldCharType="begin"/>
      </w:r>
      <w:r w:rsidR="00636948">
        <w:rPr>
          <w:rFonts w:ascii="Times New Roman" w:hAnsi="Times New Roman" w:cs="Times New Roman"/>
          <w:lang w:val="en-GB"/>
        </w:rPr>
        <w:instrText xml:space="preserve"> ADDIN ZOTERO_ITEM CSL_CITATION {"citationID":"NHl2sVcs","properties":{"formattedCitation":"(Anon, n.d.)","plainCitation":"(Anon, n.d.)","noteIndex":0},"citationItems":[{"id":67,"uris":["http://zotero.org/users/local/dfCui54V/items/C4LGD87T"],"uri":["http://zotero.org/users/local/dfCui54V/items/C4LGD87T"],"itemData":{"id":67,"type":"article","title":"FULLTEXT02.pdf"}}],"schema":"https://github.com/citation-style-language/schema/raw/master/csl-citation.json"} </w:instrText>
      </w:r>
      <w:r w:rsidR="00532C1B">
        <w:rPr>
          <w:rFonts w:ascii="Times New Roman" w:hAnsi="Times New Roman" w:cs="Times New Roman"/>
          <w:lang w:val="en-GB"/>
        </w:rPr>
        <w:fldChar w:fldCharType="separate"/>
      </w:r>
      <w:r w:rsidR="00636948">
        <w:rPr>
          <w:rFonts w:ascii="Times New Roman" w:hAnsi="Times New Roman" w:cs="Times New Roman"/>
          <w:noProof/>
          <w:lang w:val="en-GB"/>
        </w:rPr>
        <w:t>(Anon, n.d.)</w:t>
      </w:r>
      <w:r w:rsidR="00532C1B">
        <w:rPr>
          <w:rFonts w:ascii="Times New Roman" w:hAnsi="Times New Roman" w:cs="Times New Roman"/>
          <w:lang w:val="en-GB"/>
        </w:rPr>
        <w:fldChar w:fldCharType="end"/>
      </w:r>
    </w:p>
    <w:p w14:paraId="1367F2C2" w14:textId="77777777" w:rsidR="00636948" w:rsidRDefault="00636948" w:rsidP="00B86EB2">
      <w:pPr>
        <w:ind w:left="426" w:right="-46"/>
        <w:jc w:val="both"/>
        <w:rPr>
          <w:rFonts w:ascii="Times New Roman" w:hAnsi="Times New Roman" w:cs="Times New Roman"/>
          <w:lang w:val="en-GB"/>
        </w:rPr>
      </w:pPr>
    </w:p>
    <w:p w14:paraId="253298D3" w14:textId="77777777" w:rsidR="004D4A94" w:rsidRDefault="004D4A94" w:rsidP="002B2D5D">
      <w:pPr>
        <w:ind w:left="426" w:right="-46"/>
        <w:jc w:val="both"/>
        <w:rPr>
          <w:rFonts w:ascii="Times New Roman" w:hAnsi="Times New Roman" w:cs="Times New Roman"/>
          <w:lang w:val="en-GB"/>
        </w:rPr>
      </w:pPr>
      <w:r w:rsidRPr="00FD4D19">
        <w:rPr>
          <w:rFonts w:ascii="Times New Roman" w:hAnsi="Times New Roman" w:cs="Times New Roman"/>
          <w:lang w:val="en-GB"/>
        </w:rPr>
        <w:t>Many attempts have been made to provide a hybrid framework to the developer community, but none offers the full set of functionalities that React Native has. React Native is not a hybrid solution, unlike most other mobile cross-platform development techniques. React Native, unlike PhoneGap, Titanium, and Ionic, does not rely on rendering within Web-Views or attempts to emulate HTML &amp; CSS. Because the layout is done on a different thread, the main thread may continue to perform animations unaffected. Because React Native does not require WebView, it is possible to create applications that are natively responsive.</w:t>
      </w:r>
      <w:r w:rsidRPr="009F141D">
        <w:t xml:space="preserve"> </w:t>
      </w:r>
      <w:r w:rsidRPr="009F141D">
        <w:rPr>
          <w:rFonts w:ascii="Times New Roman" w:hAnsi="Times New Roman" w:cs="Times New Roman"/>
          <w:lang w:val="en-GB"/>
        </w:rPr>
        <w:t>Furthermore, rather of pushing a single codebase to all platforms, a shared codebase is created and delivered to the platforms, with just graphical elements and platform-specific components written individually for each targeted platform.</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nI6kKin2","properties":{"formattedCitation":"(Anon, n.d.)","plainCitation":"(Anon, n.d.)","noteIndex":0},"citationItems":[{"id":67,"uris":["http://zotero.org/users/local/dfCui54V/items/C4LGD87T"],"uri":["http://zotero.org/users/local/dfCui54V/items/C4LGD87T"],"itemData":{"id":67,"type":"article","title":"FULLTEXT02.pdf"}}],"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Anon, n.d.)</w:t>
      </w:r>
      <w:r>
        <w:rPr>
          <w:rFonts w:ascii="Times New Roman" w:hAnsi="Times New Roman" w:cs="Times New Roman"/>
          <w:lang w:val="en-GB"/>
        </w:rPr>
        <w:fldChar w:fldCharType="end"/>
      </w:r>
    </w:p>
    <w:p w14:paraId="211D942C" w14:textId="77777777" w:rsidR="004D4A94" w:rsidRDefault="004D4A94" w:rsidP="002B2D5D">
      <w:pPr>
        <w:ind w:left="426" w:right="-46"/>
        <w:jc w:val="both"/>
        <w:rPr>
          <w:rFonts w:ascii="Times New Roman" w:hAnsi="Times New Roman" w:cs="Times New Roman"/>
          <w:lang w:val="en-GB"/>
        </w:rPr>
      </w:pPr>
    </w:p>
    <w:p w14:paraId="6869280E" w14:textId="77777777" w:rsidR="004D4A94" w:rsidRDefault="004D4A94" w:rsidP="00B86EB2">
      <w:pPr>
        <w:ind w:left="426" w:right="-46"/>
        <w:jc w:val="both"/>
        <w:rPr>
          <w:rFonts w:ascii="Times New Roman" w:hAnsi="Times New Roman" w:cs="Times New Roman"/>
          <w:lang w:val="en-GB"/>
        </w:rPr>
      </w:pPr>
    </w:p>
    <w:p w14:paraId="2B0C0454" w14:textId="5E13EE7E" w:rsidR="009129D7" w:rsidRPr="005C0C11" w:rsidRDefault="009129D7" w:rsidP="00B86EB2">
      <w:pPr>
        <w:ind w:left="426"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3DB13F40" wp14:editId="21D68F65">
            <wp:extent cx="5731510" cy="2869949"/>
            <wp:effectExtent l="0" t="0" r="635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9949"/>
                    </a:xfrm>
                    <a:prstGeom prst="rect">
                      <a:avLst/>
                    </a:prstGeom>
                  </pic:spPr>
                </pic:pic>
              </a:graphicData>
            </a:graphic>
          </wp:inline>
        </w:drawing>
      </w:r>
    </w:p>
    <w:p w14:paraId="0BA9A9AB" w14:textId="18F12DF5" w:rsidR="00C0612B" w:rsidRPr="00EF72AE" w:rsidRDefault="000F4C08" w:rsidP="00EF72AE">
      <w:pPr>
        <w:ind w:right="-46"/>
        <w:jc w:val="center"/>
        <w:rPr>
          <w:rFonts w:ascii="Times New Roman" w:hAnsi="Times New Roman" w:cs="Times New Roman"/>
          <w:b/>
          <w:bCs/>
          <w:lang w:val="en-GB"/>
        </w:rPr>
      </w:pPr>
      <w:r>
        <w:rPr>
          <w:rFonts w:ascii="Times New Roman" w:hAnsi="Times New Roman" w:cs="Times New Roman"/>
          <w:b/>
          <w:bCs/>
          <w:lang w:val="en-GB"/>
        </w:rPr>
        <w:t xml:space="preserve">Figure </w:t>
      </w:r>
      <w:r w:rsidR="00DB74BE">
        <w:rPr>
          <w:rFonts w:ascii="Times New Roman" w:hAnsi="Times New Roman" w:cs="Times New Roman"/>
          <w:b/>
          <w:bCs/>
          <w:lang w:val="en-GB"/>
        </w:rPr>
        <w:t>3.1 Platform Specification</w:t>
      </w:r>
    </w:p>
    <w:p w14:paraId="65DBF142" w14:textId="77777777" w:rsidR="001901DF" w:rsidRPr="00F1616E" w:rsidRDefault="001901DF" w:rsidP="00EF72AE">
      <w:pPr>
        <w:ind w:right="-46"/>
        <w:jc w:val="center"/>
        <w:rPr>
          <w:rFonts w:ascii="Times New Roman" w:hAnsi="Times New Roman" w:cs="Times New Roman"/>
          <w:b/>
          <w:bCs/>
          <w:lang w:val="en-GB"/>
        </w:rPr>
      </w:pPr>
    </w:p>
    <w:p w14:paraId="2F50BD31" w14:textId="77777777" w:rsidR="00FD5320" w:rsidRDefault="00FD5320" w:rsidP="00CC53BB">
      <w:pPr>
        <w:pStyle w:val="NormalWeb"/>
        <w:shd w:val="clear" w:color="auto" w:fill="FFFFFF"/>
        <w:spacing w:before="0" w:beforeAutospacing="0" w:after="0" w:afterAutospacing="0"/>
        <w:textAlignment w:val="baseline"/>
      </w:pPr>
    </w:p>
    <w:p w14:paraId="7618FB19" w14:textId="3B4EF9A6" w:rsidR="00405E8C" w:rsidRDefault="00BC7EEA" w:rsidP="00405E8C">
      <w:pPr>
        <w:pStyle w:val="NormalWeb"/>
        <w:shd w:val="clear" w:color="auto" w:fill="FFFFFF"/>
        <w:spacing w:before="0" w:beforeAutospacing="0" w:after="0" w:afterAutospacing="0"/>
        <w:textAlignment w:val="baseline"/>
        <w:rPr>
          <w:b/>
          <w:bCs/>
          <w:sz w:val="28"/>
          <w:szCs w:val="28"/>
        </w:rPr>
      </w:pPr>
      <w:r>
        <w:rPr>
          <w:b/>
          <w:bCs/>
          <w:sz w:val="28"/>
          <w:szCs w:val="28"/>
        </w:rPr>
        <w:t>3</w:t>
      </w:r>
      <w:r w:rsidR="00405E8C" w:rsidRPr="007A1D3B">
        <w:rPr>
          <w:b/>
          <w:bCs/>
          <w:sz w:val="28"/>
          <w:szCs w:val="28"/>
        </w:rPr>
        <w:t>.2 Firebase Database</w:t>
      </w:r>
    </w:p>
    <w:p w14:paraId="3765D961" w14:textId="77777777" w:rsidR="00405E8C" w:rsidRDefault="00405E8C" w:rsidP="00405E8C">
      <w:pPr>
        <w:pStyle w:val="NormalWeb"/>
        <w:shd w:val="clear" w:color="auto" w:fill="FFFFFF"/>
        <w:spacing w:before="0" w:beforeAutospacing="0" w:after="0" w:afterAutospacing="0"/>
        <w:textAlignment w:val="baseline"/>
        <w:rPr>
          <w:b/>
          <w:bCs/>
          <w:sz w:val="28"/>
          <w:szCs w:val="28"/>
        </w:rPr>
      </w:pPr>
    </w:p>
    <w:p w14:paraId="59513C46" w14:textId="77777777" w:rsidR="00405E8C" w:rsidRDefault="00405E8C" w:rsidP="00EE41C3">
      <w:pPr>
        <w:pStyle w:val="NormalWeb"/>
        <w:shd w:val="clear" w:color="auto" w:fill="FFFFFF"/>
        <w:ind w:left="426"/>
        <w:jc w:val="both"/>
        <w:textAlignment w:val="baseline"/>
      </w:pPr>
      <w:r>
        <w:t>The Firebase Realtime Database is a database that is hosted in the cloud. Data is saved in JSON format and synced in real time across all connected clients. Data is synchronized in real time across all clients and is available even if your app is turned off. When you use our IOS, Android, and JavaScript SDKs to create cross-platform apps, all of your clients share a single Realtime Database instance and are immediately updated with the most recent data.</w:t>
      </w:r>
    </w:p>
    <w:p w14:paraId="1C8221B3" w14:textId="77777777" w:rsidR="00405E8C" w:rsidRDefault="00405E8C" w:rsidP="00EE41C3">
      <w:pPr>
        <w:pStyle w:val="NormalWeb"/>
        <w:shd w:val="clear" w:color="auto" w:fill="FFFFFF"/>
        <w:ind w:left="426"/>
        <w:jc w:val="both"/>
        <w:textAlignment w:val="baseline"/>
        <w:rPr>
          <w:b/>
          <w:bCs/>
        </w:rPr>
      </w:pPr>
      <w:r w:rsidRPr="007A1D3B">
        <w:rPr>
          <w:b/>
          <w:bCs/>
        </w:rPr>
        <w:t>How does it works ?</w:t>
      </w:r>
    </w:p>
    <w:p w14:paraId="47538274" w14:textId="77777777" w:rsidR="00405E8C" w:rsidRDefault="00405E8C" w:rsidP="00EE41C3">
      <w:pPr>
        <w:pStyle w:val="NormalWeb"/>
        <w:shd w:val="clear" w:color="auto" w:fill="FFFFFF"/>
        <w:ind w:left="426"/>
        <w:jc w:val="both"/>
        <w:textAlignment w:val="baseline"/>
      </w:pPr>
      <w:r w:rsidRPr="007A1D3B">
        <w:t>By allowing secure access to the database directly from client-side code, the Firebase Realtime Database allows you to create rich, collaborative applications. Data is stored locally, and real-time events continue to trigger even when the user is offline, providing a responsive experience. When the device regains connectivity, the Realtime Database immediately merges any discrepancies between local data changes and remote updates that happened while the client was offline.</w:t>
      </w:r>
    </w:p>
    <w:p w14:paraId="69C07F58" w14:textId="77777777" w:rsidR="00405E8C" w:rsidRDefault="00405E8C" w:rsidP="00EE41C3">
      <w:pPr>
        <w:pStyle w:val="NormalWeb"/>
        <w:shd w:val="clear" w:color="auto" w:fill="FFFFFF"/>
        <w:ind w:left="426"/>
        <w:jc w:val="both"/>
        <w:textAlignment w:val="baseline"/>
      </w:pPr>
      <w:r w:rsidRPr="007A1D3B">
        <w:t>To specify how your data should be organized and when data may be read from or written to, the Realtime Database provides a powerful, expression-based rules language called Firebase Realtime Database Security Rules. Developers may determine who has access to what data and how they can access it when Firebase Authentication is used.</w:t>
      </w:r>
    </w:p>
    <w:p w14:paraId="18E23FB1" w14:textId="268C9354" w:rsidR="00405E8C" w:rsidRDefault="00405E8C" w:rsidP="00EE41C3">
      <w:pPr>
        <w:pStyle w:val="NormalWeb"/>
        <w:shd w:val="clear" w:color="auto" w:fill="FFFFFF"/>
        <w:ind w:left="426"/>
        <w:jc w:val="both"/>
        <w:textAlignment w:val="baseline"/>
      </w:pPr>
      <w:r w:rsidRPr="007A1D3B">
        <w:t>The Realtime Database is a NoSQL database, which means it differs from relational databases in terms of optimizations and functionality. Only actions that can be done rapidly are allowed in the Realtime Database API. This allows you to create a fantastic real-time experience that can serve millions of people while remaining responsive. As a result, it</w:t>
      </w:r>
      <w:r w:rsidR="00375FFB">
        <w:t>’</w:t>
      </w:r>
      <w:r w:rsidRPr="007A1D3B">
        <w:t>s critical to consider how people will access your data and then arrange it properly.</w:t>
      </w:r>
    </w:p>
    <w:p w14:paraId="2E64F582" w14:textId="6655AD9E" w:rsidR="00344F46" w:rsidRDefault="00344F46" w:rsidP="00EE41C3">
      <w:pPr>
        <w:pStyle w:val="NormalWeb"/>
        <w:shd w:val="clear" w:color="auto" w:fill="FFFFFF"/>
        <w:ind w:left="426"/>
        <w:jc w:val="both"/>
        <w:textAlignment w:val="baseline"/>
      </w:pPr>
      <w:r w:rsidRPr="00344F46">
        <w:lastRenderedPageBreak/>
        <w:t>We propose utilizing the Firebase JS SDK in the Expo Go app with the managed workflow if you want to leverage Firebase. On React Native, it enables Authentication, Firestore &amp; Realtime databases, Storage, and Functions. Other modules, such as Analytics, are not supported by the Firebase JS SDK, however expo-firebase-analytics can be used instead. Because we cannot currently enable this in the Expo Go app, we recommend utilizing the basic workflow and react-native-firebase if you want access to the complete set of native firebase capabilities.</w:t>
      </w:r>
    </w:p>
    <w:p w14:paraId="245D3518" w14:textId="3217CBEB" w:rsidR="00B54E14" w:rsidRDefault="00E24F10" w:rsidP="00B54E14">
      <w:pPr>
        <w:pStyle w:val="NormalWeb"/>
        <w:shd w:val="clear" w:color="auto" w:fill="FFFFFF"/>
        <w:ind w:left="426"/>
        <w:jc w:val="both"/>
        <w:textAlignment w:val="baseline"/>
      </w:pPr>
      <w:r w:rsidRPr="00E24F10">
        <w:t>Fortunately, starting with version 3.1+, the Firebase JavaScript SDK offers virtually full support for React Native, so integrating it to our Expo app is a breeze. The user login components normally supplied by the Firebase SDKs will not function for React Native, therefore we</w:t>
      </w:r>
      <w:r w:rsidR="00375FFB">
        <w:t>’</w:t>
      </w:r>
      <w:r w:rsidRPr="00E24F10">
        <w:t>ll have to work around that, as we</w:t>
      </w:r>
      <w:r w:rsidR="00375FFB">
        <w:t>’</w:t>
      </w:r>
      <w:r w:rsidRPr="00E24F10">
        <w:t>ll see later in this article.</w:t>
      </w:r>
      <w:r w:rsidR="00C41273">
        <w:fldChar w:fldCharType="begin"/>
      </w:r>
      <w:r w:rsidR="00E728FB">
        <w:instrText xml:space="preserve"> ADDIN ZOTERO_ITEM CSL_CITATION {"citationID":"ZbR6WTId","properties":{"formattedCitation":"(Anon, n.d.)","plainCitation":"(Anon, n.d.)","noteIndex":0},"citationItems":[{"id":68,"uris":["http://zotero.org/users/local/dfCui54V/items/MTYLKZ6G"],"uri":["http://zotero.org/users/local/dfCui54V/items/MTYLKZ6G"],"itemData":{"id":68,"type":"webpage","abstract":"Expo is an open-source platform for making universal native apps for Android, iOS, and the web with JavaScript and React.","container-title":"Expo Documentation","language":"en","title":"Using Firebase","URL":"https://docs.expo.dev/guides/using-firebase","accessed":{"date-parts":[["2021",9,2]]}}}],"schema":"https://github.com/citation-style-language/schema/raw/master/csl-citation.json"} </w:instrText>
      </w:r>
      <w:r w:rsidR="00C41273">
        <w:fldChar w:fldCharType="separate"/>
      </w:r>
      <w:r w:rsidR="00E728FB">
        <w:rPr>
          <w:noProof/>
        </w:rPr>
        <w:t>(Anon, n.d.)</w:t>
      </w:r>
      <w:r w:rsidR="00C41273">
        <w:fldChar w:fldCharType="end"/>
      </w:r>
    </w:p>
    <w:p w14:paraId="2FEB2845" w14:textId="77777777" w:rsidR="00DF6F52" w:rsidRDefault="00DF6F52" w:rsidP="00B54E14">
      <w:pPr>
        <w:pStyle w:val="NormalWeb"/>
        <w:shd w:val="clear" w:color="auto" w:fill="FFFFFF"/>
        <w:ind w:left="426"/>
        <w:jc w:val="both"/>
        <w:textAlignment w:val="baseline"/>
      </w:pPr>
    </w:p>
    <w:p w14:paraId="241D38AD" w14:textId="77777777" w:rsidR="005E4553" w:rsidRDefault="005E4553" w:rsidP="00B54E14">
      <w:pPr>
        <w:pStyle w:val="NormalWeb"/>
        <w:shd w:val="clear" w:color="auto" w:fill="FFFFFF"/>
        <w:ind w:left="426"/>
        <w:jc w:val="both"/>
        <w:textAlignment w:val="baseline"/>
      </w:pPr>
    </w:p>
    <w:p w14:paraId="6B945E04" w14:textId="77777777" w:rsidR="005E4553" w:rsidRDefault="005E4553" w:rsidP="00B54E14">
      <w:pPr>
        <w:pStyle w:val="NormalWeb"/>
        <w:shd w:val="clear" w:color="auto" w:fill="FFFFFF"/>
        <w:ind w:left="426"/>
        <w:jc w:val="both"/>
        <w:textAlignment w:val="baseline"/>
      </w:pPr>
    </w:p>
    <w:p w14:paraId="161248D2" w14:textId="77777777" w:rsidR="005E4553" w:rsidRDefault="005E4553" w:rsidP="00B54E14">
      <w:pPr>
        <w:pStyle w:val="NormalWeb"/>
        <w:shd w:val="clear" w:color="auto" w:fill="FFFFFF"/>
        <w:ind w:left="426"/>
        <w:jc w:val="both"/>
        <w:textAlignment w:val="baseline"/>
      </w:pPr>
    </w:p>
    <w:p w14:paraId="1381FEBB" w14:textId="77777777" w:rsidR="005E4553" w:rsidRDefault="005E4553" w:rsidP="00B54E14">
      <w:pPr>
        <w:pStyle w:val="NormalWeb"/>
        <w:shd w:val="clear" w:color="auto" w:fill="FFFFFF"/>
        <w:ind w:left="426"/>
        <w:jc w:val="both"/>
        <w:textAlignment w:val="baseline"/>
      </w:pPr>
    </w:p>
    <w:p w14:paraId="53DF63AE" w14:textId="77777777" w:rsidR="005E4553" w:rsidRDefault="005E4553" w:rsidP="00B54E14">
      <w:pPr>
        <w:pStyle w:val="NormalWeb"/>
        <w:shd w:val="clear" w:color="auto" w:fill="FFFFFF"/>
        <w:ind w:left="426"/>
        <w:jc w:val="both"/>
        <w:textAlignment w:val="baseline"/>
      </w:pPr>
    </w:p>
    <w:p w14:paraId="65BC7749" w14:textId="77777777" w:rsidR="005E4553" w:rsidRDefault="005E4553" w:rsidP="00B54E14">
      <w:pPr>
        <w:pStyle w:val="NormalWeb"/>
        <w:shd w:val="clear" w:color="auto" w:fill="FFFFFF"/>
        <w:ind w:left="426"/>
        <w:jc w:val="both"/>
        <w:textAlignment w:val="baseline"/>
      </w:pPr>
    </w:p>
    <w:p w14:paraId="4B5E0BC3" w14:textId="77777777" w:rsidR="005E4553" w:rsidRDefault="005E4553" w:rsidP="00B54E14">
      <w:pPr>
        <w:pStyle w:val="NormalWeb"/>
        <w:shd w:val="clear" w:color="auto" w:fill="FFFFFF"/>
        <w:ind w:left="426"/>
        <w:jc w:val="both"/>
        <w:textAlignment w:val="baseline"/>
      </w:pPr>
    </w:p>
    <w:p w14:paraId="08D48918" w14:textId="77777777" w:rsidR="005E4553" w:rsidRDefault="005E4553" w:rsidP="00B54E14">
      <w:pPr>
        <w:pStyle w:val="NormalWeb"/>
        <w:shd w:val="clear" w:color="auto" w:fill="FFFFFF"/>
        <w:ind w:left="426"/>
        <w:jc w:val="both"/>
        <w:textAlignment w:val="baseline"/>
      </w:pPr>
    </w:p>
    <w:p w14:paraId="68809187" w14:textId="77777777" w:rsidR="005E4553" w:rsidRDefault="005E4553" w:rsidP="00B54E14">
      <w:pPr>
        <w:pStyle w:val="NormalWeb"/>
        <w:shd w:val="clear" w:color="auto" w:fill="FFFFFF"/>
        <w:ind w:left="426"/>
        <w:jc w:val="both"/>
        <w:textAlignment w:val="baseline"/>
      </w:pPr>
    </w:p>
    <w:p w14:paraId="072C8123" w14:textId="77777777" w:rsidR="005E4553" w:rsidRDefault="005E4553" w:rsidP="00B54E14">
      <w:pPr>
        <w:pStyle w:val="NormalWeb"/>
        <w:shd w:val="clear" w:color="auto" w:fill="FFFFFF"/>
        <w:ind w:left="426"/>
        <w:jc w:val="both"/>
        <w:textAlignment w:val="baseline"/>
      </w:pPr>
    </w:p>
    <w:p w14:paraId="588AC743" w14:textId="77777777" w:rsidR="005E4553" w:rsidRDefault="005E4553" w:rsidP="00B54E14">
      <w:pPr>
        <w:pStyle w:val="NormalWeb"/>
        <w:shd w:val="clear" w:color="auto" w:fill="FFFFFF"/>
        <w:ind w:left="426"/>
        <w:jc w:val="both"/>
        <w:textAlignment w:val="baseline"/>
      </w:pPr>
    </w:p>
    <w:p w14:paraId="4D3FF0CF" w14:textId="77777777" w:rsidR="005E4553" w:rsidRDefault="005E4553" w:rsidP="00B54E14">
      <w:pPr>
        <w:pStyle w:val="NormalWeb"/>
        <w:shd w:val="clear" w:color="auto" w:fill="FFFFFF"/>
        <w:ind w:left="426"/>
        <w:jc w:val="both"/>
        <w:textAlignment w:val="baseline"/>
      </w:pPr>
    </w:p>
    <w:p w14:paraId="6BCE9E06" w14:textId="77777777" w:rsidR="005E4553" w:rsidRDefault="005E4553" w:rsidP="00B54E14">
      <w:pPr>
        <w:pStyle w:val="NormalWeb"/>
        <w:shd w:val="clear" w:color="auto" w:fill="FFFFFF"/>
        <w:ind w:left="426"/>
        <w:jc w:val="both"/>
        <w:textAlignment w:val="baseline"/>
      </w:pPr>
    </w:p>
    <w:p w14:paraId="0C8612E5" w14:textId="77777777" w:rsidR="005E4553" w:rsidRDefault="005E4553" w:rsidP="00B54E14">
      <w:pPr>
        <w:pStyle w:val="NormalWeb"/>
        <w:shd w:val="clear" w:color="auto" w:fill="FFFFFF"/>
        <w:ind w:left="426"/>
        <w:jc w:val="both"/>
        <w:textAlignment w:val="baseline"/>
      </w:pPr>
    </w:p>
    <w:p w14:paraId="3255DF55" w14:textId="77777777" w:rsidR="005E4553" w:rsidRDefault="005E4553" w:rsidP="00B54E14">
      <w:pPr>
        <w:pStyle w:val="NormalWeb"/>
        <w:shd w:val="clear" w:color="auto" w:fill="FFFFFF"/>
        <w:ind w:left="426"/>
        <w:jc w:val="both"/>
        <w:textAlignment w:val="baseline"/>
      </w:pPr>
    </w:p>
    <w:p w14:paraId="0920980A" w14:textId="77777777" w:rsidR="005E4553" w:rsidRDefault="005E4553" w:rsidP="00B54E14">
      <w:pPr>
        <w:pStyle w:val="NormalWeb"/>
        <w:shd w:val="clear" w:color="auto" w:fill="FFFFFF"/>
        <w:ind w:left="426"/>
        <w:jc w:val="both"/>
        <w:textAlignment w:val="baseline"/>
      </w:pPr>
    </w:p>
    <w:p w14:paraId="594F53CE" w14:textId="77777777" w:rsidR="00A764F2" w:rsidRDefault="00A764F2" w:rsidP="00DB2D74">
      <w:pPr>
        <w:ind w:right="-46"/>
        <w:rPr>
          <w:b/>
          <w:bCs/>
          <w:sz w:val="36"/>
          <w:szCs w:val="36"/>
          <w:lang w:val="en-GB"/>
        </w:rPr>
      </w:pPr>
      <w:bookmarkStart w:id="0" w:name="OLE_LINK1"/>
      <w:bookmarkStart w:id="1" w:name="OLE_LINK2"/>
    </w:p>
    <w:p w14:paraId="025D60CE" w14:textId="77777777" w:rsidR="00A764F2" w:rsidRDefault="00A764F2" w:rsidP="00DB2D74">
      <w:pPr>
        <w:ind w:right="-46"/>
        <w:rPr>
          <w:b/>
          <w:bCs/>
          <w:sz w:val="36"/>
          <w:szCs w:val="36"/>
          <w:lang w:val="en-GB"/>
        </w:rPr>
      </w:pPr>
    </w:p>
    <w:bookmarkStart w:id="2" w:name="OLE_LINK3"/>
    <w:bookmarkStart w:id="3" w:name="OLE_LINK4"/>
    <w:p w14:paraId="3C12FF7A" w14:textId="7698A719" w:rsidR="00DB2D74" w:rsidRDefault="00DB2D74" w:rsidP="00DB2D74">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58243" behindDoc="0" locked="0" layoutInCell="1" allowOverlap="1" wp14:anchorId="06312C5B" wp14:editId="277F511D">
                <wp:simplePos x="0" y="0"/>
                <wp:positionH relativeFrom="column">
                  <wp:posOffset>-126749</wp:posOffset>
                </wp:positionH>
                <wp:positionV relativeFrom="paragraph">
                  <wp:posOffset>316871</wp:posOffset>
                </wp:positionV>
                <wp:extent cx="5884753" cy="45268"/>
                <wp:effectExtent l="0" t="0" r="20955" b="18415"/>
                <wp:wrapNone/>
                <wp:docPr id="7" name="Straight Connector 7"/>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BEA91" id="Straight Connector 7" o:spid="_x0000_s1026" style="position:absolute;flip:y;z-index:251662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" strokecolor="#d8d8d8 [2732]" strokeweight=".5pt">
                <v:stroke joinstyle="miter"/>
              </v:line>
            </w:pict>
          </mc:Fallback>
        </mc:AlternateContent>
      </w:r>
      <w:r>
        <w:rPr>
          <w:b/>
          <w:bCs/>
          <w:sz w:val="36"/>
          <w:szCs w:val="36"/>
          <w:lang w:val="en-GB"/>
        </w:rPr>
        <w:t>Chapter 4. S</w:t>
      </w:r>
      <w:r w:rsidR="00CC7F6B">
        <w:rPr>
          <w:b/>
          <w:bCs/>
          <w:sz w:val="36"/>
          <w:szCs w:val="36"/>
          <w:lang w:val="en-GB"/>
        </w:rPr>
        <w:t xml:space="preserve">ystem Design and </w:t>
      </w:r>
      <w:r w:rsidR="00B47ADA">
        <w:rPr>
          <w:b/>
          <w:bCs/>
          <w:sz w:val="36"/>
          <w:szCs w:val="36"/>
          <w:lang w:val="en-GB"/>
        </w:rPr>
        <w:t>Specification</w:t>
      </w:r>
    </w:p>
    <w:p w14:paraId="7A1B5C55" w14:textId="0A6742C6" w:rsidR="00337160" w:rsidRDefault="00337160" w:rsidP="00DB2D74">
      <w:pPr>
        <w:ind w:right="-46"/>
        <w:rPr>
          <w:b/>
          <w:bCs/>
          <w:sz w:val="36"/>
          <w:szCs w:val="36"/>
          <w:lang w:val="en-GB"/>
        </w:rPr>
      </w:pPr>
    </w:p>
    <w:p w14:paraId="36794E51" w14:textId="66BE4F97" w:rsidR="000125E5" w:rsidRDefault="000125E5" w:rsidP="00DB2D74">
      <w:pPr>
        <w:ind w:right="-46"/>
        <w:rPr>
          <w:b/>
          <w:bCs/>
          <w:sz w:val="36"/>
          <w:szCs w:val="36"/>
          <w:lang w:val="en-GB"/>
        </w:rPr>
      </w:pPr>
    </w:p>
    <w:p w14:paraId="2E004FB7" w14:textId="77777777" w:rsidR="000125E5" w:rsidRPr="00A764F2" w:rsidRDefault="000125E5" w:rsidP="00DB2D74">
      <w:pPr>
        <w:ind w:right="-46"/>
        <w:rPr>
          <w:b/>
          <w:bCs/>
          <w:sz w:val="36"/>
          <w:szCs w:val="36"/>
          <w:lang w:val="en-GB"/>
        </w:rPr>
      </w:pPr>
    </w:p>
    <w:bookmarkEnd w:id="0"/>
    <w:bookmarkEnd w:id="1"/>
    <w:bookmarkEnd w:id="2"/>
    <w:bookmarkEnd w:id="3"/>
    <w:p w14:paraId="1415848D" w14:textId="7787A5D5" w:rsidR="001F28C5" w:rsidRDefault="001918C8" w:rsidP="00DF16FF">
      <w:pPr>
        <w:ind w:left="426" w:right="-46"/>
        <w:jc w:val="both"/>
        <w:rPr>
          <w:rFonts w:ascii="Times New Roman" w:hAnsi="Times New Roman" w:cs="Times New Roman"/>
          <w:lang w:val="en-GB"/>
        </w:rPr>
      </w:pPr>
      <w:r w:rsidRPr="001918C8">
        <w:rPr>
          <w:rFonts w:ascii="Times New Roman" w:hAnsi="Times New Roman" w:cs="Times New Roman"/>
          <w:lang w:val="en-GB"/>
        </w:rPr>
        <w:t>The project</w:t>
      </w:r>
      <w:r w:rsidR="00375FFB">
        <w:rPr>
          <w:rFonts w:ascii="Times New Roman" w:hAnsi="Times New Roman" w:cs="Times New Roman"/>
          <w:lang w:val="en-GB"/>
        </w:rPr>
        <w:t>’</w:t>
      </w:r>
      <w:r w:rsidRPr="001918C8">
        <w:rPr>
          <w:rFonts w:ascii="Times New Roman" w:hAnsi="Times New Roman" w:cs="Times New Roman"/>
          <w:lang w:val="en-GB"/>
        </w:rPr>
        <w:t>s most compatible technologies are listed below; these are more of the requirements that must be met for everything to work together in the project.</w:t>
      </w:r>
    </w:p>
    <w:p w14:paraId="18F9C174" w14:textId="407F4C04" w:rsidR="001918C8" w:rsidRDefault="001918C8" w:rsidP="00DF16FF">
      <w:pPr>
        <w:ind w:left="426" w:right="-46"/>
        <w:jc w:val="both"/>
        <w:rPr>
          <w:rFonts w:ascii="Times New Roman" w:hAnsi="Times New Roman" w:cs="Times New Roman"/>
          <w:lang w:val="en-GB"/>
        </w:rPr>
      </w:pPr>
    </w:p>
    <w:p w14:paraId="6E941D3A" w14:textId="242E437A" w:rsidR="001918C8" w:rsidRDefault="001918C8" w:rsidP="00DF16FF">
      <w:pPr>
        <w:ind w:left="426" w:right="-46"/>
        <w:jc w:val="both"/>
        <w:rPr>
          <w:rFonts w:ascii="Times New Roman" w:hAnsi="Times New Roman" w:cs="Times New Roman"/>
          <w:lang w:val="en-GB"/>
        </w:rPr>
      </w:pPr>
      <w:r>
        <w:rPr>
          <w:rFonts w:ascii="Times New Roman" w:hAnsi="Times New Roman" w:cs="Times New Roman"/>
          <w:lang w:val="en-GB"/>
        </w:rPr>
        <w:t>React-Native</w:t>
      </w:r>
    </w:p>
    <w:p w14:paraId="1DDF54F9" w14:textId="65675F31" w:rsidR="001918C8" w:rsidRDefault="001918C8" w:rsidP="00DF16FF">
      <w:pPr>
        <w:ind w:left="426" w:right="-46"/>
        <w:jc w:val="both"/>
        <w:rPr>
          <w:rFonts w:ascii="Times New Roman" w:hAnsi="Times New Roman" w:cs="Times New Roman"/>
          <w:lang w:val="en-GB"/>
        </w:rPr>
      </w:pPr>
      <w:r>
        <w:rPr>
          <w:rFonts w:ascii="Times New Roman" w:hAnsi="Times New Roman" w:cs="Times New Roman"/>
          <w:lang w:val="en-GB"/>
        </w:rPr>
        <w:t>Fire Base</w:t>
      </w:r>
    </w:p>
    <w:p w14:paraId="49BBCEF0" w14:textId="44FEBBDB" w:rsidR="00475F36" w:rsidRDefault="00475F36" w:rsidP="00DF16FF">
      <w:pPr>
        <w:ind w:left="426" w:right="-46"/>
        <w:jc w:val="both"/>
        <w:rPr>
          <w:rFonts w:ascii="Times New Roman" w:hAnsi="Times New Roman" w:cs="Times New Roman"/>
          <w:lang w:val="en-GB"/>
        </w:rPr>
      </w:pPr>
    </w:p>
    <w:p w14:paraId="7B79A542" w14:textId="77777777" w:rsidR="00475F36" w:rsidRDefault="00475F36" w:rsidP="00DF16FF">
      <w:pPr>
        <w:ind w:left="426" w:right="-46"/>
        <w:jc w:val="both"/>
        <w:rPr>
          <w:rFonts w:ascii="Times New Roman" w:hAnsi="Times New Roman" w:cs="Times New Roman"/>
          <w:lang w:val="en-GB"/>
        </w:rPr>
      </w:pPr>
    </w:p>
    <w:p w14:paraId="12D97BA3" w14:textId="77777777" w:rsidR="00163D4C" w:rsidRDefault="00163D4C" w:rsidP="00DF16FF">
      <w:pPr>
        <w:ind w:left="426" w:right="-46"/>
        <w:jc w:val="both"/>
        <w:rPr>
          <w:rFonts w:ascii="Times New Roman" w:hAnsi="Times New Roman" w:cs="Times New Roman"/>
          <w:lang w:val="en-GB"/>
        </w:rPr>
      </w:pPr>
    </w:p>
    <w:p w14:paraId="1E7E2DBF" w14:textId="77777777" w:rsidR="00163D4C" w:rsidRDefault="00163D4C" w:rsidP="00DF16FF">
      <w:pPr>
        <w:ind w:left="426" w:right="-46"/>
        <w:jc w:val="both"/>
        <w:rPr>
          <w:rFonts w:ascii="Times New Roman" w:hAnsi="Times New Roman" w:cs="Times New Roman"/>
          <w:lang w:val="en-GB"/>
        </w:rPr>
      </w:pPr>
    </w:p>
    <w:p w14:paraId="26709942" w14:textId="327B64E2" w:rsidR="001918C8" w:rsidRPr="0067366C" w:rsidRDefault="003A5B0C" w:rsidP="0067366C">
      <w:pPr>
        <w:ind w:right="-46"/>
        <w:rPr>
          <w:rFonts w:ascii="Times New Roman" w:hAnsi="Times New Roman" w:cs="Times New Roman"/>
          <w:b/>
          <w:bCs/>
          <w:sz w:val="28"/>
          <w:szCs w:val="28"/>
          <w:lang w:val="en-GB"/>
        </w:rPr>
      </w:pPr>
      <w:r w:rsidRPr="0067366C">
        <w:rPr>
          <w:rFonts w:ascii="Times New Roman" w:hAnsi="Times New Roman" w:cs="Times New Roman"/>
          <w:b/>
          <w:bCs/>
          <w:sz w:val="28"/>
          <w:szCs w:val="28"/>
          <w:lang w:val="en-GB"/>
        </w:rPr>
        <w:t>4.1 React-Native Development</w:t>
      </w:r>
    </w:p>
    <w:p w14:paraId="42DA056C" w14:textId="55076754" w:rsidR="003A5B0C" w:rsidRDefault="003A5B0C" w:rsidP="001F28C5">
      <w:pPr>
        <w:ind w:left="426" w:right="-46"/>
        <w:rPr>
          <w:rFonts w:ascii="Times New Roman" w:hAnsi="Times New Roman" w:cs="Times New Roman"/>
          <w:lang w:val="en-GB"/>
        </w:rPr>
      </w:pPr>
    </w:p>
    <w:p w14:paraId="4D48DE6D" w14:textId="77777777" w:rsidR="0067366C" w:rsidRDefault="0067366C" w:rsidP="0067366C">
      <w:pPr>
        <w:ind w:left="426" w:right="-46"/>
        <w:jc w:val="both"/>
        <w:rPr>
          <w:rFonts w:ascii="Times New Roman" w:hAnsi="Times New Roman" w:cs="Times New Roman"/>
          <w:lang w:val="en-GB"/>
        </w:rPr>
      </w:pPr>
      <w:r w:rsidRPr="002D2E76">
        <w:rPr>
          <w:rFonts w:ascii="Times New Roman" w:hAnsi="Times New Roman" w:cs="Times New Roman"/>
          <w:lang w:val="en-GB"/>
        </w:rPr>
        <w:t>Homebrew is necessary to install React Native, which is subsequently followed by the installation of Node.js. The developer can use the command line to install React Native by utilizing the node package manager (npm), which is a complement to Node. Java JDK and Android SDK, as well as Android SDK Build-Tools23.0.1, must be installed on the computer to execute a React Native application on Android. With React Native installed, you can create a new React Native application and execute it by typing a new command. Figure shows the steps of the instructions.</w:t>
      </w:r>
    </w:p>
    <w:p w14:paraId="7F89EBD6" w14:textId="77777777" w:rsidR="0067366C" w:rsidRDefault="0067366C" w:rsidP="0067366C">
      <w:pPr>
        <w:ind w:left="426" w:right="-46"/>
        <w:rPr>
          <w:rFonts w:ascii="Times New Roman" w:hAnsi="Times New Roman" w:cs="Times New Roman"/>
          <w:lang w:val="en-GB"/>
        </w:rPr>
      </w:pPr>
    </w:p>
    <w:p w14:paraId="692974B0" w14:textId="77777777" w:rsidR="0067366C" w:rsidRDefault="0067366C" w:rsidP="0067366C">
      <w:pPr>
        <w:ind w:left="426" w:right="-46"/>
        <w:rPr>
          <w:rFonts w:ascii="Times New Roman" w:hAnsi="Times New Roman" w:cs="Times New Roman"/>
          <w:lang w:val="en-GB"/>
        </w:rPr>
      </w:pPr>
      <w:r>
        <w:rPr>
          <w:noProof/>
        </w:rPr>
        <w:drawing>
          <wp:inline distT="0" distB="0" distL="0" distR="0" wp14:anchorId="0DE33E5E" wp14:editId="61DC50F9">
            <wp:extent cx="5731510" cy="2033270"/>
            <wp:effectExtent l="0" t="0" r="0" b="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731510" cy="2033270"/>
                    </a:xfrm>
                    <a:prstGeom prst="rect">
                      <a:avLst/>
                    </a:prstGeom>
                  </pic:spPr>
                </pic:pic>
              </a:graphicData>
            </a:graphic>
          </wp:inline>
        </w:drawing>
      </w:r>
    </w:p>
    <w:p w14:paraId="766E7F31" w14:textId="7F162F1B" w:rsidR="0067366C" w:rsidRPr="00495C5B" w:rsidRDefault="002B6D4D" w:rsidP="00495C5B">
      <w:pPr>
        <w:ind w:left="426" w:right="-46"/>
        <w:jc w:val="center"/>
        <w:rPr>
          <w:rFonts w:ascii="Times New Roman" w:hAnsi="Times New Roman" w:cs="Times New Roman"/>
          <w:b/>
          <w:bCs/>
          <w:lang w:val="en-GB"/>
        </w:rPr>
      </w:pPr>
      <w:r>
        <w:rPr>
          <w:rFonts w:ascii="Times New Roman" w:hAnsi="Times New Roman" w:cs="Times New Roman"/>
          <w:b/>
          <w:bCs/>
          <w:lang w:val="en-GB"/>
        </w:rPr>
        <w:t xml:space="preserve">Figure </w:t>
      </w:r>
      <w:r w:rsidR="00495C5B">
        <w:rPr>
          <w:rFonts w:ascii="Times New Roman" w:hAnsi="Times New Roman" w:cs="Times New Roman"/>
          <w:b/>
          <w:bCs/>
          <w:lang w:val="en-GB"/>
        </w:rPr>
        <w:t xml:space="preserve">4.1 How to get </w:t>
      </w:r>
      <w:r w:rsidR="00CC0285">
        <w:rPr>
          <w:rFonts w:ascii="Times New Roman" w:hAnsi="Times New Roman" w:cs="Times New Roman"/>
          <w:b/>
          <w:bCs/>
          <w:lang w:val="en-GB"/>
        </w:rPr>
        <w:t>started</w:t>
      </w:r>
      <w:r w:rsidR="00495C5B">
        <w:rPr>
          <w:rFonts w:ascii="Times New Roman" w:hAnsi="Times New Roman" w:cs="Times New Roman"/>
          <w:b/>
          <w:bCs/>
          <w:lang w:val="en-GB"/>
        </w:rPr>
        <w:t xml:space="preserve"> with </w:t>
      </w:r>
      <w:r w:rsidR="00CC0285">
        <w:rPr>
          <w:rFonts w:ascii="Times New Roman" w:hAnsi="Times New Roman" w:cs="Times New Roman"/>
          <w:b/>
          <w:bCs/>
          <w:lang w:val="en-GB"/>
        </w:rPr>
        <w:t>React-Native</w:t>
      </w:r>
    </w:p>
    <w:p w14:paraId="081F205C" w14:textId="77777777" w:rsidR="00495C5B" w:rsidRDefault="00495C5B" w:rsidP="0067366C">
      <w:pPr>
        <w:ind w:left="426" w:right="-46"/>
        <w:rPr>
          <w:rFonts w:ascii="Times New Roman" w:hAnsi="Times New Roman" w:cs="Times New Roman"/>
          <w:lang w:val="en-GB"/>
        </w:rPr>
      </w:pPr>
    </w:p>
    <w:p w14:paraId="0812734A" w14:textId="77777777" w:rsidR="0067366C" w:rsidRDefault="0067366C" w:rsidP="0067366C">
      <w:pPr>
        <w:ind w:left="426" w:right="-46"/>
        <w:jc w:val="both"/>
        <w:rPr>
          <w:rFonts w:ascii="Times New Roman" w:hAnsi="Times New Roman" w:cs="Times New Roman"/>
          <w:lang w:val="en-GB"/>
        </w:rPr>
      </w:pPr>
      <w:r w:rsidRPr="00EF1BEF">
        <w:rPr>
          <w:rFonts w:ascii="Times New Roman" w:hAnsi="Times New Roman" w:cs="Times New Roman"/>
          <w:lang w:val="en-GB"/>
        </w:rPr>
        <w:t>The following are the contents of the newly formed project Test Project:</w:t>
      </w:r>
    </w:p>
    <w:p w14:paraId="46DD945B" w14:textId="77777777" w:rsidR="0067366C" w:rsidRPr="00EF1BEF" w:rsidRDefault="0067366C" w:rsidP="0067366C">
      <w:pPr>
        <w:ind w:left="426" w:right="-46"/>
        <w:jc w:val="both"/>
        <w:rPr>
          <w:rFonts w:ascii="Times New Roman" w:hAnsi="Times New Roman" w:cs="Times New Roman"/>
          <w:lang w:val="en-GB"/>
        </w:rPr>
      </w:pPr>
    </w:p>
    <w:p w14:paraId="3D9142EC" w14:textId="68E9FCA7" w:rsidR="0067366C" w:rsidRPr="00FB7FCF" w:rsidRDefault="0067366C" w:rsidP="0067366C">
      <w:pPr>
        <w:pStyle w:val="ListParagraph"/>
        <w:numPr>
          <w:ilvl w:val="0"/>
          <w:numId w:val="10"/>
        </w:numPr>
        <w:ind w:right="-46"/>
        <w:jc w:val="both"/>
        <w:rPr>
          <w:rFonts w:ascii="Times New Roman" w:hAnsi="Times New Roman" w:cs="Times New Roman"/>
          <w:lang w:val="en-GB"/>
        </w:rPr>
      </w:pPr>
      <w:r w:rsidRPr="00FB7FCF">
        <w:rPr>
          <w:rFonts w:ascii="Times New Roman" w:hAnsi="Times New Roman" w:cs="Times New Roman"/>
          <w:lang w:val="en-GB"/>
        </w:rPr>
        <w:t xml:space="preserve">package.json </w:t>
      </w:r>
      <w:r w:rsidR="00FF16F1">
        <w:rPr>
          <w:rFonts w:ascii="Times New Roman" w:hAnsi="Times New Roman" w:cs="Times New Roman"/>
          <w:lang w:val="en-GB"/>
        </w:rPr>
        <w:t>–</w:t>
      </w:r>
      <w:r w:rsidRPr="00FB7FCF">
        <w:rPr>
          <w:rFonts w:ascii="Times New Roman" w:hAnsi="Times New Roman" w:cs="Times New Roman"/>
          <w:lang w:val="en-GB"/>
        </w:rPr>
        <w:t xml:space="preserve"> A file providing the project</w:t>
      </w:r>
      <w:r w:rsidR="00FF16F1">
        <w:rPr>
          <w:rFonts w:ascii="Times New Roman" w:hAnsi="Times New Roman" w:cs="Times New Roman"/>
          <w:lang w:val="en-GB"/>
        </w:rPr>
        <w:t>’</w:t>
      </w:r>
      <w:r w:rsidRPr="00FB7FCF">
        <w:rPr>
          <w:rFonts w:ascii="Times New Roman" w:hAnsi="Times New Roman" w:cs="Times New Roman"/>
          <w:lang w:val="en-GB"/>
        </w:rPr>
        <w:t>s or project dependencies</w:t>
      </w:r>
      <w:r w:rsidR="00FF16F1">
        <w:rPr>
          <w:rFonts w:ascii="Times New Roman" w:hAnsi="Times New Roman" w:cs="Times New Roman"/>
          <w:lang w:val="en-GB"/>
        </w:rPr>
        <w:t>’</w:t>
      </w:r>
      <w:r w:rsidRPr="00FB7FCF">
        <w:rPr>
          <w:rFonts w:ascii="Times New Roman" w:hAnsi="Times New Roman" w:cs="Times New Roman"/>
          <w:lang w:val="en-GB"/>
        </w:rPr>
        <w:t xml:space="preserve"> essential metadata.</w:t>
      </w:r>
    </w:p>
    <w:p w14:paraId="08C125BD" w14:textId="37419D92" w:rsidR="0067366C" w:rsidRDefault="0067366C" w:rsidP="0067366C">
      <w:pPr>
        <w:pStyle w:val="ListParagraph"/>
        <w:numPr>
          <w:ilvl w:val="0"/>
          <w:numId w:val="10"/>
        </w:numPr>
        <w:ind w:right="-46"/>
        <w:jc w:val="both"/>
        <w:rPr>
          <w:rFonts w:ascii="Times New Roman" w:hAnsi="Times New Roman" w:cs="Times New Roman"/>
          <w:lang w:val="en-GB"/>
        </w:rPr>
      </w:pPr>
      <w:r w:rsidRPr="00FB7FCF">
        <w:rPr>
          <w:rFonts w:ascii="Times New Roman" w:hAnsi="Times New Roman" w:cs="Times New Roman"/>
          <w:lang w:val="en-GB"/>
        </w:rPr>
        <w:t xml:space="preserve">node modules/react-native/local-cli/cli.js </w:t>
      </w:r>
      <w:r w:rsidR="00FF16F1">
        <w:rPr>
          <w:rFonts w:ascii="Times New Roman" w:hAnsi="Times New Roman" w:cs="Times New Roman"/>
          <w:lang w:val="en-GB"/>
        </w:rPr>
        <w:t>–</w:t>
      </w:r>
      <w:r w:rsidRPr="00FB7FCF">
        <w:rPr>
          <w:rFonts w:ascii="Times New Roman" w:hAnsi="Times New Roman" w:cs="Times New Roman"/>
          <w:lang w:val="en-GB"/>
        </w:rPr>
        <w:t xml:space="preserve"> Contains the project</w:t>
      </w:r>
      <w:r w:rsidR="00FF16F1">
        <w:rPr>
          <w:rFonts w:ascii="Times New Roman" w:hAnsi="Times New Roman" w:cs="Times New Roman"/>
          <w:lang w:val="en-GB"/>
        </w:rPr>
        <w:t>’</w:t>
      </w:r>
      <w:r w:rsidRPr="00FB7FCF">
        <w:rPr>
          <w:rFonts w:ascii="Times New Roman" w:hAnsi="Times New Roman" w:cs="Times New Roman"/>
          <w:lang w:val="en-GB"/>
        </w:rPr>
        <w:t xml:space="preserve">s dependencies and the CLI tool, node modules/react-native/cli.js. This script calls another helper script, node modules/react-native/init.sh, which puts the boilerplate code together. </w:t>
      </w:r>
    </w:p>
    <w:p w14:paraId="74D17A81" w14:textId="1A97DDF7" w:rsidR="0067366C" w:rsidRDefault="0067366C" w:rsidP="0067366C">
      <w:pPr>
        <w:pStyle w:val="ListParagraph"/>
        <w:numPr>
          <w:ilvl w:val="0"/>
          <w:numId w:val="10"/>
        </w:numPr>
        <w:ind w:right="-46"/>
        <w:jc w:val="both"/>
        <w:rPr>
          <w:rFonts w:ascii="Times New Roman" w:hAnsi="Times New Roman" w:cs="Times New Roman"/>
          <w:lang w:val="en-GB"/>
        </w:rPr>
      </w:pPr>
      <w:r w:rsidRPr="00FB7FCF">
        <w:rPr>
          <w:rFonts w:ascii="Times New Roman" w:hAnsi="Times New Roman" w:cs="Times New Roman"/>
          <w:lang w:val="en-GB"/>
        </w:rPr>
        <w:t xml:space="preserve">index.android.js </w:t>
      </w:r>
      <w:r w:rsidR="00FF16F1">
        <w:rPr>
          <w:rFonts w:ascii="Times New Roman" w:hAnsi="Times New Roman" w:cs="Times New Roman"/>
          <w:lang w:val="en-GB"/>
        </w:rPr>
        <w:t>–</w:t>
      </w:r>
      <w:r w:rsidRPr="00FB7FCF">
        <w:rPr>
          <w:rFonts w:ascii="Times New Roman" w:hAnsi="Times New Roman" w:cs="Times New Roman"/>
          <w:lang w:val="en-GB"/>
        </w:rPr>
        <w:t xml:space="preserve"> The project</w:t>
      </w:r>
      <w:r w:rsidR="00FF16F1">
        <w:rPr>
          <w:rFonts w:ascii="Times New Roman" w:hAnsi="Times New Roman" w:cs="Times New Roman"/>
          <w:lang w:val="en-GB"/>
        </w:rPr>
        <w:t>’</w:t>
      </w:r>
      <w:r w:rsidRPr="00FB7FCF">
        <w:rPr>
          <w:rFonts w:ascii="Times New Roman" w:hAnsi="Times New Roman" w:cs="Times New Roman"/>
          <w:lang w:val="en-GB"/>
        </w:rPr>
        <w:t>s primary React Native file.</w:t>
      </w:r>
    </w:p>
    <w:p w14:paraId="2355A592" w14:textId="77777777" w:rsidR="0067366C" w:rsidRPr="00FB7FCF" w:rsidRDefault="0067366C" w:rsidP="0067366C">
      <w:pPr>
        <w:pStyle w:val="ListParagraph"/>
        <w:numPr>
          <w:ilvl w:val="0"/>
          <w:numId w:val="10"/>
        </w:numPr>
        <w:ind w:right="-46"/>
        <w:jc w:val="both"/>
        <w:rPr>
          <w:rFonts w:ascii="Times New Roman" w:hAnsi="Times New Roman" w:cs="Times New Roman"/>
          <w:lang w:val="en-GB"/>
        </w:rPr>
      </w:pPr>
      <w:r w:rsidRPr="00FB7FCF">
        <w:rPr>
          <w:rFonts w:ascii="Times New Roman" w:hAnsi="Times New Roman" w:cs="Times New Roman"/>
          <w:lang w:val="en-GB"/>
        </w:rPr>
        <w:t>android/ - This directory contains android-specific code that is used with index.android.js to create a React Native application.</w:t>
      </w:r>
    </w:p>
    <w:p w14:paraId="27BD8B83" w14:textId="77777777" w:rsidR="0067366C" w:rsidRDefault="0067366C" w:rsidP="0067366C">
      <w:pPr>
        <w:pStyle w:val="ListParagraph"/>
        <w:numPr>
          <w:ilvl w:val="0"/>
          <w:numId w:val="10"/>
        </w:numPr>
        <w:ind w:right="-46"/>
        <w:jc w:val="both"/>
        <w:rPr>
          <w:rFonts w:ascii="Times New Roman" w:hAnsi="Times New Roman" w:cs="Times New Roman"/>
          <w:lang w:val="en-GB"/>
        </w:rPr>
      </w:pPr>
      <w:r w:rsidRPr="001414F6">
        <w:rPr>
          <w:rFonts w:ascii="Times New Roman" w:hAnsi="Times New Roman" w:cs="Times New Roman"/>
          <w:lang w:val="en-GB"/>
        </w:rPr>
        <w:lastRenderedPageBreak/>
        <w:t>The iOS versions of the two previously mentioned files and folders are iOS/ and index.ios.js.</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ZzOQuXA","properties":{"formattedCitation":"(Anon, n.d.)","plainCitation":"(Anon, n.d.)","noteIndex":0},"citationItems":[{"id":67,"uris":["http://zotero.org/users/local/dfCui54V/items/C4LGD87T"],"uri":["http://zotero.org/users/local/dfCui54V/items/C4LGD87T"],"itemData":{"id":67,"type":"article","title":"FULLTEXT02.pdf"}}],"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Anon, n.d.)</w:t>
      </w:r>
      <w:r>
        <w:rPr>
          <w:rFonts w:ascii="Times New Roman" w:hAnsi="Times New Roman" w:cs="Times New Roman"/>
          <w:lang w:val="en-GB"/>
        </w:rPr>
        <w:fldChar w:fldCharType="end"/>
      </w:r>
    </w:p>
    <w:p w14:paraId="2D9DE048" w14:textId="77777777" w:rsidR="0067366C" w:rsidRDefault="0067366C" w:rsidP="0067366C">
      <w:pPr>
        <w:ind w:right="-46"/>
        <w:rPr>
          <w:rFonts w:ascii="Times New Roman" w:hAnsi="Times New Roman" w:cs="Times New Roman"/>
          <w:lang w:val="en-GB"/>
        </w:rPr>
      </w:pPr>
    </w:p>
    <w:p w14:paraId="1CB1ECC5" w14:textId="4065FAE8" w:rsidR="0067366C" w:rsidRDefault="0067366C" w:rsidP="0067366C">
      <w:pPr>
        <w:ind w:left="426" w:right="-46"/>
        <w:jc w:val="both"/>
        <w:rPr>
          <w:rFonts w:ascii="Times New Roman" w:hAnsi="Times New Roman" w:cs="Times New Roman"/>
          <w:lang w:val="en-GB"/>
        </w:rPr>
      </w:pPr>
      <w:r w:rsidRPr="00E23C79">
        <w:rPr>
          <w:rFonts w:ascii="Times New Roman" w:hAnsi="Times New Roman" w:cs="Times New Roman"/>
          <w:lang w:val="en-GB"/>
        </w:rPr>
        <w:t>As previously said, index.android.js is the code</w:t>
      </w:r>
      <w:r w:rsidR="00FF16F1">
        <w:rPr>
          <w:rFonts w:ascii="Times New Roman" w:hAnsi="Times New Roman" w:cs="Times New Roman"/>
          <w:lang w:val="en-GB"/>
        </w:rPr>
        <w:t>’</w:t>
      </w:r>
      <w:r w:rsidRPr="00E23C79">
        <w:rPr>
          <w:rFonts w:ascii="Times New Roman" w:hAnsi="Times New Roman" w:cs="Times New Roman"/>
          <w:lang w:val="en-GB"/>
        </w:rPr>
        <w:t xml:space="preserve">s primary file and provides fundamental functions from the start. First and foremost, the imports are listed. This declares that the application is React Native and specifies the required imports, such as components, stylesheets, and images. These imports may then be used to build components that can be shown in the app. More imports can be added to the import object if the developer demands them.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NLlY4UE","properties":{"formattedCitation":"(Anon, n.d.)","plainCitation":"(Anon, n.d.)","noteIndex":0},"citationItems":[{"id":67,"uris":["http://zotero.org/users/local/dfCui54V/items/C4LGD87T"],"uri":["http://zotero.org/users/local/dfCui54V/items/C4LGD87T"],"itemData":{"id":67,"type":"article","title":"FULLTEXT02.pdf"}}],"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noProof/>
          <w:lang w:val="en-GB"/>
        </w:rPr>
        <w:t>(Anon, n.d.)</w:t>
      </w:r>
      <w:r>
        <w:rPr>
          <w:rFonts w:ascii="Times New Roman" w:hAnsi="Times New Roman" w:cs="Times New Roman"/>
          <w:lang w:val="en-GB"/>
        </w:rPr>
        <w:fldChar w:fldCharType="end"/>
      </w:r>
    </w:p>
    <w:p w14:paraId="70D50766" w14:textId="77777777" w:rsidR="0067366C" w:rsidRDefault="0067366C" w:rsidP="0067366C">
      <w:pPr>
        <w:ind w:left="426" w:right="-46"/>
        <w:rPr>
          <w:rFonts w:ascii="Times New Roman" w:hAnsi="Times New Roman" w:cs="Times New Roman"/>
          <w:lang w:val="en-GB"/>
        </w:rPr>
      </w:pPr>
    </w:p>
    <w:p w14:paraId="3789B8FC" w14:textId="77777777" w:rsidR="0067366C" w:rsidRPr="00E25DA7" w:rsidRDefault="0067366C" w:rsidP="0067366C">
      <w:pPr>
        <w:ind w:left="426" w:right="-46"/>
        <w:rPr>
          <w:rFonts w:ascii="Times New Roman" w:hAnsi="Times New Roman" w:cs="Times New Roman"/>
          <w:lang w:val="en-GB"/>
        </w:rPr>
      </w:pPr>
      <w:r>
        <w:rPr>
          <w:rFonts w:ascii="Times New Roman" w:hAnsi="Times New Roman" w:cs="Times New Roman"/>
          <w:noProof/>
          <w:lang w:val="en-GB"/>
        </w:rPr>
        <w:drawing>
          <wp:inline distT="0" distB="0" distL="0" distR="0" wp14:anchorId="5C1B3C78" wp14:editId="1BEBA389">
            <wp:extent cx="3924300" cy="1727200"/>
            <wp:effectExtent l="0" t="0" r="0" b="0"/>
            <wp:docPr id="13" name="Picture 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24300" cy="1727200"/>
                    </a:xfrm>
                    <a:prstGeom prst="rect">
                      <a:avLst/>
                    </a:prstGeom>
                  </pic:spPr>
                </pic:pic>
              </a:graphicData>
            </a:graphic>
          </wp:inline>
        </w:drawing>
      </w:r>
    </w:p>
    <w:p w14:paraId="455E7DA8" w14:textId="0FAA0665" w:rsidR="0067366C" w:rsidRPr="00FF16F1" w:rsidRDefault="00EC4E6C" w:rsidP="00FF16F1">
      <w:pPr>
        <w:ind w:right="-46"/>
        <w:jc w:val="center"/>
        <w:rPr>
          <w:rFonts w:ascii="Times New Roman" w:hAnsi="Times New Roman" w:cs="Times New Roman"/>
          <w:b/>
          <w:bCs/>
          <w:lang w:val="en-GB"/>
        </w:rPr>
      </w:pPr>
      <w:r>
        <w:rPr>
          <w:rFonts w:ascii="Times New Roman" w:hAnsi="Times New Roman" w:cs="Times New Roman"/>
          <w:b/>
          <w:bCs/>
          <w:lang w:val="en-GB"/>
        </w:rPr>
        <w:t xml:space="preserve">Figure </w:t>
      </w:r>
      <w:r w:rsidR="00FF16F1" w:rsidRPr="00FF16F1">
        <w:rPr>
          <w:rFonts w:ascii="Times New Roman" w:hAnsi="Times New Roman" w:cs="Times New Roman"/>
          <w:b/>
          <w:bCs/>
          <w:lang w:val="en-GB"/>
        </w:rPr>
        <w:t>4.2 Import in React-Native</w:t>
      </w:r>
    </w:p>
    <w:p w14:paraId="61182486" w14:textId="77777777" w:rsidR="00A052FD" w:rsidRDefault="00A052FD" w:rsidP="004A2739">
      <w:pPr>
        <w:ind w:right="-46"/>
        <w:rPr>
          <w:rFonts w:ascii="Times New Roman" w:hAnsi="Times New Roman" w:cs="Times New Roman"/>
          <w:lang w:val="en-GB"/>
        </w:rPr>
      </w:pPr>
    </w:p>
    <w:p w14:paraId="45A87D55" w14:textId="77777777" w:rsidR="00A052FD" w:rsidRDefault="00A052FD" w:rsidP="004A2739">
      <w:pPr>
        <w:ind w:right="-46"/>
        <w:rPr>
          <w:rFonts w:ascii="Times New Roman" w:hAnsi="Times New Roman" w:cs="Times New Roman"/>
          <w:lang w:val="en-GB"/>
        </w:rPr>
      </w:pPr>
    </w:p>
    <w:p w14:paraId="22E2B908" w14:textId="456CDBD3" w:rsidR="00546F27" w:rsidRPr="004A2739" w:rsidRDefault="004A2739" w:rsidP="00546F27">
      <w:pPr>
        <w:pStyle w:val="NormalWeb"/>
        <w:shd w:val="clear" w:color="auto" w:fill="FFFFFF"/>
        <w:jc w:val="both"/>
        <w:textAlignment w:val="baseline"/>
        <w:rPr>
          <w:b/>
          <w:bCs/>
          <w:sz w:val="28"/>
          <w:szCs w:val="28"/>
        </w:rPr>
      </w:pPr>
      <w:r w:rsidRPr="004A2739">
        <w:rPr>
          <w:b/>
          <w:bCs/>
          <w:sz w:val="28"/>
          <w:szCs w:val="28"/>
        </w:rPr>
        <w:t>4.2</w:t>
      </w:r>
      <w:r w:rsidR="00546F27" w:rsidRPr="004A2739">
        <w:rPr>
          <w:b/>
          <w:bCs/>
          <w:sz w:val="28"/>
          <w:szCs w:val="28"/>
        </w:rPr>
        <w:t xml:space="preserve"> Firebase SDK Setup</w:t>
      </w:r>
    </w:p>
    <w:p w14:paraId="6EE12485" w14:textId="77777777" w:rsidR="00546F27" w:rsidRPr="00B54E14" w:rsidRDefault="00546F27" w:rsidP="00546F27">
      <w:pPr>
        <w:pStyle w:val="NormalWeb"/>
        <w:shd w:val="clear" w:color="auto" w:fill="FFFFFF"/>
        <w:jc w:val="both"/>
        <w:textAlignment w:val="baseline"/>
        <w:rPr>
          <w:b/>
          <w:bCs/>
        </w:rPr>
      </w:pPr>
    </w:p>
    <w:p w14:paraId="4E43007F" w14:textId="7FB70512" w:rsidR="00546F27" w:rsidRDefault="00546F27" w:rsidP="00546F27">
      <w:pPr>
        <w:pStyle w:val="NormalWeb"/>
        <w:shd w:val="clear" w:color="auto" w:fill="FFFFFF"/>
        <w:ind w:left="426"/>
        <w:jc w:val="both"/>
        <w:textAlignment w:val="baseline"/>
      </w:pPr>
      <w:r w:rsidRPr="00964A08">
        <w:t>We must first establish a Firebase account and a new project. We</w:t>
      </w:r>
      <w:r w:rsidR="00375FFB">
        <w:t>’</w:t>
      </w:r>
      <w:r w:rsidRPr="00964A08">
        <w:t>ll be utilizing Firebase</w:t>
      </w:r>
      <w:r w:rsidR="00375FFB">
        <w:t>’</w:t>
      </w:r>
      <w:r w:rsidRPr="00964A08">
        <w:t>s JavaScript SDK, so be sure to include it in your Expo project.</w:t>
      </w:r>
    </w:p>
    <w:p w14:paraId="7B76DD7A" w14:textId="617F664B" w:rsidR="00546F27" w:rsidRPr="00914B42" w:rsidRDefault="00546F27" w:rsidP="00546F27">
      <w:pPr>
        <w:jc w:val="both"/>
        <w:rPr>
          <w:rFonts w:ascii="Times New Roman" w:eastAsia="Times New Roman" w:hAnsi="Times New Roman" w:cs="Times New Roman"/>
          <w:lang w:eastAsia="en-GB"/>
        </w:rPr>
      </w:pPr>
      <w:r>
        <w:tab/>
      </w:r>
      <w:r>
        <w:tab/>
      </w:r>
      <w:r w:rsidR="00375FFB" w:rsidRPr="00914B42">
        <w:rPr>
          <w:rFonts w:ascii="Monaco" w:eastAsia="Times New Roman" w:hAnsi="Monaco" w:cs="Courier New"/>
          <w:color w:val="1B1F23"/>
          <w:spacing w:val="-3"/>
          <w:sz w:val="20"/>
          <w:szCs w:val="20"/>
          <w:lang w:eastAsia="en-GB"/>
        </w:rPr>
        <w:t>E</w:t>
      </w:r>
      <w:r w:rsidRPr="00914B42">
        <w:rPr>
          <w:rFonts w:ascii="Monaco" w:eastAsia="Times New Roman" w:hAnsi="Monaco" w:cs="Courier New"/>
          <w:color w:val="1B1F23"/>
          <w:spacing w:val="-3"/>
          <w:sz w:val="20"/>
          <w:szCs w:val="20"/>
          <w:lang w:eastAsia="en-GB"/>
        </w:rPr>
        <w:t>xpo install firebase</w:t>
      </w:r>
      <w:r w:rsidRPr="00914B42">
        <w:rPr>
          <w:rFonts w:ascii="expo-brand-book" w:eastAsia="Times New Roman" w:hAnsi="expo-brand-book" w:cs="Times New Roman"/>
          <w:color w:val="1B1F23"/>
          <w:spacing w:val="-3"/>
          <w:shd w:val="clear" w:color="auto" w:fill="FFFFFF"/>
          <w:lang w:eastAsia="en-GB"/>
        </w:rPr>
        <w:t>.</w:t>
      </w:r>
    </w:p>
    <w:p w14:paraId="1A1B8D41" w14:textId="6A325D40" w:rsidR="00546F27" w:rsidRDefault="00546F27" w:rsidP="00546F27">
      <w:pPr>
        <w:pStyle w:val="NormalWeb"/>
        <w:shd w:val="clear" w:color="auto" w:fill="FFFFFF"/>
        <w:ind w:left="426"/>
        <w:jc w:val="both"/>
        <w:textAlignment w:val="baseline"/>
      </w:pPr>
      <w:r w:rsidRPr="00DA21B3">
        <w:t>Firebase Console gives you an API key and other identifiers for your project that you</w:t>
      </w:r>
      <w:r w:rsidR="00375FFB">
        <w:t>’</w:t>
      </w:r>
      <w:r w:rsidRPr="00DA21B3">
        <w:t>ll need to get started. Each field</w:t>
      </w:r>
      <w:r w:rsidR="00375FFB">
        <w:t>’</w:t>
      </w:r>
      <w:r w:rsidRPr="00DA21B3">
        <w:t>s meaning and location in your console are described in depth by firebase-web-start.</w:t>
      </w:r>
    </w:p>
    <w:p w14:paraId="2E06BAE0" w14:textId="3BACC4F5" w:rsidR="00546F27" w:rsidRDefault="00546F27" w:rsidP="00546F27">
      <w:pPr>
        <w:pStyle w:val="NormalWeb"/>
        <w:shd w:val="clear" w:color="auto" w:fill="FFFFFF"/>
        <w:ind w:left="426"/>
        <w:jc w:val="both"/>
        <w:textAlignment w:val="baseline"/>
      </w:pPr>
      <w:r>
        <w:t>Firebase Realtime Database (RTDB) comes with a security rule that requires all devices viewing your data to be authorized. We haven</w:t>
      </w:r>
      <w:r w:rsidR="00375FFB">
        <w:t>’</w:t>
      </w:r>
      <w:r>
        <w:t>t built up any authentication yet, so we can turn it off for the time being until we finish out the remainder of our project.</w:t>
      </w:r>
    </w:p>
    <w:p w14:paraId="533BE90F" w14:textId="77777777" w:rsidR="00546F27" w:rsidRDefault="00546F27" w:rsidP="00546F27">
      <w:pPr>
        <w:pStyle w:val="NormalWeb"/>
        <w:shd w:val="clear" w:color="auto" w:fill="FFFFFF"/>
        <w:ind w:left="426"/>
        <w:jc w:val="both"/>
        <w:textAlignment w:val="baseline"/>
      </w:pPr>
      <w:r>
        <w:t>Under the Rules tab of Firebase Console &gt;&gt; Realtime Database, you should notice a default set of rules already supplied for you. The regulations should be changed to:</w:t>
      </w:r>
      <w:r>
        <w:fldChar w:fldCharType="begin"/>
      </w:r>
      <w:r>
        <w:instrText xml:space="preserve"> ADDIN ZOTERO_ITEM CSL_CITATION {"citationID":"7DKpmVDJ","properties":{"formattedCitation":"(Anon, n.d.)","plainCitation":"(Anon, n.d.)","noteIndex":0},"citationItems":[{"id":68,"uris":["http://zotero.org/users/local/dfCui54V/items/MTYLKZ6G"],"uri":["http://zotero.org/users/local/dfCui54V/items/MTYLKZ6G"],"itemData":{"id":68,"type":"webpage","abstract":"Expo is an open-source platform for making universal native apps for Android, iOS, and the web with JavaScript and React.","container-title":"Expo Documentation","language":"en","title":"Using Firebase","URL":"https://docs.expo.dev/guides/using-firebase","accessed":{"date-parts":[["2021",9,2]]}}}],"schema":"https://github.com/citation-style-language/schema/raw/master/csl-citation.json"} </w:instrText>
      </w:r>
      <w:r>
        <w:fldChar w:fldCharType="separate"/>
      </w:r>
      <w:r>
        <w:rPr>
          <w:noProof/>
        </w:rPr>
        <w:t>(Anon, n.d.)</w:t>
      </w:r>
      <w:r>
        <w:fldChar w:fldCharType="end"/>
      </w:r>
    </w:p>
    <w:p w14:paraId="3C68BB71" w14:textId="77777777" w:rsidR="00546F27" w:rsidRDefault="00546F27" w:rsidP="00546F27">
      <w:pPr>
        <w:pStyle w:val="NormalWeb"/>
        <w:shd w:val="clear" w:color="auto" w:fill="FFFFFF"/>
        <w:ind w:left="426"/>
        <w:textAlignment w:val="baseline"/>
      </w:pPr>
      <w:r>
        <w:rPr>
          <w:noProof/>
        </w:rPr>
        <w:lastRenderedPageBreak/>
        <w:drawing>
          <wp:inline distT="0" distB="0" distL="0" distR="0" wp14:anchorId="3C07379A" wp14:editId="7BECF465">
            <wp:extent cx="3086100" cy="1701800"/>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86100" cy="1701800"/>
                    </a:xfrm>
                    <a:prstGeom prst="rect">
                      <a:avLst/>
                    </a:prstGeom>
                  </pic:spPr>
                </pic:pic>
              </a:graphicData>
            </a:graphic>
          </wp:inline>
        </w:drawing>
      </w:r>
    </w:p>
    <w:p w14:paraId="4922235F" w14:textId="3D08E7AA" w:rsidR="00B17295" w:rsidRPr="00DD76DC" w:rsidRDefault="002A3A57" w:rsidP="00DD76DC">
      <w:pPr>
        <w:pStyle w:val="NormalWeb"/>
        <w:shd w:val="clear" w:color="auto" w:fill="FFFFFF"/>
        <w:ind w:left="426"/>
        <w:jc w:val="center"/>
        <w:textAlignment w:val="baseline"/>
        <w:rPr>
          <w:b/>
          <w:bCs/>
        </w:rPr>
      </w:pPr>
      <w:r>
        <w:rPr>
          <w:b/>
          <w:bCs/>
        </w:rPr>
        <w:t xml:space="preserve">Figure </w:t>
      </w:r>
      <w:r w:rsidR="00DD76DC">
        <w:rPr>
          <w:b/>
          <w:bCs/>
        </w:rPr>
        <w:t>4.3 Firebase Rules in React-Native</w:t>
      </w:r>
    </w:p>
    <w:p w14:paraId="35E266FB" w14:textId="77777777" w:rsidR="00B17295" w:rsidRDefault="00B17295" w:rsidP="00546F27">
      <w:pPr>
        <w:pStyle w:val="NormalWeb"/>
        <w:shd w:val="clear" w:color="auto" w:fill="FFFFFF"/>
        <w:ind w:left="426"/>
        <w:textAlignment w:val="baseline"/>
      </w:pPr>
    </w:p>
    <w:p w14:paraId="18EBB379" w14:textId="77777777" w:rsidR="00546F27" w:rsidRDefault="00546F27" w:rsidP="00546F27">
      <w:pPr>
        <w:pStyle w:val="NormalWeb"/>
        <w:shd w:val="clear" w:color="auto" w:fill="FFFFFF"/>
        <w:ind w:left="426"/>
        <w:textAlignment w:val="baseline"/>
      </w:pPr>
      <w:r>
        <w:rPr>
          <w:noProof/>
        </w:rPr>
        <w:drawing>
          <wp:inline distT="0" distB="0" distL="0" distR="0" wp14:anchorId="4C68C4A5" wp14:editId="6A4CD4D1">
            <wp:extent cx="5731510" cy="5317490"/>
            <wp:effectExtent l="0" t="0" r="0" b="508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5317490"/>
                    </a:xfrm>
                    <a:prstGeom prst="rect">
                      <a:avLst/>
                    </a:prstGeom>
                  </pic:spPr>
                </pic:pic>
              </a:graphicData>
            </a:graphic>
          </wp:inline>
        </w:drawing>
      </w:r>
    </w:p>
    <w:p w14:paraId="3093F75C" w14:textId="77777777" w:rsidR="006D0AAC" w:rsidRDefault="006D0AAC" w:rsidP="000C294A">
      <w:pPr>
        <w:ind w:right="-46"/>
        <w:rPr>
          <w:rFonts w:ascii="Times New Roman" w:hAnsi="Times New Roman" w:cs="Times New Roman"/>
          <w:lang w:val="en-GB"/>
        </w:rPr>
      </w:pPr>
    </w:p>
    <w:p w14:paraId="43C60F1B" w14:textId="6DF3212D" w:rsidR="001C4136" w:rsidRPr="00DD76DC" w:rsidRDefault="0013335B" w:rsidP="00DD76DC">
      <w:pPr>
        <w:ind w:left="426" w:right="-46"/>
        <w:jc w:val="center"/>
        <w:rPr>
          <w:rFonts w:ascii="Times New Roman" w:hAnsi="Times New Roman" w:cs="Times New Roman"/>
          <w:b/>
          <w:bCs/>
          <w:lang w:val="en-GB"/>
        </w:rPr>
      </w:pPr>
      <w:r>
        <w:rPr>
          <w:rFonts w:ascii="Times New Roman" w:hAnsi="Times New Roman" w:cs="Times New Roman"/>
          <w:b/>
          <w:bCs/>
          <w:lang w:val="en-GB"/>
        </w:rPr>
        <w:t xml:space="preserve">Figure </w:t>
      </w:r>
      <w:r w:rsidR="00DD76DC">
        <w:rPr>
          <w:rFonts w:ascii="Times New Roman" w:hAnsi="Times New Roman" w:cs="Times New Roman"/>
          <w:b/>
          <w:bCs/>
          <w:lang w:val="en-GB"/>
        </w:rPr>
        <w:t>4.4 How to Connect Firebase with React-Native</w:t>
      </w:r>
    </w:p>
    <w:p w14:paraId="25D63C23" w14:textId="77777777" w:rsidR="008E28C4" w:rsidRDefault="008E28C4" w:rsidP="00B17295">
      <w:pPr>
        <w:ind w:right="-46"/>
        <w:rPr>
          <w:rFonts w:ascii="Times New Roman" w:hAnsi="Times New Roman" w:cs="Times New Roman"/>
          <w:lang w:val="en-GB"/>
        </w:rPr>
      </w:pPr>
    </w:p>
    <w:p w14:paraId="3CD20DF7" w14:textId="77777777" w:rsidR="00B17295" w:rsidRDefault="00B17295" w:rsidP="00B17295">
      <w:pPr>
        <w:ind w:right="-46"/>
        <w:rPr>
          <w:rFonts w:ascii="Times New Roman" w:hAnsi="Times New Roman" w:cs="Times New Roman"/>
          <w:lang w:val="en-GB"/>
        </w:rPr>
      </w:pPr>
    </w:p>
    <w:p w14:paraId="1F9E13FB" w14:textId="7152C22A" w:rsidR="00CE0D53" w:rsidRDefault="00CE0D53" w:rsidP="00CE0D53">
      <w:pPr>
        <w:ind w:right="-46"/>
        <w:rPr>
          <w:rFonts w:ascii="Times New Roman" w:hAnsi="Times New Roman" w:cs="Times New Roman"/>
          <w:b/>
          <w:bCs/>
          <w:sz w:val="28"/>
          <w:szCs w:val="28"/>
          <w:lang w:val="en-GB"/>
        </w:rPr>
      </w:pPr>
      <w:r>
        <w:rPr>
          <w:rFonts w:ascii="Times New Roman" w:hAnsi="Times New Roman" w:cs="Times New Roman"/>
          <w:b/>
          <w:bCs/>
          <w:sz w:val="28"/>
          <w:szCs w:val="28"/>
          <w:lang w:val="en-GB"/>
        </w:rPr>
        <w:lastRenderedPageBreak/>
        <w:t>4.</w:t>
      </w:r>
      <w:r w:rsidR="005A75EF">
        <w:rPr>
          <w:rFonts w:ascii="Times New Roman" w:hAnsi="Times New Roman" w:cs="Times New Roman"/>
          <w:b/>
          <w:bCs/>
          <w:sz w:val="28"/>
          <w:szCs w:val="28"/>
          <w:lang w:val="en-GB"/>
        </w:rPr>
        <w:t>3</w:t>
      </w:r>
      <w:r>
        <w:rPr>
          <w:rFonts w:ascii="Times New Roman" w:hAnsi="Times New Roman" w:cs="Times New Roman"/>
          <w:b/>
          <w:bCs/>
          <w:sz w:val="28"/>
          <w:szCs w:val="28"/>
          <w:lang w:val="en-GB"/>
        </w:rPr>
        <w:t xml:space="preserve"> System Model</w:t>
      </w:r>
    </w:p>
    <w:p w14:paraId="240C9EEC" w14:textId="77777777" w:rsidR="00CA197B" w:rsidRPr="00CE0D53" w:rsidRDefault="00CA197B" w:rsidP="00CE0D53">
      <w:pPr>
        <w:ind w:right="-46"/>
        <w:rPr>
          <w:rFonts w:ascii="Times New Roman" w:hAnsi="Times New Roman" w:cs="Times New Roman"/>
          <w:b/>
          <w:bCs/>
          <w:sz w:val="28"/>
          <w:szCs w:val="28"/>
          <w:lang w:val="en-GB"/>
        </w:rPr>
      </w:pPr>
    </w:p>
    <w:p w14:paraId="475E7EAB" w14:textId="79AD9E08" w:rsidR="001918C8" w:rsidRDefault="00930193" w:rsidP="00BD7F67">
      <w:pPr>
        <w:ind w:left="426" w:right="-46"/>
        <w:jc w:val="both"/>
        <w:rPr>
          <w:rFonts w:ascii="Times New Roman" w:hAnsi="Times New Roman" w:cs="Times New Roman"/>
          <w:lang w:val="en-GB"/>
        </w:rPr>
      </w:pPr>
      <w:r w:rsidRPr="00930193">
        <w:rPr>
          <w:rFonts w:ascii="Times New Roman" w:hAnsi="Times New Roman" w:cs="Times New Roman"/>
          <w:lang w:val="en-GB"/>
        </w:rPr>
        <w:t>In Software Engineering, I</w:t>
      </w:r>
      <w:r w:rsidR="00375FFB">
        <w:rPr>
          <w:rFonts w:ascii="Times New Roman" w:hAnsi="Times New Roman" w:cs="Times New Roman"/>
          <w:lang w:val="en-GB"/>
        </w:rPr>
        <w:t>’</w:t>
      </w:r>
      <w:r w:rsidRPr="00930193">
        <w:rPr>
          <w:rFonts w:ascii="Times New Roman" w:hAnsi="Times New Roman" w:cs="Times New Roman"/>
          <w:lang w:val="en-GB"/>
        </w:rPr>
        <w:t xml:space="preserve">m designing our project using the </w:t>
      </w:r>
      <w:r w:rsidR="00375FFB">
        <w:rPr>
          <w:rFonts w:ascii="Times New Roman" w:hAnsi="Times New Roman" w:cs="Times New Roman"/>
          <w:lang w:val="en-GB"/>
        </w:rPr>
        <w:t>“</w:t>
      </w:r>
      <w:r w:rsidRPr="00930193">
        <w:rPr>
          <w:rFonts w:ascii="Times New Roman" w:hAnsi="Times New Roman" w:cs="Times New Roman"/>
          <w:lang w:val="en-GB"/>
        </w:rPr>
        <w:t>Prototyping Model.</w:t>
      </w:r>
      <w:r w:rsidR="00375FFB">
        <w:rPr>
          <w:rFonts w:ascii="Times New Roman" w:hAnsi="Times New Roman" w:cs="Times New Roman"/>
          <w:lang w:val="en-GB"/>
        </w:rPr>
        <w:t>”</w:t>
      </w:r>
    </w:p>
    <w:p w14:paraId="1554C968" w14:textId="081C3403" w:rsidR="00D51A32" w:rsidRDefault="00D51A32" w:rsidP="001F28C5">
      <w:pPr>
        <w:ind w:left="426" w:right="-46"/>
        <w:rPr>
          <w:rFonts w:ascii="Times New Roman" w:hAnsi="Times New Roman" w:cs="Times New Roman"/>
          <w:lang w:val="en-GB"/>
        </w:rPr>
      </w:pPr>
    </w:p>
    <w:p w14:paraId="3D040984" w14:textId="77777777" w:rsidR="00395DE3" w:rsidRDefault="00395DE3" w:rsidP="001F28C5">
      <w:pPr>
        <w:ind w:left="426" w:right="-46"/>
        <w:rPr>
          <w:rFonts w:ascii="Times New Roman" w:hAnsi="Times New Roman" w:cs="Times New Roman"/>
          <w:lang w:val="en-GB"/>
        </w:rPr>
      </w:pPr>
    </w:p>
    <w:p w14:paraId="513C6267" w14:textId="1497D8C5" w:rsidR="00930193" w:rsidRDefault="00930193" w:rsidP="001F28C5">
      <w:pPr>
        <w:ind w:left="426" w:right="-46"/>
        <w:rPr>
          <w:rFonts w:ascii="Times New Roman" w:hAnsi="Times New Roman" w:cs="Times New Roman"/>
          <w:lang w:val="en-GB"/>
        </w:rPr>
      </w:pPr>
    </w:p>
    <w:p w14:paraId="2063BEC2" w14:textId="6D7EE95C" w:rsidR="00930193" w:rsidRPr="001F28C5" w:rsidRDefault="003D1EF7" w:rsidP="001F28C5">
      <w:pPr>
        <w:ind w:left="426" w:right="-46"/>
        <w:rPr>
          <w:rFonts w:ascii="Times New Roman" w:hAnsi="Times New Roman" w:cs="Times New Roman"/>
          <w:lang w:val="en-GB"/>
        </w:rPr>
      </w:pPr>
      <w:r>
        <w:rPr>
          <w:rFonts w:ascii="Times New Roman" w:hAnsi="Times New Roman" w:cs="Times New Roman"/>
          <w:noProof/>
          <w:lang w:val="en-GB"/>
        </w:rPr>
        <w:drawing>
          <wp:inline distT="0" distB="0" distL="0" distR="0" wp14:anchorId="38CB5407" wp14:editId="31394D1C">
            <wp:extent cx="4994595" cy="2480649"/>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19418" cy="2492978"/>
                    </a:xfrm>
                    <a:prstGeom prst="rect">
                      <a:avLst/>
                    </a:prstGeom>
                  </pic:spPr>
                </pic:pic>
              </a:graphicData>
            </a:graphic>
          </wp:inline>
        </w:drawing>
      </w:r>
    </w:p>
    <w:p w14:paraId="78B720CA" w14:textId="7942B02A" w:rsidR="00337160" w:rsidRPr="000D72BD" w:rsidRDefault="00655134" w:rsidP="000D72BD">
      <w:pPr>
        <w:ind w:right="-46"/>
        <w:jc w:val="center"/>
        <w:rPr>
          <w:rFonts w:ascii="Times New Roman" w:hAnsi="Times New Roman" w:cs="Times New Roman"/>
          <w:b/>
          <w:bCs/>
          <w:lang w:val="en-GB"/>
        </w:rPr>
      </w:pPr>
      <w:r>
        <w:rPr>
          <w:rFonts w:ascii="Times New Roman" w:hAnsi="Times New Roman" w:cs="Times New Roman"/>
          <w:b/>
          <w:bCs/>
          <w:lang w:val="en-GB"/>
        </w:rPr>
        <w:t xml:space="preserve">Figure </w:t>
      </w:r>
      <w:r w:rsidR="000D72BD" w:rsidRPr="000D72BD">
        <w:rPr>
          <w:rFonts w:ascii="Times New Roman" w:hAnsi="Times New Roman" w:cs="Times New Roman"/>
          <w:b/>
          <w:bCs/>
          <w:lang w:val="en-GB"/>
        </w:rPr>
        <w:t>4.4 System Model</w:t>
      </w:r>
    </w:p>
    <w:p w14:paraId="2A06AA4A" w14:textId="77777777" w:rsidR="000D72BD" w:rsidRPr="001F28C5" w:rsidRDefault="000D72BD" w:rsidP="00DB2D74">
      <w:pPr>
        <w:ind w:right="-46"/>
        <w:rPr>
          <w:b/>
          <w:bCs/>
          <w:strike/>
          <w:sz w:val="36"/>
          <w:szCs w:val="36"/>
          <w:lang w:val="en-GB"/>
        </w:rPr>
      </w:pPr>
    </w:p>
    <w:p w14:paraId="0BF68634" w14:textId="684B399C" w:rsidR="00D51A32" w:rsidRDefault="00395DE3" w:rsidP="00011266">
      <w:pPr>
        <w:ind w:left="426" w:right="-46"/>
        <w:jc w:val="both"/>
        <w:rPr>
          <w:rFonts w:ascii="Times New Roman" w:hAnsi="Times New Roman" w:cs="Times New Roman"/>
          <w:lang w:val="en-GB"/>
        </w:rPr>
      </w:pPr>
      <w:r w:rsidRPr="00395DE3">
        <w:rPr>
          <w:rFonts w:ascii="Times New Roman" w:hAnsi="Times New Roman" w:cs="Times New Roman"/>
          <w:lang w:val="en-GB"/>
        </w:rPr>
        <w:t>Prototyping is a Software Development Model in which a prototype is constructed, tested, and revised as needed until an acceptable prototype is achieved from which the entire system or product may be developed.</w:t>
      </w:r>
    </w:p>
    <w:p w14:paraId="28EE0C0F" w14:textId="4F5174FD" w:rsidR="00587665" w:rsidRDefault="00587665" w:rsidP="00011266">
      <w:pPr>
        <w:ind w:left="426" w:right="-46"/>
        <w:jc w:val="both"/>
        <w:rPr>
          <w:rFonts w:ascii="Times New Roman" w:hAnsi="Times New Roman" w:cs="Times New Roman"/>
          <w:lang w:val="en-GB"/>
        </w:rPr>
      </w:pPr>
    </w:p>
    <w:p w14:paraId="0301EA13" w14:textId="42F8B914" w:rsidR="00587665" w:rsidRDefault="00587665" w:rsidP="00011266">
      <w:pPr>
        <w:ind w:left="426" w:right="-46"/>
        <w:jc w:val="both"/>
        <w:rPr>
          <w:rFonts w:ascii="Times New Roman" w:hAnsi="Times New Roman" w:cs="Times New Roman"/>
          <w:lang w:val="en-GB"/>
        </w:rPr>
      </w:pPr>
      <w:r w:rsidRPr="00587665">
        <w:rPr>
          <w:rFonts w:ascii="Times New Roman" w:hAnsi="Times New Roman" w:cs="Times New Roman"/>
          <w:lang w:val="en-GB"/>
        </w:rPr>
        <w:t>The steps in the prototyping model are as follows:</w:t>
      </w:r>
    </w:p>
    <w:p w14:paraId="5AE0FC58" w14:textId="77777777" w:rsidR="00E43D29" w:rsidRDefault="00E43D29" w:rsidP="00011266">
      <w:pPr>
        <w:ind w:left="426" w:right="-46"/>
        <w:jc w:val="both"/>
        <w:rPr>
          <w:rFonts w:ascii="Times New Roman" w:hAnsi="Times New Roman" w:cs="Times New Roman"/>
          <w:lang w:val="en-GB"/>
        </w:rPr>
      </w:pPr>
    </w:p>
    <w:p w14:paraId="02102F0F" w14:textId="083D84B5" w:rsidR="00587665" w:rsidRDefault="00E43D29" w:rsidP="00011266">
      <w:pPr>
        <w:pStyle w:val="ListParagraph"/>
        <w:numPr>
          <w:ilvl w:val="0"/>
          <w:numId w:val="8"/>
        </w:numPr>
        <w:spacing w:line="276" w:lineRule="auto"/>
        <w:ind w:right="-46"/>
        <w:jc w:val="both"/>
        <w:rPr>
          <w:rFonts w:ascii="Times New Roman" w:hAnsi="Times New Roman" w:cs="Times New Roman"/>
          <w:lang w:val="en-GB"/>
        </w:rPr>
      </w:pPr>
      <w:r w:rsidRPr="00E43D29">
        <w:rPr>
          <w:rFonts w:ascii="Times New Roman" w:hAnsi="Times New Roman" w:cs="Times New Roman"/>
          <w:lang w:val="en-GB"/>
        </w:rPr>
        <w:t>As many specifics as feasible are defined for the new system requirements.</w:t>
      </w:r>
    </w:p>
    <w:p w14:paraId="3B18D6E4" w14:textId="14B64D4B" w:rsidR="00E43D29" w:rsidRDefault="00E43D29" w:rsidP="00011266">
      <w:pPr>
        <w:pStyle w:val="ListParagraph"/>
        <w:numPr>
          <w:ilvl w:val="0"/>
          <w:numId w:val="8"/>
        </w:numPr>
        <w:spacing w:line="276" w:lineRule="auto"/>
        <w:ind w:right="-46"/>
        <w:jc w:val="both"/>
        <w:rPr>
          <w:rFonts w:ascii="Times New Roman" w:hAnsi="Times New Roman" w:cs="Times New Roman"/>
          <w:lang w:val="en-GB"/>
        </w:rPr>
      </w:pPr>
      <w:r w:rsidRPr="00E43D29">
        <w:rPr>
          <w:rFonts w:ascii="Times New Roman" w:hAnsi="Times New Roman" w:cs="Times New Roman"/>
          <w:lang w:val="en-GB"/>
        </w:rPr>
        <w:t>A rough design for the new system is produced.</w:t>
      </w:r>
    </w:p>
    <w:p w14:paraId="30BFE72D" w14:textId="2E4EF330" w:rsidR="00E43D29" w:rsidRDefault="00E43D29" w:rsidP="00011266">
      <w:pPr>
        <w:pStyle w:val="ListParagraph"/>
        <w:numPr>
          <w:ilvl w:val="0"/>
          <w:numId w:val="8"/>
        </w:numPr>
        <w:spacing w:line="276" w:lineRule="auto"/>
        <w:ind w:right="-46"/>
        <w:jc w:val="both"/>
        <w:rPr>
          <w:rFonts w:ascii="Times New Roman" w:hAnsi="Times New Roman" w:cs="Times New Roman"/>
          <w:lang w:val="en-GB"/>
        </w:rPr>
      </w:pPr>
      <w:r w:rsidRPr="00E43D29">
        <w:rPr>
          <w:rFonts w:ascii="Times New Roman" w:hAnsi="Times New Roman" w:cs="Times New Roman"/>
          <w:lang w:val="en-GB"/>
        </w:rPr>
        <w:t>A preliminary design is used to create a first prototype of the new system.</w:t>
      </w:r>
    </w:p>
    <w:p w14:paraId="25D44E75" w14:textId="321B23D8" w:rsidR="00E43D29" w:rsidRDefault="00E43D29" w:rsidP="00011266">
      <w:pPr>
        <w:pStyle w:val="ListParagraph"/>
        <w:numPr>
          <w:ilvl w:val="0"/>
          <w:numId w:val="8"/>
        </w:numPr>
        <w:spacing w:line="276" w:lineRule="auto"/>
        <w:ind w:right="-46"/>
        <w:jc w:val="both"/>
        <w:rPr>
          <w:rFonts w:ascii="Times New Roman" w:hAnsi="Times New Roman" w:cs="Times New Roman"/>
          <w:lang w:val="en-GB"/>
        </w:rPr>
      </w:pPr>
      <w:r w:rsidRPr="00E43D29">
        <w:rPr>
          <w:rFonts w:ascii="Times New Roman" w:hAnsi="Times New Roman" w:cs="Times New Roman"/>
          <w:lang w:val="en-GB"/>
        </w:rPr>
        <w:t>The users critically assess the initial prototype, highlighting its merits and weaknesses, as well as what should be added and deleted.</w:t>
      </w:r>
    </w:p>
    <w:p w14:paraId="563AF081" w14:textId="2027ED1A" w:rsidR="00E43D29" w:rsidRDefault="00E43D29" w:rsidP="00011266">
      <w:pPr>
        <w:pStyle w:val="ListParagraph"/>
        <w:numPr>
          <w:ilvl w:val="0"/>
          <w:numId w:val="8"/>
        </w:numPr>
        <w:spacing w:line="276" w:lineRule="auto"/>
        <w:ind w:right="-46"/>
        <w:jc w:val="both"/>
        <w:rPr>
          <w:rFonts w:ascii="Times New Roman" w:hAnsi="Times New Roman" w:cs="Times New Roman"/>
          <w:lang w:val="en-GB"/>
        </w:rPr>
      </w:pPr>
      <w:r w:rsidRPr="00E43D29">
        <w:rPr>
          <w:rFonts w:ascii="Times New Roman" w:hAnsi="Times New Roman" w:cs="Times New Roman"/>
          <w:lang w:val="en-GB"/>
        </w:rPr>
        <w:t>The initial prototype is tweaked in response to feedback from consumers.</w:t>
      </w:r>
    </w:p>
    <w:p w14:paraId="36BFB3A5" w14:textId="16E9036E" w:rsidR="00E43D29" w:rsidRDefault="00A64C2A" w:rsidP="00011266">
      <w:pPr>
        <w:pStyle w:val="ListParagraph"/>
        <w:numPr>
          <w:ilvl w:val="0"/>
          <w:numId w:val="8"/>
        </w:numPr>
        <w:spacing w:line="276" w:lineRule="auto"/>
        <w:ind w:right="-46"/>
        <w:jc w:val="both"/>
        <w:rPr>
          <w:rFonts w:ascii="Times New Roman" w:hAnsi="Times New Roman" w:cs="Times New Roman"/>
          <w:lang w:val="en-GB"/>
        </w:rPr>
      </w:pPr>
      <w:r w:rsidRPr="00A64C2A">
        <w:rPr>
          <w:rFonts w:ascii="Times New Roman" w:hAnsi="Times New Roman" w:cs="Times New Roman"/>
          <w:lang w:val="en-GB"/>
        </w:rPr>
        <w:t>The second prototype is assessed in the same way as the first prototype was.</w:t>
      </w:r>
    </w:p>
    <w:p w14:paraId="04354252" w14:textId="432EFCC6" w:rsidR="00A64C2A" w:rsidRDefault="002D2AD8" w:rsidP="00011266">
      <w:pPr>
        <w:pStyle w:val="ListParagraph"/>
        <w:numPr>
          <w:ilvl w:val="0"/>
          <w:numId w:val="8"/>
        </w:numPr>
        <w:spacing w:line="276" w:lineRule="auto"/>
        <w:ind w:right="-46"/>
        <w:jc w:val="both"/>
        <w:rPr>
          <w:rFonts w:ascii="Times New Roman" w:hAnsi="Times New Roman" w:cs="Times New Roman"/>
          <w:lang w:val="en-GB"/>
        </w:rPr>
      </w:pPr>
      <w:r w:rsidRPr="002D2AD8">
        <w:rPr>
          <w:rFonts w:ascii="Times New Roman" w:hAnsi="Times New Roman" w:cs="Times New Roman"/>
          <w:lang w:val="en-GB"/>
        </w:rPr>
        <w:t>Iterate the preceding stages as needed until the consumers are happy that the prototype accurately depicts the desired final produc</w:t>
      </w:r>
      <w:r>
        <w:rPr>
          <w:rFonts w:ascii="Times New Roman" w:hAnsi="Times New Roman" w:cs="Times New Roman"/>
          <w:lang w:val="en-GB"/>
        </w:rPr>
        <w:t>t.</w:t>
      </w:r>
    </w:p>
    <w:p w14:paraId="3C512867" w14:textId="0E17571D" w:rsidR="002D2AD8" w:rsidRDefault="00101FF9" w:rsidP="00011266">
      <w:pPr>
        <w:pStyle w:val="ListParagraph"/>
        <w:numPr>
          <w:ilvl w:val="0"/>
          <w:numId w:val="8"/>
        </w:numPr>
        <w:spacing w:line="276" w:lineRule="auto"/>
        <w:ind w:right="-46"/>
        <w:jc w:val="both"/>
        <w:rPr>
          <w:rFonts w:ascii="Times New Roman" w:hAnsi="Times New Roman" w:cs="Times New Roman"/>
          <w:lang w:val="en-GB"/>
        </w:rPr>
      </w:pPr>
      <w:r w:rsidRPr="00101FF9">
        <w:rPr>
          <w:rFonts w:ascii="Times New Roman" w:hAnsi="Times New Roman" w:cs="Times New Roman"/>
          <w:lang w:val="en-GB"/>
        </w:rPr>
        <w:t>Based on the result, the final system is built.</w:t>
      </w:r>
    </w:p>
    <w:p w14:paraId="6A031E34" w14:textId="51309EB4" w:rsidR="00101FF9" w:rsidRDefault="00101FF9" w:rsidP="00011266">
      <w:pPr>
        <w:pStyle w:val="ListParagraph"/>
        <w:numPr>
          <w:ilvl w:val="0"/>
          <w:numId w:val="8"/>
        </w:numPr>
        <w:spacing w:line="276" w:lineRule="auto"/>
        <w:ind w:right="-46"/>
        <w:jc w:val="both"/>
        <w:rPr>
          <w:rFonts w:ascii="Times New Roman" w:hAnsi="Times New Roman" w:cs="Times New Roman"/>
          <w:lang w:val="en-GB"/>
        </w:rPr>
      </w:pPr>
      <w:r w:rsidRPr="00101FF9">
        <w:rPr>
          <w:rFonts w:ascii="Times New Roman" w:hAnsi="Times New Roman" w:cs="Times New Roman"/>
          <w:lang w:val="en-GB"/>
        </w:rPr>
        <w:t>The system has been carefully tested and assessed.</w:t>
      </w:r>
    </w:p>
    <w:p w14:paraId="0CA5DE0C" w14:textId="401A2B71" w:rsidR="00432CA5" w:rsidRDefault="00432CA5" w:rsidP="00FA5F96">
      <w:pPr>
        <w:spacing w:line="276" w:lineRule="auto"/>
        <w:ind w:right="-46"/>
        <w:rPr>
          <w:rFonts w:ascii="Times New Roman" w:hAnsi="Times New Roman" w:cs="Times New Roman"/>
          <w:lang w:val="en-GB"/>
        </w:rPr>
      </w:pPr>
    </w:p>
    <w:p w14:paraId="47015382" w14:textId="18ED8AAE" w:rsidR="00887181" w:rsidRDefault="00887181" w:rsidP="00FA5F96">
      <w:pPr>
        <w:spacing w:line="276" w:lineRule="auto"/>
        <w:ind w:right="-46"/>
        <w:rPr>
          <w:rFonts w:ascii="Times New Roman" w:hAnsi="Times New Roman" w:cs="Times New Roman"/>
          <w:lang w:val="en-GB"/>
        </w:rPr>
      </w:pPr>
    </w:p>
    <w:p w14:paraId="6BEDF0A0" w14:textId="22352BE7" w:rsidR="00887181" w:rsidRDefault="00887181" w:rsidP="00FA5F96">
      <w:pPr>
        <w:spacing w:line="276" w:lineRule="auto"/>
        <w:ind w:right="-46"/>
        <w:rPr>
          <w:rFonts w:ascii="Times New Roman" w:hAnsi="Times New Roman" w:cs="Times New Roman"/>
          <w:lang w:val="en-GB"/>
        </w:rPr>
      </w:pPr>
    </w:p>
    <w:p w14:paraId="6CE20778" w14:textId="6A0E4007" w:rsidR="00887181" w:rsidRDefault="00887181" w:rsidP="00FA5F96">
      <w:pPr>
        <w:spacing w:line="276" w:lineRule="auto"/>
        <w:ind w:right="-46"/>
        <w:rPr>
          <w:rFonts w:ascii="Times New Roman" w:hAnsi="Times New Roman" w:cs="Times New Roman"/>
          <w:lang w:val="en-GB"/>
        </w:rPr>
      </w:pPr>
    </w:p>
    <w:p w14:paraId="3FBB4C39" w14:textId="0F67EDF8" w:rsidR="000C0856" w:rsidRDefault="000C0856" w:rsidP="00FA5F96">
      <w:pPr>
        <w:spacing w:line="276" w:lineRule="auto"/>
        <w:ind w:right="-46"/>
        <w:rPr>
          <w:rFonts w:ascii="Times New Roman" w:hAnsi="Times New Roman" w:cs="Times New Roman"/>
          <w:lang w:val="en-GB"/>
        </w:rPr>
      </w:pPr>
    </w:p>
    <w:p w14:paraId="2120EC9B" w14:textId="0721C1EA" w:rsidR="000C0856" w:rsidRDefault="000C0856" w:rsidP="00FA5F96">
      <w:pPr>
        <w:spacing w:line="276" w:lineRule="auto"/>
        <w:ind w:right="-46"/>
        <w:rPr>
          <w:rFonts w:ascii="Times New Roman" w:hAnsi="Times New Roman" w:cs="Times New Roman"/>
          <w:lang w:val="en-GB"/>
        </w:rPr>
      </w:pPr>
    </w:p>
    <w:p w14:paraId="492275D1" w14:textId="77777777" w:rsidR="000C0856" w:rsidRDefault="000C0856" w:rsidP="00FA5F96">
      <w:pPr>
        <w:spacing w:line="276" w:lineRule="auto"/>
        <w:ind w:right="-46"/>
        <w:rPr>
          <w:rFonts w:ascii="Times New Roman" w:hAnsi="Times New Roman" w:cs="Times New Roman"/>
          <w:lang w:val="en-GB"/>
        </w:rPr>
      </w:pPr>
    </w:p>
    <w:p w14:paraId="5A26596F" w14:textId="3073E7F6" w:rsidR="00FA5F96" w:rsidRPr="00FA5F96" w:rsidRDefault="00FA5F96" w:rsidP="00FA5F96">
      <w:pPr>
        <w:spacing w:line="276" w:lineRule="auto"/>
        <w:ind w:right="-46"/>
        <w:rPr>
          <w:rFonts w:ascii="Times New Roman" w:hAnsi="Times New Roman" w:cs="Times New Roman"/>
          <w:b/>
          <w:bCs/>
          <w:sz w:val="28"/>
          <w:szCs w:val="28"/>
          <w:lang w:val="en-GB"/>
        </w:rPr>
      </w:pPr>
      <w:r w:rsidRPr="00FA5F96">
        <w:rPr>
          <w:rFonts w:ascii="Times New Roman" w:hAnsi="Times New Roman" w:cs="Times New Roman"/>
          <w:b/>
          <w:bCs/>
          <w:sz w:val="28"/>
          <w:szCs w:val="28"/>
          <w:lang w:val="en-GB"/>
        </w:rPr>
        <w:lastRenderedPageBreak/>
        <w:t>4.</w:t>
      </w:r>
      <w:r w:rsidR="000C0856">
        <w:rPr>
          <w:rFonts w:ascii="Times New Roman" w:hAnsi="Times New Roman" w:cs="Times New Roman"/>
          <w:b/>
          <w:bCs/>
          <w:sz w:val="28"/>
          <w:szCs w:val="28"/>
          <w:lang w:val="en-GB"/>
        </w:rPr>
        <w:t>4</w:t>
      </w:r>
      <w:r w:rsidRPr="00FA5F96">
        <w:rPr>
          <w:rFonts w:ascii="Times New Roman" w:hAnsi="Times New Roman" w:cs="Times New Roman"/>
          <w:b/>
          <w:bCs/>
          <w:sz w:val="28"/>
          <w:szCs w:val="28"/>
          <w:lang w:val="en-GB"/>
        </w:rPr>
        <w:t xml:space="preserve"> System Architecture</w:t>
      </w:r>
    </w:p>
    <w:p w14:paraId="3AB23248" w14:textId="45B751FF" w:rsidR="00405E8C" w:rsidRDefault="00271281" w:rsidP="00FE2180">
      <w:pPr>
        <w:pStyle w:val="NormalWeb"/>
        <w:shd w:val="clear" w:color="auto" w:fill="FFFFFF"/>
        <w:ind w:left="426"/>
        <w:textAlignment w:val="baseline"/>
      </w:pPr>
      <w:r>
        <w:rPr>
          <w:noProof/>
        </w:rPr>
        <w:drawing>
          <wp:inline distT="0" distB="0" distL="0" distR="0" wp14:anchorId="400B299D" wp14:editId="1E0322C0">
            <wp:extent cx="5702300" cy="55753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02300" cy="5575300"/>
                    </a:xfrm>
                    <a:prstGeom prst="rect">
                      <a:avLst/>
                    </a:prstGeom>
                  </pic:spPr>
                </pic:pic>
              </a:graphicData>
            </a:graphic>
          </wp:inline>
        </w:drawing>
      </w:r>
    </w:p>
    <w:p w14:paraId="509FFE99" w14:textId="16003E67" w:rsidR="002D5CB9" w:rsidRPr="00CA19FC" w:rsidRDefault="00790011" w:rsidP="00CA19FC">
      <w:pPr>
        <w:pStyle w:val="NormalWeb"/>
        <w:shd w:val="clear" w:color="auto" w:fill="FFFFFF"/>
        <w:ind w:left="426"/>
        <w:jc w:val="center"/>
        <w:textAlignment w:val="baseline"/>
        <w:rPr>
          <w:b/>
          <w:bCs/>
        </w:rPr>
      </w:pPr>
      <w:r>
        <w:rPr>
          <w:b/>
          <w:bCs/>
        </w:rPr>
        <w:t xml:space="preserve">Figure </w:t>
      </w:r>
      <w:r w:rsidR="00CA19FC">
        <w:rPr>
          <w:b/>
          <w:bCs/>
        </w:rPr>
        <w:t>4.5 System Architecture</w:t>
      </w:r>
    </w:p>
    <w:p w14:paraId="74B23E89" w14:textId="4E8FBE66" w:rsidR="00405E8C" w:rsidRDefault="401AF044" w:rsidP="00FD39AB">
      <w:pPr>
        <w:ind w:left="426" w:right="-46"/>
        <w:jc w:val="both"/>
        <w:rPr>
          <w:rFonts w:ascii="Times New Roman" w:hAnsi="Times New Roman" w:cs="Times New Roman"/>
          <w:lang w:val="en-GB"/>
        </w:rPr>
      </w:pPr>
      <w:r w:rsidRPr="5BFB8984">
        <w:rPr>
          <w:rFonts w:ascii="Times New Roman" w:hAnsi="Times New Roman" w:cs="Times New Roman"/>
          <w:lang w:val="en-GB"/>
        </w:rPr>
        <w:t xml:space="preserve">The patient or the doctor adds his/her data </w:t>
      </w:r>
      <w:r w:rsidR="7BC1C541" w:rsidRPr="1FA5510B">
        <w:rPr>
          <w:rFonts w:ascii="Times New Roman" w:hAnsi="Times New Roman" w:cs="Times New Roman"/>
          <w:lang w:val="en-GB"/>
        </w:rPr>
        <w:t>with</w:t>
      </w:r>
      <w:r w:rsidRPr="5BFB8984">
        <w:rPr>
          <w:rFonts w:ascii="Times New Roman" w:hAnsi="Times New Roman" w:cs="Times New Roman"/>
          <w:lang w:val="en-GB"/>
        </w:rPr>
        <w:t xml:space="preserve"> the </w:t>
      </w:r>
      <w:r w:rsidR="7BC1C541" w:rsidRPr="1FA5510B">
        <w:rPr>
          <w:rFonts w:ascii="Times New Roman" w:hAnsi="Times New Roman" w:cs="Times New Roman"/>
          <w:lang w:val="en-GB"/>
        </w:rPr>
        <w:t xml:space="preserve">help of </w:t>
      </w:r>
      <w:r w:rsidRPr="5BFB8984">
        <w:rPr>
          <w:rFonts w:ascii="Times New Roman" w:hAnsi="Times New Roman" w:cs="Times New Roman"/>
          <w:lang w:val="en-GB"/>
        </w:rPr>
        <w:t xml:space="preserve">User Interface which is then </w:t>
      </w:r>
      <w:r w:rsidR="7D6B767A" w:rsidRPr="1FA5510B">
        <w:rPr>
          <w:rFonts w:ascii="Times New Roman" w:hAnsi="Times New Roman" w:cs="Times New Roman"/>
          <w:lang w:val="en-GB"/>
        </w:rPr>
        <w:t>processed</w:t>
      </w:r>
      <w:r w:rsidRPr="1FA5510B">
        <w:rPr>
          <w:rFonts w:ascii="Times New Roman" w:hAnsi="Times New Roman" w:cs="Times New Roman"/>
          <w:lang w:val="en-GB"/>
        </w:rPr>
        <w:t xml:space="preserve"> </w:t>
      </w:r>
      <w:r w:rsidRPr="5BFB8984">
        <w:rPr>
          <w:rFonts w:ascii="Times New Roman" w:hAnsi="Times New Roman" w:cs="Times New Roman"/>
          <w:lang w:val="en-GB"/>
        </w:rPr>
        <w:t xml:space="preserve">by </w:t>
      </w:r>
      <w:r w:rsidRPr="0A7729D6">
        <w:rPr>
          <w:rFonts w:ascii="Times New Roman" w:hAnsi="Times New Roman" w:cs="Times New Roman"/>
          <w:lang w:val="en-GB"/>
        </w:rPr>
        <w:t xml:space="preserve">the </w:t>
      </w:r>
      <w:r w:rsidRPr="45ACD4AB">
        <w:rPr>
          <w:rFonts w:ascii="Times New Roman" w:hAnsi="Times New Roman" w:cs="Times New Roman"/>
          <w:lang w:val="en-GB"/>
        </w:rPr>
        <w:t>Back</w:t>
      </w:r>
      <w:r w:rsidR="5BB69295" w:rsidRPr="45ACD4AB">
        <w:rPr>
          <w:rFonts w:ascii="Times New Roman" w:hAnsi="Times New Roman" w:cs="Times New Roman"/>
          <w:lang w:val="en-GB"/>
        </w:rPr>
        <w:t xml:space="preserve"> End of Application </w:t>
      </w:r>
      <w:r w:rsidR="7C533B03" w:rsidRPr="1FA5510B">
        <w:rPr>
          <w:rFonts w:ascii="Times New Roman" w:hAnsi="Times New Roman" w:cs="Times New Roman"/>
          <w:lang w:val="en-GB"/>
        </w:rPr>
        <w:t xml:space="preserve">and </w:t>
      </w:r>
      <w:r w:rsidR="7C533B03" w:rsidRPr="7391D536">
        <w:rPr>
          <w:rFonts w:ascii="Times New Roman" w:hAnsi="Times New Roman" w:cs="Times New Roman"/>
          <w:lang w:val="en-GB"/>
        </w:rPr>
        <w:t xml:space="preserve">later </w:t>
      </w:r>
      <w:r w:rsidR="7C533B03" w:rsidRPr="25447ED2">
        <w:rPr>
          <w:rFonts w:ascii="Times New Roman" w:hAnsi="Times New Roman" w:cs="Times New Roman"/>
          <w:lang w:val="en-GB"/>
        </w:rPr>
        <w:t xml:space="preserve">with the use of </w:t>
      </w:r>
      <w:r w:rsidR="7C533B03" w:rsidRPr="19D5FD99">
        <w:rPr>
          <w:rFonts w:ascii="Times New Roman" w:hAnsi="Times New Roman" w:cs="Times New Roman"/>
          <w:lang w:val="en-GB"/>
        </w:rPr>
        <w:t>internet the data is stored</w:t>
      </w:r>
      <w:r w:rsidR="7C533B03" w:rsidRPr="595AED2F">
        <w:rPr>
          <w:rFonts w:ascii="Times New Roman" w:hAnsi="Times New Roman" w:cs="Times New Roman"/>
          <w:lang w:val="en-GB"/>
        </w:rPr>
        <w:t xml:space="preserve"> into the </w:t>
      </w:r>
      <w:r w:rsidR="7C533B03" w:rsidRPr="31B99267">
        <w:rPr>
          <w:rFonts w:ascii="Times New Roman" w:hAnsi="Times New Roman" w:cs="Times New Roman"/>
          <w:lang w:val="en-GB"/>
        </w:rPr>
        <w:t xml:space="preserve">firebase </w:t>
      </w:r>
      <w:r w:rsidR="7C533B03" w:rsidRPr="34ABA4C2">
        <w:rPr>
          <w:rFonts w:ascii="Times New Roman" w:hAnsi="Times New Roman" w:cs="Times New Roman"/>
          <w:lang w:val="en-GB"/>
        </w:rPr>
        <w:t>database.</w:t>
      </w:r>
      <w:r w:rsidR="31896CBC" w:rsidRPr="398C5F45">
        <w:rPr>
          <w:rFonts w:ascii="Times New Roman" w:hAnsi="Times New Roman" w:cs="Times New Roman"/>
          <w:lang w:val="en-GB"/>
        </w:rPr>
        <w:t xml:space="preserve"> </w:t>
      </w:r>
      <w:r w:rsidR="31896CBC" w:rsidRPr="54083E3B">
        <w:rPr>
          <w:rFonts w:ascii="Times New Roman" w:hAnsi="Times New Roman" w:cs="Times New Roman"/>
          <w:lang w:val="en-GB"/>
        </w:rPr>
        <w:t xml:space="preserve">Now, the data which is </w:t>
      </w:r>
      <w:r w:rsidR="31896CBC" w:rsidRPr="6268D1CF">
        <w:rPr>
          <w:rFonts w:ascii="Times New Roman" w:hAnsi="Times New Roman" w:cs="Times New Roman"/>
          <w:lang w:val="en-GB"/>
        </w:rPr>
        <w:t xml:space="preserve">stored in the </w:t>
      </w:r>
      <w:r w:rsidR="31896CBC" w:rsidRPr="2839B956">
        <w:rPr>
          <w:rFonts w:ascii="Times New Roman" w:hAnsi="Times New Roman" w:cs="Times New Roman"/>
          <w:lang w:val="en-GB"/>
        </w:rPr>
        <w:t xml:space="preserve">firebase can be </w:t>
      </w:r>
      <w:r w:rsidR="31896CBC" w:rsidRPr="398C5F45">
        <w:rPr>
          <w:rFonts w:ascii="Times New Roman" w:hAnsi="Times New Roman" w:cs="Times New Roman"/>
          <w:lang w:val="en-GB"/>
        </w:rPr>
        <w:t>viewed by</w:t>
      </w:r>
      <w:r w:rsidR="31896CBC" w:rsidRPr="1D9E7CA5">
        <w:rPr>
          <w:rFonts w:ascii="Times New Roman" w:hAnsi="Times New Roman" w:cs="Times New Roman"/>
          <w:lang w:val="en-GB"/>
        </w:rPr>
        <w:t xml:space="preserve"> </w:t>
      </w:r>
      <w:r w:rsidR="31896CBC" w:rsidRPr="00308B54">
        <w:rPr>
          <w:rFonts w:ascii="Times New Roman" w:hAnsi="Times New Roman" w:cs="Times New Roman"/>
          <w:lang w:val="en-GB"/>
        </w:rPr>
        <w:t xml:space="preserve">the </w:t>
      </w:r>
      <w:r w:rsidR="31896CBC" w:rsidRPr="74C20A1A">
        <w:rPr>
          <w:rFonts w:ascii="Times New Roman" w:hAnsi="Times New Roman" w:cs="Times New Roman"/>
          <w:lang w:val="en-GB"/>
        </w:rPr>
        <w:t xml:space="preserve">patient or doctor </w:t>
      </w:r>
      <w:r w:rsidR="31896CBC" w:rsidRPr="77B41C75">
        <w:rPr>
          <w:rFonts w:ascii="Times New Roman" w:hAnsi="Times New Roman" w:cs="Times New Roman"/>
          <w:lang w:val="en-GB"/>
        </w:rPr>
        <w:t xml:space="preserve">with the </w:t>
      </w:r>
      <w:r w:rsidR="31896CBC" w:rsidRPr="7D93E170">
        <w:rPr>
          <w:rFonts w:ascii="Times New Roman" w:hAnsi="Times New Roman" w:cs="Times New Roman"/>
          <w:lang w:val="en-GB"/>
        </w:rPr>
        <w:t xml:space="preserve">help of </w:t>
      </w:r>
      <w:r w:rsidR="31896CBC" w:rsidRPr="418F51CE">
        <w:rPr>
          <w:rFonts w:ascii="Times New Roman" w:hAnsi="Times New Roman" w:cs="Times New Roman"/>
          <w:lang w:val="en-GB"/>
        </w:rPr>
        <w:t xml:space="preserve">internet into </w:t>
      </w:r>
      <w:r w:rsidR="31896CBC" w:rsidRPr="4BE59790">
        <w:rPr>
          <w:rFonts w:ascii="Times New Roman" w:hAnsi="Times New Roman" w:cs="Times New Roman"/>
          <w:lang w:val="en-GB"/>
        </w:rPr>
        <w:t xml:space="preserve">their </w:t>
      </w:r>
      <w:r w:rsidR="31896CBC" w:rsidRPr="08337DDD">
        <w:rPr>
          <w:rFonts w:ascii="Times New Roman" w:hAnsi="Times New Roman" w:cs="Times New Roman"/>
          <w:lang w:val="en-GB"/>
        </w:rPr>
        <w:t xml:space="preserve">own </w:t>
      </w:r>
      <w:r w:rsidR="31896CBC" w:rsidRPr="4ED7A9EB">
        <w:rPr>
          <w:rFonts w:ascii="Times New Roman" w:hAnsi="Times New Roman" w:cs="Times New Roman"/>
          <w:lang w:val="en-GB"/>
        </w:rPr>
        <w:t xml:space="preserve">application </w:t>
      </w:r>
      <w:r w:rsidR="446D2A5D" w:rsidRPr="0F671132">
        <w:rPr>
          <w:rFonts w:ascii="Times New Roman" w:hAnsi="Times New Roman" w:cs="Times New Roman"/>
          <w:lang w:val="en-GB"/>
        </w:rPr>
        <w:t>‘s</w:t>
      </w:r>
      <w:r w:rsidR="31896CBC" w:rsidRPr="4ED7A9EB">
        <w:rPr>
          <w:rFonts w:ascii="Times New Roman" w:hAnsi="Times New Roman" w:cs="Times New Roman"/>
          <w:lang w:val="en-GB"/>
        </w:rPr>
        <w:t xml:space="preserve"> </w:t>
      </w:r>
      <w:r w:rsidR="446D2A5D" w:rsidRPr="761FD3F8">
        <w:rPr>
          <w:rFonts w:ascii="Times New Roman" w:hAnsi="Times New Roman" w:cs="Times New Roman"/>
          <w:lang w:val="en-GB"/>
        </w:rPr>
        <w:t xml:space="preserve">User </w:t>
      </w:r>
      <w:r w:rsidR="446D2A5D" w:rsidRPr="6AB152BF">
        <w:rPr>
          <w:rFonts w:ascii="Times New Roman" w:hAnsi="Times New Roman" w:cs="Times New Roman"/>
          <w:lang w:val="en-GB"/>
        </w:rPr>
        <w:t>Interface</w:t>
      </w:r>
      <w:r w:rsidR="446D2A5D" w:rsidRPr="0E0368C7">
        <w:rPr>
          <w:rFonts w:ascii="Times New Roman" w:hAnsi="Times New Roman" w:cs="Times New Roman"/>
          <w:lang w:val="en-GB"/>
        </w:rPr>
        <w:t>.</w:t>
      </w:r>
      <w:r w:rsidR="31896CBC" w:rsidRPr="6AB152BF">
        <w:rPr>
          <w:rFonts w:ascii="Times New Roman" w:hAnsi="Times New Roman" w:cs="Times New Roman"/>
          <w:lang w:val="en-GB"/>
        </w:rPr>
        <w:t xml:space="preserve"> </w:t>
      </w:r>
    </w:p>
    <w:p w14:paraId="5A24F7AA" w14:textId="77777777" w:rsidR="00195DD4" w:rsidRDefault="00195DD4" w:rsidP="00FD39AB">
      <w:pPr>
        <w:ind w:left="426" w:right="-46"/>
        <w:jc w:val="both"/>
        <w:rPr>
          <w:rFonts w:ascii="Times New Roman" w:hAnsi="Times New Roman" w:cs="Times New Roman"/>
          <w:lang w:val="en-GB"/>
        </w:rPr>
      </w:pPr>
    </w:p>
    <w:p w14:paraId="07186356" w14:textId="77777777" w:rsidR="00195DD4" w:rsidRDefault="00195DD4" w:rsidP="00FD39AB">
      <w:pPr>
        <w:ind w:left="426" w:right="-46"/>
        <w:jc w:val="both"/>
        <w:rPr>
          <w:rFonts w:ascii="Times New Roman" w:hAnsi="Times New Roman" w:cs="Times New Roman"/>
          <w:lang w:val="en-GB"/>
        </w:rPr>
      </w:pPr>
    </w:p>
    <w:p w14:paraId="32F6FADB" w14:textId="77777777" w:rsidR="00195DD4" w:rsidRDefault="00195DD4" w:rsidP="00FD39AB">
      <w:pPr>
        <w:ind w:left="426" w:right="-46"/>
        <w:jc w:val="both"/>
        <w:rPr>
          <w:rFonts w:ascii="Times New Roman" w:hAnsi="Times New Roman" w:cs="Times New Roman"/>
          <w:lang w:val="en-GB"/>
        </w:rPr>
      </w:pPr>
    </w:p>
    <w:p w14:paraId="23B6B68A" w14:textId="77777777" w:rsidR="00195DD4" w:rsidRDefault="00195DD4" w:rsidP="00FD39AB">
      <w:pPr>
        <w:ind w:left="426" w:right="-46"/>
        <w:jc w:val="both"/>
        <w:rPr>
          <w:rFonts w:ascii="Times New Roman" w:hAnsi="Times New Roman" w:cs="Times New Roman"/>
          <w:lang w:val="en-GB"/>
        </w:rPr>
      </w:pPr>
    </w:p>
    <w:p w14:paraId="23AB5347" w14:textId="77777777" w:rsidR="00195DD4" w:rsidRDefault="00195DD4" w:rsidP="00FD39AB">
      <w:pPr>
        <w:ind w:left="426" w:right="-46"/>
        <w:jc w:val="both"/>
        <w:rPr>
          <w:rFonts w:ascii="Times New Roman" w:hAnsi="Times New Roman" w:cs="Times New Roman"/>
          <w:lang w:val="en-GB"/>
        </w:rPr>
      </w:pPr>
    </w:p>
    <w:p w14:paraId="55D39CE4" w14:textId="77777777" w:rsidR="00195DD4" w:rsidRDefault="00195DD4" w:rsidP="00FD39AB">
      <w:pPr>
        <w:ind w:left="426" w:right="-46"/>
        <w:jc w:val="both"/>
        <w:rPr>
          <w:rFonts w:ascii="Times New Roman" w:hAnsi="Times New Roman" w:cs="Times New Roman"/>
          <w:lang w:val="en-GB"/>
        </w:rPr>
      </w:pPr>
    </w:p>
    <w:p w14:paraId="7815D6ED" w14:textId="77777777" w:rsidR="00195DD4" w:rsidRDefault="00195DD4" w:rsidP="00FD39AB">
      <w:pPr>
        <w:ind w:left="426" w:right="-46"/>
        <w:jc w:val="both"/>
        <w:rPr>
          <w:rFonts w:ascii="Times New Roman" w:hAnsi="Times New Roman" w:cs="Times New Roman"/>
          <w:lang w:val="en-GB"/>
        </w:rPr>
      </w:pPr>
    </w:p>
    <w:p w14:paraId="3C83558C" w14:textId="77777777" w:rsidR="00195DD4" w:rsidRDefault="00195DD4" w:rsidP="00444FE6">
      <w:pPr>
        <w:ind w:right="-46"/>
        <w:jc w:val="both"/>
        <w:rPr>
          <w:rFonts w:ascii="Times New Roman" w:hAnsi="Times New Roman" w:cs="Times New Roman"/>
          <w:lang w:val="en-GB"/>
        </w:rPr>
      </w:pPr>
    </w:p>
    <w:p w14:paraId="4A5F0F8F" w14:textId="541AC396" w:rsidR="00195DD4" w:rsidRDefault="00195DD4" w:rsidP="00195DD4">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58245" behindDoc="0" locked="0" layoutInCell="1" allowOverlap="1" wp14:anchorId="347ACAAC" wp14:editId="65BDEF4A">
                <wp:simplePos x="0" y="0"/>
                <wp:positionH relativeFrom="column">
                  <wp:posOffset>-126749</wp:posOffset>
                </wp:positionH>
                <wp:positionV relativeFrom="paragraph">
                  <wp:posOffset>316871</wp:posOffset>
                </wp:positionV>
                <wp:extent cx="5884753" cy="45268"/>
                <wp:effectExtent l="0" t="0" r="20955" b="18415"/>
                <wp:wrapNone/>
                <wp:docPr id="16" name="Straight Connector 16"/>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FF45AC" id="Straight Connector 16" o:spid="_x0000_s1026" style="position:absolute;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" strokecolor="#d8d8d8 [2732]" strokeweight=".5pt">
                <v:stroke joinstyle="miter"/>
              </v:line>
            </w:pict>
          </mc:Fallback>
        </mc:AlternateContent>
      </w:r>
      <w:r>
        <w:rPr>
          <w:b/>
          <w:bCs/>
          <w:sz w:val="36"/>
          <w:szCs w:val="36"/>
          <w:lang w:val="en-GB"/>
        </w:rPr>
        <w:t>Chapter 5. Implementation</w:t>
      </w:r>
    </w:p>
    <w:p w14:paraId="3BE4BE29" w14:textId="77777777" w:rsidR="00195DD4" w:rsidRDefault="00195DD4" w:rsidP="00195DD4">
      <w:pPr>
        <w:ind w:right="-46"/>
        <w:rPr>
          <w:b/>
          <w:bCs/>
          <w:sz w:val="36"/>
          <w:szCs w:val="36"/>
          <w:lang w:val="en-GB"/>
        </w:rPr>
      </w:pPr>
    </w:p>
    <w:p w14:paraId="5160033C" w14:textId="77777777" w:rsidR="00195DD4" w:rsidRDefault="00195DD4" w:rsidP="00195DD4">
      <w:pPr>
        <w:ind w:right="-46"/>
        <w:rPr>
          <w:b/>
          <w:bCs/>
          <w:sz w:val="36"/>
          <w:szCs w:val="36"/>
          <w:lang w:val="en-GB"/>
        </w:rPr>
      </w:pPr>
    </w:p>
    <w:p w14:paraId="6B68F48E" w14:textId="57BD633A" w:rsidR="00195DD4" w:rsidRDefault="00195DD4" w:rsidP="00195DD4">
      <w:pPr>
        <w:ind w:right="-46"/>
        <w:rPr>
          <w:b/>
          <w:bCs/>
          <w:sz w:val="36"/>
          <w:szCs w:val="36"/>
          <w:lang w:val="en-GB"/>
        </w:rPr>
      </w:pPr>
    </w:p>
    <w:p w14:paraId="17949AF0" w14:textId="11A715F3" w:rsidR="00F42E24" w:rsidRDefault="00070C50" w:rsidP="00070C50">
      <w:pPr>
        <w:ind w:left="426" w:right="-46"/>
        <w:rPr>
          <w:b/>
          <w:bCs/>
          <w:sz w:val="36"/>
          <w:szCs w:val="36"/>
          <w:lang w:val="en-GB"/>
        </w:rPr>
      </w:pPr>
      <w:r>
        <w:rPr>
          <w:b/>
          <w:bCs/>
          <w:noProof/>
          <w:sz w:val="36"/>
          <w:szCs w:val="36"/>
          <w:lang w:val="en-GB"/>
        </w:rPr>
        <w:drawing>
          <wp:inline distT="0" distB="0" distL="0" distR="0" wp14:anchorId="5201BD07" wp14:editId="7063359D">
            <wp:extent cx="5731510" cy="5433060"/>
            <wp:effectExtent l="0" t="0" r="0" b="254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433060"/>
                    </a:xfrm>
                    <a:prstGeom prst="rect">
                      <a:avLst/>
                    </a:prstGeom>
                  </pic:spPr>
                </pic:pic>
              </a:graphicData>
            </a:graphic>
          </wp:inline>
        </w:drawing>
      </w:r>
    </w:p>
    <w:p w14:paraId="5DEB3B2A" w14:textId="77206EAA" w:rsidR="00195DD4" w:rsidRPr="00C42B72" w:rsidRDefault="003559AD" w:rsidP="003559AD">
      <w:pPr>
        <w:ind w:left="426" w:right="-46"/>
        <w:jc w:val="center"/>
        <w:rPr>
          <w:rFonts w:ascii="Times New Roman" w:hAnsi="Times New Roman" w:cs="Times New Roman"/>
          <w:b/>
          <w:bCs/>
          <w:lang w:val="en-GB"/>
        </w:rPr>
      </w:pPr>
      <w:r w:rsidRPr="00C42B72">
        <w:rPr>
          <w:rFonts w:ascii="Times New Roman" w:hAnsi="Times New Roman" w:cs="Times New Roman"/>
          <w:b/>
          <w:bCs/>
          <w:lang w:val="en-GB"/>
        </w:rPr>
        <w:t xml:space="preserve">Figure 5.1 </w:t>
      </w:r>
      <w:r w:rsidR="00F41421" w:rsidRPr="00C42B72">
        <w:rPr>
          <w:rFonts w:ascii="Times New Roman" w:hAnsi="Times New Roman" w:cs="Times New Roman"/>
          <w:b/>
          <w:bCs/>
          <w:lang w:val="en-GB"/>
        </w:rPr>
        <w:t>required package used</w:t>
      </w:r>
    </w:p>
    <w:p w14:paraId="4217A63F" w14:textId="77777777" w:rsidR="00662CFA" w:rsidRDefault="00662CFA" w:rsidP="004B2C41">
      <w:pPr>
        <w:ind w:right="-46"/>
        <w:jc w:val="both"/>
        <w:rPr>
          <w:rFonts w:ascii="Times New Roman" w:hAnsi="Times New Roman" w:cs="Times New Roman"/>
          <w:lang w:val="en-GB"/>
        </w:rPr>
      </w:pPr>
    </w:p>
    <w:p w14:paraId="76D8582B" w14:textId="72FD9177" w:rsidR="00662CFA" w:rsidRDefault="00662CFA" w:rsidP="00FD39AB">
      <w:pPr>
        <w:ind w:left="426" w:right="-46"/>
        <w:jc w:val="both"/>
        <w:rPr>
          <w:rFonts w:ascii="Times New Roman" w:hAnsi="Times New Roman" w:cs="Times New Roman"/>
          <w:lang w:val="en-GB"/>
        </w:rPr>
      </w:pPr>
    </w:p>
    <w:p w14:paraId="34F02FA0" w14:textId="66BDAC2B" w:rsidR="00AA624A" w:rsidRDefault="00AA624A" w:rsidP="00FD39AB">
      <w:pPr>
        <w:ind w:left="426" w:right="-46"/>
        <w:jc w:val="both"/>
        <w:rPr>
          <w:rFonts w:ascii="Times New Roman" w:hAnsi="Times New Roman" w:cs="Times New Roman"/>
          <w:lang w:val="en-GB"/>
        </w:rPr>
      </w:pPr>
      <w:r w:rsidRPr="00AA624A">
        <w:rPr>
          <w:rFonts w:ascii="Times New Roman" w:hAnsi="Times New Roman" w:cs="Times New Roman"/>
          <w:lang w:val="en-GB"/>
        </w:rPr>
        <w:t>As seen in the above screenshot, firebase is utilized in this project with the aid of react-native, and several essential packages have been installed. Expo is a term that refers to the dependencies and packages that will be widely used in the DBT. The use of React-native packages greatly improves the project's quality and efficiency.</w:t>
      </w:r>
    </w:p>
    <w:p w14:paraId="681D587E" w14:textId="77777777" w:rsidR="00070C50" w:rsidRDefault="00070C50" w:rsidP="00FD39AB">
      <w:pPr>
        <w:ind w:left="426" w:right="-46"/>
        <w:jc w:val="both"/>
        <w:rPr>
          <w:rFonts w:ascii="Times New Roman" w:hAnsi="Times New Roman" w:cs="Times New Roman"/>
          <w:lang w:val="en-GB"/>
        </w:rPr>
      </w:pPr>
    </w:p>
    <w:p w14:paraId="6B123C65" w14:textId="77777777" w:rsidR="00070C50" w:rsidRDefault="00070C50" w:rsidP="00FD39AB">
      <w:pPr>
        <w:ind w:left="426" w:right="-46"/>
        <w:jc w:val="both"/>
        <w:rPr>
          <w:rFonts w:ascii="Times New Roman" w:hAnsi="Times New Roman" w:cs="Times New Roman"/>
          <w:lang w:val="en-GB"/>
        </w:rPr>
      </w:pPr>
    </w:p>
    <w:p w14:paraId="67E374A1" w14:textId="77777777" w:rsidR="00070C50" w:rsidRDefault="00070C50" w:rsidP="00FD39AB">
      <w:pPr>
        <w:ind w:left="426" w:right="-46"/>
        <w:jc w:val="both"/>
        <w:rPr>
          <w:rFonts w:ascii="Times New Roman" w:hAnsi="Times New Roman" w:cs="Times New Roman"/>
          <w:lang w:val="en-GB"/>
        </w:rPr>
      </w:pPr>
    </w:p>
    <w:p w14:paraId="03E33462" w14:textId="77777777" w:rsidR="00070C50" w:rsidRDefault="00070C50" w:rsidP="00FD39AB">
      <w:pPr>
        <w:ind w:left="426" w:right="-46"/>
        <w:jc w:val="both"/>
        <w:rPr>
          <w:rFonts w:ascii="Times New Roman" w:hAnsi="Times New Roman" w:cs="Times New Roman"/>
          <w:lang w:val="en-GB"/>
        </w:rPr>
      </w:pPr>
    </w:p>
    <w:p w14:paraId="1B517DE1" w14:textId="77777777" w:rsidR="00070C50" w:rsidRDefault="00070C50" w:rsidP="00FD39AB">
      <w:pPr>
        <w:ind w:left="426" w:right="-46"/>
        <w:jc w:val="both"/>
        <w:rPr>
          <w:rFonts w:ascii="Times New Roman" w:hAnsi="Times New Roman" w:cs="Times New Roman"/>
          <w:lang w:val="en-GB"/>
        </w:rPr>
      </w:pPr>
    </w:p>
    <w:p w14:paraId="561E1463" w14:textId="77777777" w:rsidR="00070C50" w:rsidRDefault="00070C50" w:rsidP="00C61576">
      <w:pPr>
        <w:ind w:right="-46"/>
        <w:jc w:val="both"/>
        <w:rPr>
          <w:rFonts w:ascii="Times New Roman" w:hAnsi="Times New Roman" w:cs="Times New Roman"/>
          <w:lang w:val="en-GB"/>
        </w:rPr>
      </w:pPr>
    </w:p>
    <w:p w14:paraId="518715A0" w14:textId="568F03BF" w:rsidR="00070C50" w:rsidRDefault="00070C50" w:rsidP="00FD39AB">
      <w:pPr>
        <w:ind w:left="426"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478FA68E" wp14:editId="01EB5EB7">
            <wp:extent cx="5731510" cy="4813935"/>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4813935"/>
                    </a:xfrm>
                    <a:prstGeom prst="rect">
                      <a:avLst/>
                    </a:prstGeom>
                  </pic:spPr>
                </pic:pic>
              </a:graphicData>
            </a:graphic>
          </wp:inline>
        </w:drawing>
      </w:r>
    </w:p>
    <w:p w14:paraId="03BDE214" w14:textId="4F7E2744" w:rsidR="00662CFA" w:rsidRPr="00375FFB" w:rsidRDefault="00375FFB" w:rsidP="00375FFB">
      <w:pPr>
        <w:ind w:left="426" w:right="-46"/>
        <w:jc w:val="center"/>
        <w:rPr>
          <w:rFonts w:ascii="Times New Roman" w:hAnsi="Times New Roman" w:cs="Times New Roman"/>
          <w:b/>
          <w:bCs/>
          <w:lang w:val="en-GB"/>
        </w:rPr>
      </w:pPr>
      <w:r>
        <w:rPr>
          <w:rFonts w:ascii="Times New Roman" w:hAnsi="Times New Roman" w:cs="Times New Roman"/>
          <w:b/>
          <w:bCs/>
          <w:lang w:val="en-GB"/>
        </w:rPr>
        <w:t>Figure 5.2 Firebase Authenticatio</w:t>
      </w:r>
      <w:r w:rsidR="003E4D33">
        <w:rPr>
          <w:rFonts w:ascii="Times New Roman" w:hAnsi="Times New Roman" w:cs="Times New Roman"/>
          <w:b/>
          <w:bCs/>
          <w:lang w:val="en-GB"/>
        </w:rPr>
        <w:t>n</w:t>
      </w:r>
    </w:p>
    <w:p w14:paraId="007BDABF" w14:textId="77777777" w:rsidR="00662CFA" w:rsidRDefault="00662CFA" w:rsidP="00FD39AB">
      <w:pPr>
        <w:ind w:left="426" w:right="-46"/>
        <w:jc w:val="both"/>
        <w:rPr>
          <w:rFonts w:ascii="Times New Roman" w:hAnsi="Times New Roman" w:cs="Times New Roman"/>
          <w:lang w:val="en-GB"/>
        </w:rPr>
      </w:pPr>
    </w:p>
    <w:p w14:paraId="548D0AAB" w14:textId="0EDDFE15" w:rsidR="00545747" w:rsidRDefault="00545747" w:rsidP="00FD39AB">
      <w:pPr>
        <w:ind w:left="426" w:right="-46"/>
        <w:jc w:val="both"/>
        <w:rPr>
          <w:rFonts w:ascii="Times New Roman" w:hAnsi="Times New Roman" w:cs="Times New Roman"/>
          <w:lang w:val="en-GB"/>
        </w:rPr>
      </w:pPr>
    </w:p>
    <w:p w14:paraId="0DBC528F" w14:textId="79956005" w:rsidR="00F005D7" w:rsidRDefault="00F005D7" w:rsidP="00FD39AB">
      <w:pPr>
        <w:ind w:left="426" w:right="-46"/>
        <w:jc w:val="both"/>
        <w:rPr>
          <w:rFonts w:ascii="Times New Roman" w:hAnsi="Times New Roman" w:cs="Times New Roman"/>
          <w:lang w:val="en-GB"/>
        </w:rPr>
      </w:pPr>
      <w:r>
        <w:rPr>
          <w:rFonts w:ascii="Times New Roman" w:hAnsi="Times New Roman" w:cs="Times New Roman"/>
          <w:lang w:val="en-GB"/>
        </w:rPr>
        <w:t>Above screenshot provides</w:t>
      </w:r>
      <w:r w:rsidR="001C666E">
        <w:rPr>
          <w:rFonts w:ascii="Times New Roman" w:hAnsi="Times New Roman" w:cs="Times New Roman"/>
          <w:lang w:val="en-GB"/>
        </w:rPr>
        <w:t xml:space="preserve"> required firebase authentication </w:t>
      </w:r>
      <w:r w:rsidR="001D273D">
        <w:rPr>
          <w:rFonts w:ascii="Times New Roman" w:hAnsi="Times New Roman" w:cs="Times New Roman"/>
          <w:lang w:val="en-GB"/>
        </w:rPr>
        <w:t xml:space="preserve">for react-native application </w:t>
      </w:r>
      <w:r w:rsidR="008218B5">
        <w:rPr>
          <w:rFonts w:ascii="Times New Roman" w:hAnsi="Times New Roman" w:cs="Times New Roman"/>
          <w:lang w:val="en-GB"/>
        </w:rPr>
        <w:t xml:space="preserve">to store data from </w:t>
      </w:r>
      <w:r w:rsidR="005C246A">
        <w:rPr>
          <w:rFonts w:ascii="Times New Roman" w:hAnsi="Times New Roman" w:cs="Times New Roman"/>
          <w:lang w:val="en-GB"/>
        </w:rPr>
        <w:t>API</w:t>
      </w:r>
      <w:r w:rsidR="008218B5">
        <w:rPr>
          <w:rFonts w:ascii="Times New Roman" w:hAnsi="Times New Roman" w:cs="Times New Roman"/>
          <w:lang w:val="en-GB"/>
        </w:rPr>
        <w:t xml:space="preserve"> to </w:t>
      </w:r>
      <w:r w:rsidR="005C246A">
        <w:rPr>
          <w:rFonts w:ascii="Times New Roman" w:hAnsi="Times New Roman" w:cs="Times New Roman"/>
          <w:lang w:val="en-GB"/>
        </w:rPr>
        <w:t>firebase database</w:t>
      </w:r>
      <w:r w:rsidR="00A41AB4">
        <w:rPr>
          <w:rFonts w:ascii="Times New Roman" w:hAnsi="Times New Roman" w:cs="Times New Roman"/>
          <w:lang w:val="en-GB"/>
        </w:rPr>
        <w:t>.</w:t>
      </w:r>
    </w:p>
    <w:p w14:paraId="276E7BF9" w14:textId="77777777" w:rsidR="00545747" w:rsidRDefault="00545747" w:rsidP="00FD39AB">
      <w:pPr>
        <w:ind w:left="426" w:right="-46"/>
        <w:jc w:val="both"/>
        <w:rPr>
          <w:rFonts w:ascii="Times New Roman" w:hAnsi="Times New Roman" w:cs="Times New Roman"/>
          <w:lang w:val="en-GB"/>
        </w:rPr>
      </w:pPr>
    </w:p>
    <w:p w14:paraId="35E7FAA6" w14:textId="77777777" w:rsidR="00545747" w:rsidRDefault="00545747" w:rsidP="00FD39AB">
      <w:pPr>
        <w:ind w:left="426" w:right="-46"/>
        <w:jc w:val="both"/>
        <w:rPr>
          <w:rFonts w:ascii="Times New Roman" w:hAnsi="Times New Roman" w:cs="Times New Roman"/>
          <w:lang w:val="en-GB"/>
        </w:rPr>
      </w:pPr>
    </w:p>
    <w:p w14:paraId="2F09AE40" w14:textId="77777777" w:rsidR="00545747" w:rsidRDefault="00545747" w:rsidP="00FD39AB">
      <w:pPr>
        <w:ind w:left="426" w:right="-46"/>
        <w:jc w:val="both"/>
        <w:rPr>
          <w:rFonts w:ascii="Times New Roman" w:hAnsi="Times New Roman" w:cs="Times New Roman"/>
          <w:lang w:val="en-GB"/>
        </w:rPr>
      </w:pPr>
    </w:p>
    <w:p w14:paraId="2CD9315B" w14:textId="77777777" w:rsidR="00545747" w:rsidRDefault="00545747" w:rsidP="00FD39AB">
      <w:pPr>
        <w:ind w:left="426" w:right="-46"/>
        <w:jc w:val="both"/>
        <w:rPr>
          <w:rFonts w:ascii="Times New Roman" w:hAnsi="Times New Roman" w:cs="Times New Roman"/>
          <w:lang w:val="en-GB"/>
        </w:rPr>
      </w:pPr>
    </w:p>
    <w:p w14:paraId="0077D367" w14:textId="77777777" w:rsidR="00545747" w:rsidRDefault="00545747" w:rsidP="00FD39AB">
      <w:pPr>
        <w:ind w:left="426" w:right="-46"/>
        <w:jc w:val="both"/>
        <w:rPr>
          <w:rFonts w:ascii="Times New Roman" w:hAnsi="Times New Roman" w:cs="Times New Roman"/>
          <w:lang w:val="en-GB"/>
        </w:rPr>
      </w:pPr>
    </w:p>
    <w:p w14:paraId="64F2D4FB" w14:textId="77777777" w:rsidR="00545747" w:rsidRDefault="00545747" w:rsidP="00FD39AB">
      <w:pPr>
        <w:ind w:left="426" w:right="-46"/>
        <w:jc w:val="both"/>
        <w:rPr>
          <w:rFonts w:ascii="Times New Roman" w:hAnsi="Times New Roman" w:cs="Times New Roman"/>
          <w:lang w:val="en-GB"/>
        </w:rPr>
      </w:pPr>
    </w:p>
    <w:p w14:paraId="32B30EDD" w14:textId="77777777" w:rsidR="00545747" w:rsidRDefault="00545747" w:rsidP="00FD39AB">
      <w:pPr>
        <w:ind w:left="426" w:right="-46"/>
        <w:jc w:val="both"/>
        <w:rPr>
          <w:rFonts w:ascii="Times New Roman" w:hAnsi="Times New Roman" w:cs="Times New Roman"/>
          <w:lang w:val="en-GB"/>
        </w:rPr>
      </w:pPr>
    </w:p>
    <w:p w14:paraId="3E897E6B" w14:textId="77777777" w:rsidR="00545747" w:rsidRDefault="00545747" w:rsidP="00FD39AB">
      <w:pPr>
        <w:ind w:left="426" w:right="-46"/>
        <w:jc w:val="both"/>
        <w:rPr>
          <w:rFonts w:ascii="Times New Roman" w:hAnsi="Times New Roman" w:cs="Times New Roman"/>
          <w:lang w:val="en-GB"/>
        </w:rPr>
      </w:pPr>
    </w:p>
    <w:p w14:paraId="5D7990C9" w14:textId="77777777" w:rsidR="00545747" w:rsidRDefault="00545747" w:rsidP="00FD39AB">
      <w:pPr>
        <w:ind w:left="426" w:right="-46"/>
        <w:jc w:val="both"/>
        <w:rPr>
          <w:rFonts w:ascii="Times New Roman" w:hAnsi="Times New Roman" w:cs="Times New Roman"/>
          <w:lang w:val="en-GB"/>
        </w:rPr>
      </w:pPr>
    </w:p>
    <w:p w14:paraId="71640EAC" w14:textId="77777777" w:rsidR="00545747" w:rsidRDefault="00545747" w:rsidP="00FD39AB">
      <w:pPr>
        <w:ind w:left="426" w:right="-46"/>
        <w:jc w:val="both"/>
        <w:rPr>
          <w:rFonts w:ascii="Times New Roman" w:hAnsi="Times New Roman" w:cs="Times New Roman"/>
          <w:lang w:val="en-GB"/>
        </w:rPr>
      </w:pPr>
    </w:p>
    <w:p w14:paraId="116F1EB9" w14:textId="77777777" w:rsidR="00545747" w:rsidRDefault="00545747" w:rsidP="00FD39AB">
      <w:pPr>
        <w:ind w:left="426" w:right="-46"/>
        <w:jc w:val="both"/>
        <w:rPr>
          <w:rFonts w:ascii="Times New Roman" w:hAnsi="Times New Roman" w:cs="Times New Roman"/>
          <w:lang w:val="en-GB"/>
        </w:rPr>
      </w:pPr>
    </w:p>
    <w:p w14:paraId="146DF34F" w14:textId="77777777" w:rsidR="00545747" w:rsidRDefault="00545747" w:rsidP="00FD39AB">
      <w:pPr>
        <w:ind w:left="426" w:right="-46"/>
        <w:jc w:val="both"/>
        <w:rPr>
          <w:rFonts w:ascii="Times New Roman" w:hAnsi="Times New Roman" w:cs="Times New Roman"/>
          <w:lang w:val="en-GB"/>
        </w:rPr>
      </w:pPr>
    </w:p>
    <w:p w14:paraId="1D6223EF" w14:textId="77777777" w:rsidR="00545747" w:rsidRDefault="00545747" w:rsidP="00FD39AB">
      <w:pPr>
        <w:ind w:left="426" w:right="-46"/>
        <w:jc w:val="both"/>
        <w:rPr>
          <w:rFonts w:ascii="Times New Roman" w:hAnsi="Times New Roman" w:cs="Times New Roman"/>
          <w:lang w:val="en-GB"/>
        </w:rPr>
      </w:pPr>
    </w:p>
    <w:p w14:paraId="530F40D1" w14:textId="77777777" w:rsidR="00545747" w:rsidRDefault="00545747" w:rsidP="00FD39AB">
      <w:pPr>
        <w:ind w:left="426" w:right="-46"/>
        <w:jc w:val="both"/>
        <w:rPr>
          <w:rFonts w:ascii="Times New Roman" w:hAnsi="Times New Roman" w:cs="Times New Roman"/>
          <w:lang w:val="en-GB"/>
        </w:rPr>
      </w:pPr>
    </w:p>
    <w:p w14:paraId="40CE5B84" w14:textId="77777777" w:rsidR="00545747" w:rsidRDefault="00545747" w:rsidP="00FD39AB">
      <w:pPr>
        <w:ind w:left="426" w:right="-46"/>
        <w:jc w:val="both"/>
        <w:rPr>
          <w:rFonts w:ascii="Times New Roman" w:hAnsi="Times New Roman" w:cs="Times New Roman"/>
          <w:lang w:val="en-GB"/>
        </w:rPr>
      </w:pPr>
    </w:p>
    <w:p w14:paraId="6C26442D" w14:textId="77777777" w:rsidR="00545747" w:rsidRDefault="00545747" w:rsidP="00FD39AB">
      <w:pPr>
        <w:ind w:left="426" w:right="-46"/>
        <w:jc w:val="both"/>
        <w:rPr>
          <w:rFonts w:ascii="Times New Roman" w:hAnsi="Times New Roman" w:cs="Times New Roman"/>
          <w:lang w:val="en-GB"/>
        </w:rPr>
      </w:pPr>
    </w:p>
    <w:p w14:paraId="452623F4" w14:textId="77777777" w:rsidR="00545747" w:rsidRDefault="00545747" w:rsidP="00FD39AB">
      <w:pPr>
        <w:ind w:left="426" w:right="-46"/>
        <w:jc w:val="both"/>
        <w:rPr>
          <w:rFonts w:ascii="Times New Roman" w:hAnsi="Times New Roman" w:cs="Times New Roman"/>
          <w:lang w:val="en-GB"/>
        </w:rPr>
      </w:pPr>
    </w:p>
    <w:p w14:paraId="1D135C48" w14:textId="77777777" w:rsidR="00545747" w:rsidRDefault="00545747" w:rsidP="0084558A">
      <w:pPr>
        <w:ind w:right="-46"/>
        <w:jc w:val="both"/>
        <w:rPr>
          <w:rFonts w:ascii="Times New Roman" w:hAnsi="Times New Roman" w:cs="Times New Roman"/>
          <w:lang w:val="en-GB"/>
        </w:rPr>
      </w:pPr>
    </w:p>
    <w:p w14:paraId="34F2BFA6" w14:textId="433D73B0" w:rsidR="00545747" w:rsidRDefault="00A501EE" w:rsidP="00A501EE">
      <w:pPr>
        <w:ind w:left="-851"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278C11B7" wp14:editId="15CB0E2E">
            <wp:extent cx="6714709" cy="7772400"/>
            <wp:effectExtent l="0" t="0" r="381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66593" cy="7948208"/>
                    </a:xfrm>
                    <a:prstGeom prst="rect">
                      <a:avLst/>
                    </a:prstGeom>
                  </pic:spPr>
                </pic:pic>
              </a:graphicData>
            </a:graphic>
          </wp:inline>
        </w:drawing>
      </w:r>
    </w:p>
    <w:p w14:paraId="3A18DAE6" w14:textId="1C9C67BC" w:rsidR="00AD40C3" w:rsidRPr="00395AD3" w:rsidRDefault="00395AD3" w:rsidP="00395AD3">
      <w:pPr>
        <w:ind w:left="426" w:right="-46"/>
        <w:jc w:val="center"/>
        <w:rPr>
          <w:rFonts w:ascii="Times New Roman" w:hAnsi="Times New Roman" w:cs="Times New Roman"/>
          <w:b/>
          <w:bCs/>
          <w:lang w:val="en-GB"/>
        </w:rPr>
      </w:pPr>
      <w:r>
        <w:rPr>
          <w:rFonts w:ascii="Times New Roman" w:hAnsi="Times New Roman" w:cs="Times New Roman"/>
          <w:b/>
          <w:bCs/>
          <w:lang w:val="en-GB"/>
        </w:rPr>
        <w:t xml:space="preserve">Figure 5.3 </w:t>
      </w:r>
      <w:r w:rsidR="00C63478">
        <w:rPr>
          <w:rFonts w:ascii="Times New Roman" w:hAnsi="Times New Roman" w:cs="Times New Roman"/>
          <w:b/>
          <w:bCs/>
          <w:lang w:val="en-GB"/>
        </w:rPr>
        <w:t>Patient Login</w:t>
      </w:r>
      <w:r w:rsidR="00C01634">
        <w:rPr>
          <w:rFonts w:ascii="Times New Roman" w:hAnsi="Times New Roman" w:cs="Times New Roman"/>
          <w:b/>
          <w:bCs/>
          <w:lang w:val="en-GB"/>
        </w:rPr>
        <w:t>/SignIn</w:t>
      </w:r>
      <w:r w:rsidR="00C63478">
        <w:rPr>
          <w:rFonts w:ascii="Times New Roman" w:hAnsi="Times New Roman" w:cs="Times New Roman"/>
          <w:b/>
          <w:bCs/>
          <w:lang w:val="en-GB"/>
        </w:rPr>
        <w:t xml:space="preserve"> Page</w:t>
      </w:r>
    </w:p>
    <w:p w14:paraId="1D742F1E" w14:textId="77777777" w:rsidR="00AD40C3" w:rsidRDefault="00AD40C3" w:rsidP="00FD39AB">
      <w:pPr>
        <w:ind w:left="426" w:right="-46"/>
        <w:jc w:val="both"/>
        <w:rPr>
          <w:rFonts w:ascii="Times New Roman" w:hAnsi="Times New Roman" w:cs="Times New Roman"/>
          <w:lang w:val="en-GB"/>
        </w:rPr>
      </w:pPr>
    </w:p>
    <w:p w14:paraId="016791A7" w14:textId="14FB0616" w:rsidR="00442891" w:rsidRDefault="00442891" w:rsidP="00FD39AB">
      <w:pPr>
        <w:ind w:left="426" w:right="-46"/>
        <w:jc w:val="both"/>
        <w:rPr>
          <w:rFonts w:ascii="Times New Roman" w:hAnsi="Times New Roman" w:cs="Times New Roman"/>
          <w:lang w:val="en-GB"/>
        </w:rPr>
      </w:pPr>
      <w:r w:rsidRPr="00442891">
        <w:rPr>
          <w:rFonts w:ascii="Times New Roman" w:hAnsi="Times New Roman" w:cs="Times New Roman"/>
          <w:lang w:val="en-GB"/>
        </w:rPr>
        <w:t xml:space="preserve">This page displays the code for logging in and signing in patients. If the patients are new, he can make an account by clicking the </w:t>
      </w:r>
      <w:proofErr w:type="spellStart"/>
      <w:r w:rsidRPr="00442891">
        <w:rPr>
          <w:rFonts w:ascii="Times New Roman" w:hAnsi="Times New Roman" w:cs="Times New Roman"/>
          <w:lang w:val="en-GB"/>
        </w:rPr>
        <w:t>sigIn</w:t>
      </w:r>
      <w:proofErr w:type="spellEnd"/>
      <w:r w:rsidRPr="00442891">
        <w:rPr>
          <w:rFonts w:ascii="Times New Roman" w:hAnsi="Times New Roman" w:cs="Times New Roman"/>
          <w:lang w:val="en-GB"/>
        </w:rPr>
        <w:t xml:space="preserve"> button. If the patient is older, he can log in using the information entered before.</w:t>
      </w:r>
    </w:p>
    <w:p w14:paraId="3FE48ED8" w14:textId="502A71F8" w:rsidR="00557DD8" w:rsidRDefault="00B16F89" w:rsidP="00B16F89">
      <w:pPr>
        <w:ind w:left="-709"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3380F817" wp14:editId="35087080">
            <wp:extent cx="6916045" cy="7543800"/>
            <wp:effectExtent l="0" t="0" r="5715"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033430" cy="7671840"/>
                    </a:xfrm>
                    <a:prstGeom prst="rect">
                      <a:avLst/>
                    </a:prstGeom>
                  </pic:spPr>
                </pic:pic>
              </a:graphicData>
            </a:graphic>
          </wp:inline>
        </w:drawing>
      </w:r>
    </w:p>
    <w:p w14:paraId="551CBFFB" w14:textId="3744489A" w:rsidR="00264E16" w:rsidRPr="00C01634" w:rsidRDefault="00C01634" w:rsidP="00C01634">
      <w:pPr>
        <w:ind w:left="426" w:right="-46"/>
        <w:jc w:val="center"/>
        <w:rPr>
          <w:rFonts w:ascii="Times New Roman" w:hAnsi="Times New Roman" w:cs="Times New Roman"/>
          <w:b/>
          <w:bCs/>
          <w:lang w:val="en-GB"/>
        </w:rPr>
      </w:pPr>
      <w:r>
        <w:rPr>
          <w:rFonts w:ascii="Times New Roman" w:hAnsi="Times New Roman" w:cs="Times New Roman"/>
          <w:b/>
          <w:bCs/>
          <w:lang w:val="en-GB"/>
        </w:rPr>
        <w:t>Figure 5.4 Doctor Login/SignIn Page</w:t>
      </w:r>
    </w:p>
    <w:p w14:paraId="069975C1" w14:textId="77777777" w:rsidR="00264E16" w:rsidRDefault="00264E16" w:rsidP="00FD39AB">
      <w:pPr>
        <w:ind w:left="426" w:right="-46"/>
        <w:jc w:val="both"/>
        <w:rPr>
          <w:rFonts w:ascii="Times New Roman" w:hAnsi="Times New Roman" w:cs="Times New Roman"/>
          <w:lang w:val="en-GB"/>
        </w:rPr>
      </w:pPr>
    </w:p>
    <w:p w14:paraId="6AFC5B0F" w14:textId="14E4989A" w:rsidR="00264E16" w:rsidRDefault="00264E16" w:rsidP="00FD39AB">
      <w:pPr>
        <w:ind w:left="426" w:right="-46"/>
        <w:jc w:val="both"/>
        <w:rPr>
          <w:rFonts w:ascii="Times New Roman" w:hAnsi="Times New Roman" w:cs="Times New Roman"/>
          <w:lang w:val="en-GB"/>
        </w:rPr>
      </w:pPr>
    </w:p>
    <w:p w14:paraId="144AC23C" w14:textId="4C6A6C7B" w:rsidR="00184184" w:rsidRDefault="00184184" w:rsidP="00FD39AB">
      <w:pPr>
        <w:ind w:left="426" w:right="-46"/>
        <w:jc w:val="both"/>
        <w:rPr>
          <w:rFonts w:ascii="Times New Roman" w:hAnsi="Times New Roman" w:cs="Times New Roman"/>
          <w:lang w:val="en-GB"/>
        </w:rPr>
      </w:pPr>
      <w:r w:rsidRPr="00184184">
        <w:rPr>
          <w:rFonts w:ascii="Times New Roman" w:hAnsi="Times New Roman" w:cs="Times New Roman"/>
          <w:lang w:val="en-GB"/>
        </w:rPr>
        <w:t xml:space="preserve">This page shows the code for signing in and </w:t>
      </w:r>
      <w:proofErr w:type="spellStart"/>
      <w:r w:rsidRPr="00184184">
        <w:rPr>
          <w:rFonts w:ascii="Times New Roman" w:hAnsi="Times New Roman" w:cs="Times New Roman"/>
          <w:lang w:val="en-GB"/>
        </w:rPr>
        <w:t>sign</w:t>
      </w:r>
      <w:r w:rsidR="00676FB6">
        <w:rPr>
          <w:rFonts w:ascii="Times New Roman" w:hAnsi="Times New Roman" w:cs="Times New Roman"/>
          <w:lang w:val="en-GB"/>
        </w:rPr>
        <w:t>I</w:t>
      </w:r>
      <w:r w:rsidRPr="00184184">
        <w:rPr>
          <w:rFonts w:ascii="Times New Roman" w:hAnsi="Times New Roman" w:cs="Times New Roman"/>
          <w:lang w:val="en-GB"/>
        </w:rPr>
        <w:t>n</w:t>
      </w:r>
      <w:proofErr w:type="spellEnd"/>
      <w:r w:rsidRPr="00184184">
        <w:rPr>
          <w:rFonts w:ascii="Times New Roman" w:hAnsi="Times New Roman" w:cs="Times New Roman"/>
          <w:lang w:val="en-GB"/>
        </w:rPr>
        <w:t xml:space="preserve"> into specialist. On the off chance that the patients are new, they can make a record by tapping the </w:t>
      </w:r>
      <w:proofErr w:type="spellStart"/>
      <w:r w:rsidRPr="00184184">
        <w:rPr>
          <w:rFonts w:ascii="Times New Roman" w:hAnsi="Times New Roman" w:cs="Times New Roman"/>
          <w:lang w:val="en-GB"/>
        </w:rPr>
        <w:t>signIn</w:t>
      </w:r>
      <w:proofErr w:type="spellEnd"/>
      <w:r w:rsidRPr="00184184">
        <w:rPr>
          <w:rFonts w:ascii="Times New Roman" w:hAnsi="Times New Roman" w:cs="Times New Roman"/>
          <w:lang w:val="en-GB"/>
        </w:rPr>
        <w:t xml:space="preserve"> button. On the off chance that the patient is more established, he can sign in utilizing the data entered previously.</w:t>
      </w:r>
    </w:p>
    <w:p w14:paraId="7ADE7377" w14:textId="77777777" w:rsidR="00266822" w:rsidRDefault="00266822" w:rsidP="000414FC">
      <w:pPr>
        <w:ind w:right="-46"/>
        <w:jc w:val="both"/>
        <w:rPr>
          <w:rFonts w:ascii="Times New Roman" w:hAnsi="Times New Roman" w:cs="Times New Roman"/>
          <w:lang w:val="en-GB"/>
        </w:rPr>
      </w:pPr>
    </w:p>
    <w:p w14:paraId="09478275" w14:textId="369418E5" w:rsidR="00266822" w:rsidRDefault="007E0ECA" w:rsidP="007E0ECA">
      <w:pPr>
        <w:ind w:left="-851"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6A8BCEDF" wp14:editId="682ED151">
            <wp:extent cx="6997700" cy="7526867"/>
            <wp:effectExtent l="0" t="0" r="0" b="4445"/>
            <wp:docPr id="31" name="Picture 31"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computer screen capture&#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041961" cy="7574475"/>
                    </a:xfrm>
                    <a:prstGeom prst="rect">
                      <a:avLst/>
                    </a:prstGeom>
                  </pic:spPr>
                </pic:pic>
              </a:graphicData>
            </a:graphic>
          </wp:inline>
        </w:drawing>
      </w:r>
    </w:p>
    <w:p w14:paraId="043A0DEB" w14:textId="7F4BA2B6" w:rsidR="00266822" w:rsidRPr="00D72945" w:rsidRDefault="00D72945" w:rsidP="00D72945">
      <w:pPr>
        <w:ind w:left="426" w:right="-46"/>
        <w:jc w:val="center"/>
        <w:rPr>
          <w:rFonts w:ascii="Times New Roman" w:hAnsi="Times New Roman" w:cs="Times New Roman"/>
          <w:b/>
          <w:bCs/>
          <w:lang w:val="en-GB"/>
        </w:rPr>
      </w:pPr>
      <w:r w:rsidRPr="00D72945">
        <w:rPr>
          <w:rFonts w:ascii="Times New Roman" w:hAnsi="Times New Roman" w:cs="Times New Roman"/>
          <w:b/>
          <w:bCs/>
          <w:lang w:val="en-GB"/>
        </w:rPr>
        <w:t>Figure 5.5 Questions Page</w:t>
      </w:r>
    </w:p>
    <w:p w14:paraId="1A475204" w14:textId="77777777" w:rsidR="00A76706" w:rsidRDefault="00A76706" w:rsidP="007E0ECA">
      <w:pPr>
        <w:ind w:right="-46"/>
        <w:jc w:val="both"/>
        <w:rPr>
          <w:rFonts w:ascii="Times New Roman" w:hAnsi="Times New Roman" w:cs="Times New Roman"/>
          <w:lang w:val="en-GB"/>
        </w:rPr>
      </w:pPr>
    </w:p>
    <w:p w14:paraId="6476C4D9" w14:textId="721AE11E" w:rsidR="00A76706" w:rsidRDefault="00A76706" w:rsidP="00FD39AB">
      <w:pPr>
        <w:ind w:left="426" w:right="-46"/>
        <w:jc w:val="both"/>
        <w:rPr>
          <w:rFonts w:ascii="Times New Roman" w:hAnsi="Times New Roman" w:cs="Times New Roman"/>
          <w:lang w:val="en-GB"/>
        </w:rPr>
      </w:pPr>
    </w:p>
    <w:p w14:paraId="3339DEB3" w14:textId="02796BB9" w:rsidR="00B66348" w:rsidRDefault="00FA6E45" w:rsidP="00E809C5">
      <w:pPr>
        <w:ind w:left="426" w:right="-46"/>
        <w:jc w:val="both"/>
        <w:rPr>
          <w:rFonts w:ascii="Times New Roman" w:hAnsi="Times New Roman" w:cs="Times New Roman"/>
          <w:lang w:val="en-GB"/>
        </w:rPr>
      </w:pPr>
      <w:r w:rsidRPr="00FA6E45">
        <w:rPr>
          <w:rFonts w:ascii="Times New Roman" w:hAnsi="Times New Roman" w:cs="Times New Roman"/>
          <w:lang w:val="en-GB"/>
        </w:rPr>
        <w:t xml:space="preserve">The above-mentioned code depicts the coding for a query section. The patients are given a platform to type their questions regarding an appointment or any </w:t>
      </w:r>
      <w:proofErr w:type="gramStart"/>
      <w:r w:rsidRPr="00FA6E45">
        <w:rPr>
          <w:rFonts w:ascii="Times New Roman" w:hAnsi="Times New Roman" w:cs="Times New Roman"/>
          <w:lang w:val="en-GB"/>
        </w:rPr>
        <w:t>particular health</w:t>
      </w:r>
      <w:proofErr w:type="gramEnd"/>
      <w:r w:rsidRPr="00FA6E45">
        <w:rPr>
          <w:rFonts w:ascii="Times New Roman" w:hAnsi="Times New Roman" w:cs="Times New Roman"/>
          <w:lang w:val="en-GB"/>
        </w:rPr>
        <w:t xml:space="preserve"> condition etc and these questions will be displayed to the doctor so that they can give necessary solutions.</w:t>
      </w:r>
    </w:p>
    <w:p w14:paraId="7F8B1D39" w14:textId="1DDFDD77" w:rsidR="00BF207F" w:rsidRDefault="00BF207F" w:rsidP="00BF207F">
      <w:pPr>
        <w:ind w:left="-851"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303FCF89" wp14:editId="4FCEEC87">
            <wp:extent cx="6924675" cy="7687733"/>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979667" cy="7748784"/>
                    </a:xfrm>
                    <a:prstGeom prst="rect">
                      <a:avLst/>
                    </a:prstGeom>
                  </pic:spPr>
                </pic:pic>
              </a:graphicData>
            </a:graphic>
          </wp:inline>
        </w:drawing>
      </w:r>
    </w:p>
    <w:p w14:paraId="5BC5A7CE" w14:textId="4797286D" w:rsidR="00EF58EA" w:rsidRPr="005638E9" w:rsidRDefault="005638E9" w:rsidP="005638E9">
      <w:pPr>
        <w:ind w:left="426" w:right="-46"/>
        <w:jc w:val="center"/>
        <w:rPr>
          <w:rFonts w:ascii="Times New Roman" w:hAnsi="Times New Roman" w:cs="Times New Roman"/>
          <w:b/>
          <w:bCs/>
          <w:lang w:val="en-GB"/>
        </w:rPr>
      </w:pPr>
      <w:r w:rsidRPr="005638E9">
        <w:rPr>
          <w:rFonts w:ascii="Times New Roman" w:hAnsi="Times New Roman" w:cs="Times New Roman"/>
          <w:b/>
          <w:bCs/>
          <w:lang w:val="en-GB"/>
        </w:rPr>
        <w:t>Figure 5.6 Submit of Questions Page</w:t>
      </w:r>
    </w:p>
    <w:p w14:paraId="0E62EC87" w14:textId="4A0983F6" w:rsidR="00EF58EA" w:rsidRDefault="00EF58EA" w:rsidP="00FD39AB">
      <w:pPr>
        <w:ind w:left="426" w:right="-46"/>
        <w:jc w:val="both"/>
        <w:rPr>
          <w:rFonts w:ascii="Times New Roman" w:hAnsi="Times New Roman" w:cs="Times New Roman"/>
          <w:lang w:val="en-GB"/>
        </w:rPr>
      </w:pPr>
    </w:p>
    <w:p w14:paraId="1954896C" w14:textId="14C258E6" w:rsidR="003161A7" w:rsidRDefault="004419E4" w:rsidP="00EC59F4">
      <w:pPr>
        <w:ind w:left="426" w:right="-46"/>
        <w:jc w:val="both"/>
        <w:rPr>
          <w:rFonts w:ascii="Times New Roman" w:hAnsi="Times New Roman" w:cs="Times New Roman"/>
          <w:lang w:val="en-GB"/>
        </w:rPr>
      </w:pPr>
      <w:r w:rsidRPr="004419E4">
        <w:rPr>
          <w:rFonts w:ascii="Times New Roman" w:hAnsi="Times New Roman" w:cs="Times New Roman"/>
          <w:lang w:val="en-GB"/>
        </w:rPr>
        <w:t>The above-mentioned code illustrates the coding for analysing a patient's history using questions that the patient must respond. Patients are provided a platform to write their responses about their health status, any specific difficulties, and the answers are saved in the database once they hit the submit button.</w:t>
      </w:r>
    </w:p>
    <w:p w14:paraId="63A08EDE" w14:textId="1F0F1BF4" w:rsidR="00EF321C" w:rsidRDefault="00DF31D4" w:rsidP="00DF31D4">
      <w:pPr>
        <w:ind w:left="-851" w:right="-46"/>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21B025A0" wp14:editId="1F75E537">
            <wp:extent cx="7014733" cy="7738533"/>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62662" cy="7791407"/>
                    </a:xfrm>
                    <a:prstGeom prst="rect">
                      <a:avLst/>
                    </a:prstGeom>
                  </pic:spPr>
                </pic:pic>
              </a:graphicData>
            </a:graphic>
          </wp:inline>
        </w:drawing>
      </w:r>
    </w:p>
    <w:p w14:paraId="6D95CF24" w14:textId="057401FB" w:rsidR="00194555" w:rsidRPr="002B71D5" w:rsidRDefault="00C30EA6" w:rsidP="00C30EA6">
      <w:pPr>
        <w:ind w:left="426" w:right="-46"/>
        <w:jc w:val="center"/>
        <w:rPr>
          <w:rFonts w:ascii="Times New Roman" w:hAnsi="Times New Roman" w:cs="Times New Roman"/>
          <w:b/>
          <w:bCs/>
          <w:lang w:val="en-GB"/>
        </w:rPr>
      </w:pPr>
      <w:r w:rsidRPr="002B71D5">
        <w:rPr>
          <w:rFonts w:ascii="Times New Roman" w:hAnsi="Times New Roman" w:cs="Times New Roman"/>
          <w:b/>
          <w:bCs/>
          <w:lang w:val="en-GB"/>
        </w:rPr>
        <w:t xml:space="preserve">Figure 5.7 </w:t>
      </w:r>
      <w:r w:rsidR="005B6637">
        <w:rPr>
          <w:rFonts w:ascii="Times New Roman" w:hAnsi="Times New Roman" w:cs="Times New Roman"/>
          <w:b/>
          <w:bCs/>
          <w:lang w:val="en-GB"/>
        </w:rPr>
        <w:t>Question</w:t>
      </w:r>
      <w:r w:rsidR="00AD4407">
        <w:rPr>
          <w:rFonts w:ascii="Times New Roman" w:hAnsi="Times New Roman" w:cs="Times New Roman"/>
          <w:b/>
          <w:bCs/>
          <w:lang w:val="en-GB"/>
        </w:rPr>
        <w:t>s</w:t>
      </w:r>
      <w:r w:rsidR="005B6637">
        <w:rPr>
          <w:rFonts w:ascii="Times New Roman" w:hAnsi="Times New Roman" w:cs="Times New Roman"/>
          <w:b/>
          <w:bCs/>
          <w:lang w:val="en-GB"/>
        </w:rPr>
        <w:t xml:space="preserve"> Sharing Page</w:t>
      </w:r>
    </w:p>
    <w:p w14:paraId="3C5A2BFA" w14:textId="17FB80BA" w:rsidR="00194555" w:rsidRDefault="00194555" w:rsidP="00FD39AB">
      <w:pPr>
        <w:ind w:left="426" w:right="-46"/>
        <w:jc w:val="both"/>
        <w:rPr>
          <w:rFonts w:ascii="Times New Roman" w:hAnsi="Times New Roman" w:cs="Times New Roman"/>
          <w:lang w:val="en-GB"/>
        </w:rPr>
      </w:pPr>
    </w:p>
    <w:p w14:paraId="1CF2FA07" w14:textId="77777777" w:rsidR="00FF5B36" w:rsidRDefault="00FF5B36" w:rsidP="00161419">
      <w:pPr>
        <w:ind w:right="-46"/>
        <w:rPr>
          <w:rFonts w:ascii="Times New Roman" w:hAnsi="Times New Roman" w:cs="Times New Roman"/>
          <w:lang w:val="en-GB"/>
        </w:rPr>
      </w:pPr>
      <w:r w:rsidRPr="00FF5B36">
        <w:rPr>
          <w:rFonts w:ascii="Times New Roman" w:hAnsi="Times New Roman" w:cs="Times New Roman"/>
          <w:lang w:val="en-GB"/>
        </w:rPr>
        <w:t>Here the code illustrates that the answers of the patient stored in the database can be shared by the patient to the doctor and can be saved by the doctor for future reference.</w:t>
      </w:r>
    </w:p>
    <w:p w14:paraId="1D299863" w14:textId="77777777" w:rsidR="00FF5B36" w:rsidRDefault="00FF5B36" w:rsidP="00161419">
      <w:pPr>
        <w:ind w:right="-46"/>
        <w:rPr>
          <w:rFonts w:ascii="Times New Roman" w:hAnsi="Times New Roman" w:cs="Times New Roman"/>
          <w:lang w:val="en-GB"/>
        </w:rPr>
      </w:pPr>
    </w:p>
    <w:p w14:paraId="755258C3" w14:textId="306E93D1" w:rsidR="00161419" w:rsidRDefault="00161419" w:rsidP="00161419">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62341" behindDoc="0" locked="0" layoutInCell="1" allowOverlap="1" wp14:anchorId="2412AE59" wp14:editId="7BB747BF">
                <wp:simplePos x="0" y="0"/>
                <wp:positionH relativeFrom="column">
                  <wp:posOffset>-126749</wp:posOffset>
                </wp:positionH>
                <wp:positionV relativeFrom="paragraph">
                  <wp:posOffset>316871</wp:posOffset>
                </wp:positionV>
                <wp:extent cx="5884753" cy="45268"/>
                <wp:effectExtent l="0" t="0" r="20955" b="18415"/>
                <wp:wrapNone/>
                <wp:docPr id="34" name="Straight Connector 34"/>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920D4F" id="Straight Connector 34" o:spid="_x0000_s1026" style="position:absolute;flip:y;z-index:251662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" strokecolor="#d8d8d8 [2732]" strokeweight=".5pt">
                <v:stroke joinstyle="miter"/>
              </v:line>
            </w:pict>
          </mc:Fallback>
        </mc:AlternateContent>
      </w:r>
      <w:r>
        <w:rPr>
          <w:b/>
          <w:bCs/>
          <w:sz w:val="36"/>
          <w:szCs w:val="36"/>
          <w:lang w:val="en-GB"/>
        </w:rPr>
        <w:t xml:space="preserve">Chapter </w:t>
      </w:r>
      <w:r w:rsidR="00044696">
        <w:rPr>
          <w:b/>
          <w:bCs/>
          <w:sz w:val="36"/>
          <w:szCs w:val="36"/>
          <w:lang w:val="en-GB"/>
        </w:rPr>
        <w:t>6</w:t>
      </w:r>
      <w:r>
        <w:rPr>
          <w:b/>
          <w:bCs/>
          <w:sz w:val="36"/>
          <w:szCs w:val="36"/>
          <w:lang w:val="en-GB"/>
        </w:rPr>
        <w:t xml:space="preserve">. </w:t>
      </w:r>
      <w:r w:rsidR="0045598E">
        <w:rPr>
          <w:b/>
          <w:bCs/>
          <w:sz w:val="36"/>
          <w:szCs w:val="36"/>
          <w:lang w:val="en-GB"/>
        </w:rPr>
        <w:t>Testing</w:t>
      </w:r>
      <w:r>
        <w:rPr>
          <w:b/>
          <w:bCs/>
          <w:sz w:val="36"/>
          <w:szCs w:val="36"/>
          <w:lang w:val="en-GB"/>
        </w:rPr>
        <w:t xml:space="preserve"> and </w:t>
      </w:r>
      <w:r w:rsidR="0045598E">
        <w:rPr>
          <w:b/>
          <w:bCs/>
          <w:sz w:val="36"/>
          <w:szCs w:val="36"/>
          <w:lang w:val="en-GB"/>
        </w:rPr>
        <w:t>Evolution</w:t>
      </w:r>
    </w:p>
    <w:p w14:paraId="73242D38" w14:textId="77777777" w:rsidR="00161419" w:rsidRDefault="00161419" w:rsidP="00161419">
      <w:pPr>
        <w:ind w:right="-46"/>
        <w:rPr>
          <w:b/>
          <w:bCs/>
          <w:sz w:val="36"/>
          <w:szCs w:val="36"/>
          <w:lang w:val="en-GB"/>
        </w:rPr>
      </w:pPr>
    </w:p>
    <w:p w14:paraId="4DE7AB43" w14:textId="77777777" w:rsidR="00161419" w:rsidRDefault="00161419" w:rsidP="00161419">
      <w:pPr>
        <w:ind w:right="-46"/>
        <w:rPr>
          <w:b/>
          <w:bCs/>
          <w:sz w:val="36"/>
          <w:szCs w:val="36"/>
          <w:lang w:val="en-GB"/>
        </w:rPr>
      </w:pPr>
    </w:p>
    <w:p w14:paraId="4BA21529" w14:textId="77777777" w:rsidR="00161419" w:rsidRDefault="00161419" w:rsidP="00161419">
      <w:pPr>
        <w:ind w:right="-46"/>
        <w:jc w:val="both"/>
        <w:rPr>
          <w:rFonts w:ascii="Times New Roman" w:hAnsi="Times New Roman" w:cs="Times New Roman"/>
          <w:b/>
          <w:bCs/>
          <w:lang w:val="en-GB"/>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4300"/>
      </w:tblGrid>
      <w:tr w:rsidR="00C95CE4" w14:paraId="785B713F" w14:textId="77777777" w:rsidTr="00870252">
        <w:trPr>
          <w:trHeight w:val="8985"/>
        </w:trPr>
        <w:tc>
          <w:tcPr>
            <w:tcW w:w="4295" w:type="dxa"/>
          </w:tcPr>
          <w:p w14:paraId="0B5125A7" w14:textId="18024C6F" w:rsidR="00C95CE4" w:rsidRDefault="00C95CE4" w:rsidP="00FD39AB">
            <w:pPr>
              <w:ind w:right="-46"/>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2B3AF5C6" wp14:editId="66533879">
                  <wp:extent cx="2628900" cy="5842093"/>
                  <wp:effectExtent l="0" t="0" r="0" b="0"/>
                  <wp:docPr id="38" name="Picture 38"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funnel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6575" cy="5881371"/>
                          </a:xfrm>
                          <a:prstGeom prst="rect">
                            <a:avLst/>
                          </a:prstGeom>
                        </pic:spPr>
                      </pic:pic>
                    </a:graphicData>
                  </a:graphic>
                </wp:inline>
              </w:drawing>
            </w:r>
          </w:p>
        </w:tc>
        <w:tc>
          <w:tcPr>
            <w:tcW w:w="4295" w:type="dxa"/>
          </w:tcPr>
          <w:p w14:paraId="431E3170" w14:textId="1FCD7A3B" w:rsidR="00C95CE4" w:rsidRDefault="00C95CE4" w:rsidP="00FD39AB">
            <w:pPr>
              <w:ind w:right="-46"/>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28D6E60D" wp14:editId="05FEC30A">
                  <wp:extent cx="2628858" cy="5842000"/>
                  <wp:effectExtent l="0" t="0" r="635" b="0"/>
                  <wp:docPr id="39" name="Picture 39"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funnel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44182" cy="5876055"/>
                          </a:xfrm>
                          <a:prstGeom prst="rect">
                            <a:avLst/>
                          </a:prstGeom>
                        </pic:spPr>
                      </pic:pic>
                    </a:graphicData>
                  </a:graphic>
                </wp:inline>
              </w:drawing>
            </w:r>
          </w:p>
        </w:tc>
      </w:tr>
    </w:tbl>
    <w:p w14:paraId="58DCF5EE" w14:textId="77777777" w:rsidR="00870252" w:rsidRDefault="00870252" w:rsidP="00870252">
      <w:pPr>
        <w:ind w:right="-46"/>
        <w:jc w:val="center"/>
        <w:rPr>
          <w:rFonts w:ascii="Times New Roman" w:hAnsi="Times New Roman" w:cs="Times New Roman"/>
          <w:b/>
          <w:bCs/>
          <w:noProof/>
          <w:lang w:val="en-GB"/>
        </w:rPr>
      </w:pPr>
    </w:p>
    <w:p w14:paraId="14E9BD5D" w14:textId="6712D75D" w:rsidR="00870252" w:rsidRPr="00870252" w:rsidRDefault="00870252" w:rsidP="00870252">
      <w:pPr>
        <w:ind w:right="-46"/>
        <w:jc w:val="center"/>
        <w:rPr>
          <w:rFonts w:ascii="Times New Roman" w:hAnsi="Times New Roman" w:cs="Times New Roman"/>
          <w:b/>
          <w:bCs/>
          <w:noProof/>
          <w:lang w:val="en-GB"/>
        </w:rPr>
      </w:pPr>
      <w:r>
        <w:rPr>
          <w:rFonts w:ascii="Times New Roman" w:hAnsi="Times New Roman" w:cs="Times New Roman"/>
          <w:b/>
          <w:bCs/>
          <w:noProof/>
          <w:lang w:val="en-GB"/>
        </w:rPr>
        <w:t>Figure 6.1 Testing-1</w:t>
      </w:r>
    </w:p>
    <w:p w14:paraId="7847DCDA" w14:textId="45693C52" w:rsidR="00161419" w:rsidRDefault="00161419" w:rsidP="00FD39AB">
      <w:pPr>
        <w:ind w:left="426" w:right="-46"/>
        <w:jc w:val="both"/>
        <w:rPr>
          <w:rFonts w:ascii="Times New Roman" w:hAnsi="Times New Roman" w:cs="Times New Roman"/>
          <w:lang w:val="en-GB"/>
        </w:rPr>
      </w:pPr>
    </w:p>
    <w:p w14:paraId="3DF2C55B" w14:textId="75BF3F0F" w:rsidR="0078351A" w:rsidRDefault="0078351A" w:rsidP="00FD39AB">
      <w:pPr>
        <w:ind w:left="426" w:right="-46"/>
        <w:jc w:val="both"/>
        <w:rPr>
          <w:rFonts w:ascii="Times New Roman" w:hAnsi="Times New Roman" w:cs="Times New Roman"/>
          <w:lang w:val="en-GB"/>
        </w:rPr>
      </w:pPr>
    </w:p>
    <w:p w14:paraId="54BBA032" w14:textId="5A2B2F7B" w:rsidR="00D63CC6" w:rsidRDefault="00D63CC6" w:rsidP="00FD39AB">
      <w:pPr>
        <w:ind w:left="426" w:right="-46"/>
        <w:jc w:val="both"/>
        <w:rPr>
          <w:rFonts w:ascii="Times New Roman" w:hAnsi="Times New Roman" w:cs="Times New Roman"/>
          <w:lang w:val="en-GB"/>
        </w:rPr>
      </w:pPr>
      <w:r w:rsidRPr="00D63CC6">
        <w:rPr>
          <w:rFonts w:ascii="Times New Roman" w:hAnsi="Times New Roman" w:cs="Times New Roman"/>
          <w:lang w:val="en-GB"/>
        </w:rPr>
        <w:t>The photo represents the log in button for patient as well as doctor for starting the application, this feature is for the individuals already having an account. Whereas, for new users a signup button is available.</w:t>
      </w:r>
    </w:p>
    <w:p w14:paraId="126A51D1" w14:textId="77777777" w:rsidR="00161419" w:rsidRDefault="00161419" w:rsidP="00FD39AB">
      <w:pPr>
        <w:ind w:left="426" w:right="-46"/>
        <w:jc w:val="both"/>
        <w:rPr>
          <w:rFonts w:ascii="Times New Roman" w:hAnsi="Times New Roman" w:cs="Times New Roman"/>
          <w:lang w:val="en-GB"/>
        </w:rPr>
      </w:pPr>
    </w:p>
    <w:p w14:paraId="6394DCCE" w14:textId="77777777" w:rsidR="00161419" w:rsidRDefault="00161419" w:rsidP="00FD39AB">
      <w:pPr>
        <w:ind w:left="426" w:right="-46"/>
        <w:jc w:val="both"/>
        <w:rPr>
          <w:rFonts w:ascii="Times New Roman" w:hAnsi="Times New Roman" w:cs="Times New Roman"/>
          <w:lang w:val="en-GB"/>
        </w:rPr>
      </w:pPr>
    </w:p>
    <w:p w14:paraId="35B303D5" w14:textId="77777777" w:rsidR="00161419" w:rsidRDefault="00161419" w:rsidP="00FD39AB">
      <w:pPr>
        <w:ind w:left="426" w:right="-46"/>
        <w:jc w:val="both"/>
        <w:rPr>
          <w:rFonts w:ascii="Times New Roman" w:hAnsi="Times New Roman" w:cs="Times New Roman"/>
          <w:lang w:val="en-GB"/>
        </w:rPr>
      </w:pPr>
    </w:p>
    <w:p w14:paraId="308EB42E" w14:textId="77777777" w:rsidR="00161419" w:rsidRDefault="00161419" w:rsidP="00FD39AB">
      <w:pPr>
        <w:ind w:left="426" w:right="-46"/>
        <w:jc w:val="both"/>
        <w:rPr>
          <w:rFonts w:ascii="Times New Roman" w:hAnsi="Times New Roman" w:cs="Times New Roman"/>
          <w:lang w:val="en-GB"/>
        </w:rPr>
      </w:pPr>
    </w:p>
    <w:p w14:paraId="2388CE64" w14:textId="77777777" w:rsidR="00161419" w:rsidRDefault="00161419" w:rsidP="00FD39AB">
      <w:pPr>
        <w:ind w:left="426" w:right="-46"/>
        <w:jc w:val="both"/>
        <w:rPr>
          <w:rFonts w:ascii="Times New Roman" w:hAnsi="Times New Roman" w:cs="Times New Roman"/>
          <w:lang w:val="en-GB"/>
        </w:rPr>
      </w:pPr>
    </w:p>
    <w:p w14:paraId="2D5FCBB6" w14:textId="77777777" w:rsidR="00161419" w:rsidRDefault="00161419" w:rsidP="00FD39AB">
      <w:pPr>
        <w:ind w:left="426" w:right="-46"/>
        <w:jc w:val="both"/>
        <w:rPr>
          <w:rFonts w:ascii="Times New Roman" w:hAnsi="Times New Roman" w:cs="Times New Roman"/>
          <w:lang w:val="en-GB"/>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4300"/>
      </w:tblGrid>
      <w:tr w:rsidR="003010F7" w14:paraId="75AD2BF4" w14:textId="77777777" w:rsidTr="00E968D9">
        <w:tc>
          <w:tcPr>
            <w:tcW w:w="4508" w:type="dxa"/>
          </w:tcPr>
          <w:p w14:paraId="0556D582" w14:textId="29FF4652" w:rsidR="003010F7" w:rsidRDefault="003010F7" w:rsidP="00FD39AB">
            <w:pPr>
              <w:ind w:right="-46"/>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413987F6" wp14:editId="31AA9E15">
                  <wp:extent cx="2552700" cy="5672757"/>
                  <wp:effectExtent l="0" t="0" r="0" b="4445"/>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69695" cy="5710524"/>
                          </a:xfrm>
                          <a:prstGeom prst="rect">
                            <a:avLst/>
                          </a:prstGeom>
                        </pic:spPr>
                      </pic:pic>
                    </a:graphicData>
                  </a:graphic>
                </wp:inline>
              </w:drawing>
            </w:r>
          </w:p>
        </w:tc>
        <w:tc>
          <w:tcPr>
            <w:tcW w:w="4508" w:type="dxa"/>
          </w:tcPr>
          <w:p w14:paraId="6F499A31" w14:textId="22C153AE" w:rsidR="003010F7" w:rsidRDefault="003010F7" w:rsidP="00FD39AB">
            <w:pPr>
              <w:ind w:right="-46"/>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6DB3FB52" wp14:editId="7FB09ED1">
                  <wp:extent cx="2552564" cy="5672455"/>
                  <wp:effectExtent l="0" t="0" r="635" b="4445"/>
                  <wp:docPr id="41" name="Picture 4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Word&#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75067" cy="5722463"/>
                          </a:xfrm>
                          <a:prstGeom prst="rect">
                            <a:avLst/>
                          </a:prstGeom>
                        </pic:spPr>
                      </pic:pic>
                    </a:graphicData>
                  </a:graphic>
                </wp:inline>
              </w:drawing>
            </w:r>
          </w:p>
        </w:tc>
      </w:tr>
    </w:tbl>
    <w:p w14:paraId="376F1CFA" w14:textId="77777777" w:rsidR="00161419" w:rsidRDefault="00161419" w:rsidP="00FD39AB">
      <w:pPr>
        <w:ind w:left="426" w:right="-46"/>
        <w:jc w:val="both"/>
        <w:rPr>
          <w:rFonts w:ascii="Times New Roman" w:hAnsi="Times New Roman" w:cs="Times New Roman"/>
          <w:lang w:val="en-GB"/>
        </w:rPr>
      </w:pPr>
    </w:p>
    <w:p w14:paraId="6305D5CB" w14:textId="27ACD18B" w:rsidR="00161419" w:rsidRPr="00A948D2" w:rsidRDefault="00E968D9" w:rsidP="00E968D9">
      <w:pPr>
        <w:ind w:left="426" w:right="-46"/>
        <w:jc w:val="center"/>
        <w:rPr>
          <w:rFonts w:ascii="Times New Roman" w:hAnsi="Times New Roman" w:cs="Times New Roman"/>
          <w:b/>
          <w:bCs/>
          <w:lang w:val="en-GB"/>
        </w:rPr>
      </w:pPr>
      <w:r w:rsidRPr="00A948D2">
        <w:rPr>
          <w:rFonts w:ascii="Times New Roman" w:hAnsi="Times New Roman" w:cs="Times New Roman"/>
          <w:b/>
          <w:bCs/>
          <w:lang w:val="en-GB"/>
        </w:rPr>
        <w:t>Figure 6.2 Testing-2</w:t>
      </w:r>
    </w:p>
    <w:p w14:paraId="61C8B950" w14:textId="77777777" w:rsidR="00161419" w:rsidRDefault="00161419" w:rsidP="00FD39AB">
      <w:pPr>
        <w:ind w:left="426" w:right="-46"/>
        <w:jc w:val="both"/>
        <w:rPr>
          <w:rFonts w:ascii="Times New Roman" w:hAnsi="Times New Roman" w:cs="Times New Roman"/>
          <w:lang w:val="en-GB"/>
        </w:rPr>
      </w:pPr>
    </w:p>
    <w:p w14:paraId="25324009" w14:textId="77777777" w:rsidR="00161419" w:rsidRDefault="00161419" w:rsidP="00FD39AB">
      <w:pPr>
        <w:ind w:left="426" w:right="-46"/>
        <w:jc w:val="both"/>
        <w:rPr>
          <w:rFonts w:ascii="Times New Roman" w:hAnsi="Times New Roman" w:cs="Times New Roman"/>
          <w:lang w:val="en-GB"/>
        </w:rPr>
      </w:pPr>
    </w:p>
    <w:p w14:paraId="68B314F7" w14:textId="77777777" w:rsidR="00604BED" w:rsidRDefault="00604BED" w:rsidP="00FD39AB">
      <w:pPr>
        <w:ind w:left="426" w:right="-46"/>
        <w:jc w:val="both"/>
        <w:rPr>
          <w:rFonts w:ascii="Times New Roman" w:hAnsi="Times New Roman" w:cs="Times New Roman"/>
          <w:lang w:val="en-GB"/>
        </w:rPr>
      </w:pPr>
    </w:p>
    <w:p w14:paraId="11CDE432" w14:textId="77777777" w:rsidR="00F504EB" w:rsidRPr="00F504EB" w:rsidRDefault="00F504EB" w:rsidP="00F504EB">
      <w:pPr>
        <w:ind w:left="426" w:right="-46"/>
        <w:jc w:val="both"/>
        <w:rPr>
          <w:rFonts w:ascii="Times New Roman" w:hAnsi="Times New Roman" w:cs="Times New Roman"/>
          <w:lang w:val="en-GB"/>
        </w:rPr>
      </w:pPr>
      <w:r w:rsidRPr="00F504EB">
        <w:rPr>
          <w:rFonts w:ascii="Times New Roman" w:hAnsi="Times New Roman" w:cs="Times New Roman"/>
          <w:lang w:val="en-GB"/>
        </w:rPr>
        <w:t>The left corner in the picture depicts a patients logged in page which consists of their form. Here, there are three features available for the patient.</w:t>
      </w:r>
    </w:p>
    <w:p w14:paraId="22B7FCF3" w14:textId="77777777" w:rsidR="00F504EB" w:rsidRPr="00F504EB" w:rsidRDefault="00F504EB" w:rsidP="00F504EB">
      <w:pPr>
        <w:ind w:left="426" w:right="-46"/>
        <w:jc w:val="both"/>
        <w:rPr>
          <w:rFonts w:ascii="Times New Roman" w:hAnsi="Times New Roman" w:cs="Times New Roman"/>
          <w:lang w:val="en-GB"/>
        </w:rPr>
      </w:pPr>
      <w:r w:rsidRPr="00F504EB">
        <w:rPr>
          <w:rFonts w:ascii="Times New Roman" w:hAnsi="Times New Roman" w:cs="Times New Roman"/>
          <w:lang w:val="en-GB"/>
        </w:rPr>
        <w:t>1) The patient can share their form through the share button.</w:t>
      </w:r>
    </w:p>
    <w:p w14:paraId="076FC541" w14:textId="77777777" w:rsidR="00F504EB" w:rsidRPr="00F504EB" w:rsidRDefault="00F504EB" w:rsidP="00F504EB">
      <w:pPr>
        <w:ind w:left="426" w:right="-46"/>
        <w:jc w:val="both"/>
        <w:rPr>
          <w:rFonts w:ascii="Times New Roman" w:hAnsi="Times New Roman" w:cs="Times New Roman"/>
          <w:lang w:val="en-GB"/>
        </w:rPr>
      </w:pPr>
      <w:r w:rsidRPr="00F504EB">
        <w:rPr>
          <w:rFonts w:ascii="Times New Roman" w:hAnsi="Times New Roman" w:cs="Times New Roman"/>
          <w:lang w:val="en-GB"/>
        </w:rPr>
        <w:t>2) The patient can view their response through the view response button.</w:t>
      </w:r>
    </w:p>
    <w:p w14:paraId="7F7F5495" w14:textId="65EF1352" w:rsidR="00161419" w:rsidRDefault="00F504EB" w:rsidP="00F504EB">
      <w:pPr>
        <w:ind w:left="426" w:right="-46"/>
        <w:jc w:val="both"/>
        <w:rPr>
          <w:rFonts w:ascii="Times New Roman" w:hAnsi="Times New Roman" w:cs="Times New Roman"/>
          <w:lang w:val="en-GB"/>
        </w:rPr>
      </w:pPr>
      <w:r w:rsidRPr="00F504EB">
        <w:rPr>
          <w:rFonts w:ascii="Times New Roman" w:hAnsi="Times New Roman" w:cs="Times New Roman"/>
          <w:lang w:val="en-GB"/>
        </w:rPr>
        <w:t>3) The delete button helps in deleting the data of patient.</w:t>
      </w:r>
    </w:p>
    <w:p w14:paraId="79C11D67" w14:textId="77777777" w:rsidR="00534B4E" w:rsidRDefault="00534B4E" w:rsidP="00F504EB">
      <w:pPr>
        <w:ind w:left="426" w:right="-46"/>
        <w:jc w:val="both"/>
        <w:rPr>
          <w:rFonts w:ascii="Times New Roman" w:hAnsi="Times New Roman" w:cs="Times New Roman"/>
          <w:lang w:val="en-GB"/>
        </w:rPr>
      </w:pPr>
    </w:p>
    <w:p w14:paraId="79666FD1" w14:textId="7FA4EEF7" w:rsidR="00534B4E" w:rsidRDefault="00534B4E" w:rsidP="00F504EB">
      <w:pPr>
        <w:ind w:left="426" w:right="-46"/>
        <w:jc w:val="both"/>
        <w:rPr>
          <w:rFonts w:ascii="Times New Roman" w:hAnsi="Times New Roman" w:cs="Times New Roman"/>
          <w:lang w:val="en-GB"/>
        </w:rPr>
      </w:pPr>
      <w:r w:rsidRPr="00534B4E">
        <w:rPr>
          <w:rFonts w:ascii="Times New Roman" w:hAnsi="Times New Roman" w:cs="Times New Roman"/>
          <w:lang w:val="en-GB"/>
        </w:rPr>
        <w:t>The picture on the right illustrates doctors logged in page where doctors can view the responses sent by the patients</w:t>
      </w:r>
    </w:p>
    <w:p w14:paraId="7AF7228F" w14:textId="77777777" w:rsidR="00161419" w:rsidRDefault="00161419" w:rsidP="00FD39AB">
      <w:pPr>
        <w:ind w:left="426" w:right="-46"/>
        <w:jc w:val="both"/>
        <w:rPr>
          <w:rFonts w:ascii="Times New Roman" w:hAnsi="Times New Roman" w:cs="Times New Roman"/>
          <w:lang w:val="en-GB"/>
        </w:rPr>
      </w:pPr>
    </w:p>
    <w:p w14:paraId="6D719B80" w14:textId="77777777" w:rsidR="00161419" w:rsidRDefault="00161419" w:rsidP="00FD39AB">
      <w:pPr>
        <w:ind w:left="426" w:right="-46"/>
        <w:jc w:val="both"/>
        <w:rPr>
          <w:rFonts w:ascii="Times New Roman" w:hAnsi="Times New Roman" w:cs="Times New Roman"/>
          <w:lang w:val="en-GB"/>
        </w:rPr>
      </w:pPr>
    </w:p>
    <w:p w14:paraId="53AFE2AB" w14:textId="77777777" w:rsidR="00161419" w:rsidRDefault="00161419" w:rsidP="00524E6F">
      <w:pPr>
        <w:ind w:right="-46"/>
        <w:jc w:val="both"/>
        <w:rPr>
          <w:rFonts w:ascii="Times New Roman" w:hAnsi="Times New Roman" w:cs="Times New Roman"/>
          <w:lang w:val="en-GB"/>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297"/>
      </w:tblGrid>
      <w:tr w:rsidR="00484D3E" w14:paraId="0791C9C9" w14:textId="77777777" w:rsidTr="004E5E76">
        <w:tc>
          <w:tcPr>
            <w:tcW w:w="4508" w:type="dxa"/>
          </w:tcPr>
          <w:p w14:paraId="608AE4FF" w14:textId="7F07A367" w:rsidR="00484D3E" w:rsidRDefault="00484D3E" w:rsidP="00484D3E">
            <w:pPr>
              <w:ind w:right="-46"/>
              <w:jc w:val="cente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6314B3E1" wp14:editId="7DD42874">
                  <wp:extent cx="1668753" cy="3708400"/>
                  <wp:effectExtent l="0" t="0" r="0"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691130" cy="3758128"/>
                          </a:xfrm>
                          <a:prstGeom prst="rect">
                            <a:avLst/>
                          </a:prstGeom>
                        </pic:spPr>
                      </pic:pic>
                    </a:graphicData>
                  </a:graphic>
                </wp:inline>
              </w:drawing>
            </w:r>
          </w:p>
        </w:tc>
        <w:tc>
          <w:tcPr>
            <w:tcW w:w="4508" w:type="dxa"/>
          </w:tcPr>
          <w:p w14:paraId="4B7FF975" w14:textId="0C9B7BC2" w:rsidR="00484D3E" w:rsidRDefault="00484D3E" w:rsidP="00484D3E">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43E78AE8" wp14:editId="63C00EAE">
                  <wp:extent cx="1638300" cy="3640726"/>
                  <wp:effectExtent l="0" t="0" r="0" b="444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49827" cy="3666341"/>
                          </a:xfrm>
                          <a:prstGeom prst="rect">
                            <a:avLst/>
                          </a:prstGeom>
                        </pic:spPr>
                      </pic:pic>
                    </a:graphicData>
                  </a:graphic>
                </wp:inline>
              </w:drawing>
            </w:r>
          </w:p>
        </w:tc>
      </w:tr>
      <w:tr w:rsidR="00484D3E" w14:paraId="34D67B9F" w14:textId="77777777" w:rsidTr="004E5E76">
        <w:tc>
          <w:tcPr>
            <w:tcW w:w="4508" w:type="dxa"/>
          </w:tcPr>
          <w:p w14:paraId="7EF6D40C" w14:textId="4C8574CA" w:rsidR="00484D3E" w:rsidRDefault="00484D3E" w:rsidP="00484D3E">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36DE44CC" wp14:editId="64CCA54D">
                  <wp:extent cx="1531595" cy="3403600"/>
                  <wp:effectExtent l="0" t="0" r="5715"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49331" cy="3443014"/>
                          </a:xfrm>
                          <a:prstGeom prst="rect">
                            <a:avLst/>
                          </a:prstGeom>
                        </pic:spPr>
                      </pic:pic>
                    </a:graphicData>
                  </a:graphic>
                </wp:inline>
              </w:drawing>
            </w:r>
          </w:p>
        </w:tc>
        <w:tc>
          <w:tcPr>
            <w:tcW w:w="4508" w:type="dxa"/>
          </w:tcPr>
          <w:p w14:paraId="5E31BAC2" w14:textId="6735A15D" w:rsidR="00484D3E" w:rsidRDefault="00484D3E" w:rsidP="00484D3E">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0F7C4A4D" wp14:editId="6EFEFCBB">
                  <wp:extent cx="1536700" cy="3414943"/>
                  <wp:effectExtent l="0" t="0" r="0" b="1905"/>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49706" cy="3443845"/>
                          </a:xfrm>
                          <a:prstGeom prst="rect">
                            <a:avLst/>
                          </a:prstGeom>
                        </pic:spPr>
                      </pic:pic>
                    </a:graphicData>
                  </a:graphic>
                </wp:inline>
              </w:drawing>
            </w:r>
          </w:p>
        </w:tc>
      </w:tr>
    </w:tbl>
    <w:p w14:paraId="01FF5937" w14:textId="38F094E4" w:rsidR="00161419" w:rsidRDefault="00AE266D" w:rsidP="00524E6F">
      <w:pPr>
        <w:ind w:right="-46"/>
        <w:jc w:val="center"/>
        <w:rPr>
          <w:rFonts w:ascii="Times New Roman" w:hAnsi="Times New Roman" w:cs="Times New Roman"/>
          <w:b/>
          <w:bCs/>
          <w:lang w:val="en-GB"/>
        </w:rPr>
      </w:pPr>
      <w:r w:rsidRPr="00AE266D">
        <w:rPr>
          <w:rFonts w:ascii="Times New Roman" w:hAnsi="Times New Roman" w:cs="Times New Roman"/>
          <w:b/>
          <w:bCs/>
          <w:lang w:val="en-GB"/>
        </w:rPr>
        <w:t>Figure 6.3 Testing-3</w:t>
      </w:r>
    </w:p>
    <w:p w14:paraId="1BAF80FF" w14:textId="77777777" w:rsidR="00932393" w:rsidRPr="00AE266D" w:rsidRDefault="00932393" w:rsidP="00524E6F">
      <w:pPr>
        <w:ind w:right="-46"/>
        <w:jc w:val="center"/>
        <w:rPr>
          <w:rFonts w:ascii="Times New Roman" w:hAnsi="Times New Roman" w:cs="Times New Roman"/>
          <w:b/>
          <w:bCs/>
          <w:lang w:val="en-GB"/>
        </w:rPr>
      </w:pPr>
    </w:p>
    <w:p w14:paraId="09A594FB" w14:textId="4455C71C" w:rsidR="00161419" w:rsidRDefault="00524E6F" w:rsidP="00F77C32">
      <w:pPr>
        <w:ind w:left="426" w:right="-46"/>
        <w:jc w:val="both"/>
        <w:rPr>
          <w:rFonts w:ascii="Times New Roman" w:hAnsi="Times New Roman" w:cs="Times New Roman"/>
          <w:lang w:val="en-GB"/>
        </w:rPr>
      </w:pPr>
      <w:r w:rsidRPr="00524E6F">
        <w:rPr>
          <w:rFonts w:ascii="Times New Roman" w:hAnsi="Times New Roman" w:cs="Times New Roman"/>
          <w:lang w:val="en-GB"/>
        </w:rPr>
        <w:t xml:space="preserve">This picture explains that when a patient logs in and clicks on new form then set of questions are displayed. There are 4 questions displayed per page. The patient can type their answer in the answer bar. The next button is used to take the cursor to the next question. The back button is used to go backwards to the previous question and back to home button is used to return to the main screen. The logout button is used to logout of the session. In some questions a special tab is available for mentioning the dates on which </w:t>
      </w:r>
      <w:r w:rsidR="00241369" w:rsidRPr="00524E6F">
        <w:rPr>
          <w:rFonts w:ascii="Times New Roman" w:hAnsi="Times New Roman" w:cs="Times New Roman"/>
          <w:lang w:val="en-GB"/>
        </w:rPr>
        <w:t>there</w:t>
      </w:r>
      <w:r w:rsidRPr="00524E6F">
        <w:rPr>
          <w:rFonts w:ascii="Times New Roman" w:hAnsi="Times New Roman" w:cs="Times New Roman"/>
          <w:lang w:val="en-GB"/>
        </w:rPr>
        <w:t xml:space="preserve"> was a change in their health condition.</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1"/>
        <w:gridCol w:w="4299"/>
      </w:tblGrid>
      <w:tr w:rsidR="00D87DC8" w14:paraId="1786B6FE" w14:textId="77777777" w:rsidTr="001F05FA">
        <w:tc>
          <w:tcPr>
            <w:tcW w:w="4508" w:type="dxa"/>
          </w:tcPr>
          <w:p w14:paraId="6568C30D" w14:textId="3D600195" w:rsidR="0096438E" w:rsidRDefault="0096438E" w:rsidP="0096438E">
            <w:pPr>
              <w:ind w:right="-46"/>
              <w:jc w:val="cente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27299649" wp14:editId="7A491FFE">
                  <wp:extent cx="1583030" cy="3517900"/>
                  <wp:effectExtent l="0" t="0" r="5080" b="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01446" cy="3558825"/>
                          </a:xfrm>
                          <a:prstGeom prst="rect">
                            <a:avLst/>
                          </a:prstGeom>
                        </pic:spPr>
                      </pic:pic>
                    </a:graphicData>
                  </a:graphic>
                </wp:inline>
              </w:drawing>
            </w:r>
          </w:p>
        </w:tc>
        <w:tc>
          <w:tcPr>
            <w:tcW w:w="4508" w:type="dxa"/>
          </w:tcPr>
          <w:p w14:paraId="7F0FADAD" w14:textId="33100D35" w:rsidR="0096438E" w:rsidRDefault="0096438E" w:rsidP="004D3CDC">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09D772F0" wp14:editId="5E30A7E3">
                  <wp:extent cx="1583029" cy="3517900"/>
                  <wp:effectExtent l="0" t="0" r="5080"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17941" cy="3595484"/>
                          </a:xfrm>
                          <a:prstGeom prst="rect">
                            <a:avLst/>
                          </a:prstGeom>
                        </pic:spPr>
                      </pic:pic>
                    </a:graphicData>
                  </a:graphic>
                </wp:inline>
              </w:drawing>
            </w:r>
          </w:p>
        </w:tc>
      </w:tr>
      <w:tr w:rsidR="00D87DC8" w14:paraId="34E21CE1" w14:textId="77777777" w:rsidTr="001F05FA">
        <w:tc>
          <w:tcPr>
            <w:tcW w:w="4508" w:type="dxa"/>
          </w:tcPr>
          <w:p w14:paraId="2626EC8A" w14:textId="22371CDD" w:rsidR="0096438E" w:rsidRDefault="00210067" w:rsidP="00210067">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375B17C3" wp14:editId="1D43FD47">
                  <wp:extent cx="1611604" cy="3581400"/>
                  <wp:effectExtent l="0" t="0" r="1905" b="0"/>
                  <wp:docPr id="51" name="Picture 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47406" cy="3660960"/>
                          </a:xfrm>
                          <a:prstGeom prst="rect">
                            <a:avLst/>
                          </a:prstGeom>
                        </pic:spPr>
                      </pic:pic>
                    </a:graphicData>
                  </a:graphic>
                </wp:inline>
              </w:drawing>
            </w:r>
          </w:p>
        </w:tc>
        <w:tc>
          <w:tcPr>
            <w:tcW w:w="4508" w:type="dxa"/>
          </w:tcPr>
          <w:p w14:paraId="3E4D41CD" w14:textId="44860D3E" w:rsidR="0096438E" w:rsidRDefault="000E1D36" w:rsidP="000E1D36">
            <w:pPr>
              <w:ind w:right="-46"/>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65B6D139" wp14:editId="79AAFDB6">
                  <wp:extent cx="1600200" cy="3556056"/>
                  <wp:effectExtent l="0" t="0" r="0" b="0"/>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28322" cy="3618550"/>
                          </a:xfrm>
                          <a:prstGeom prst="rect">
                            <a:avLst/>
                          </a:prstGeom>
                        </pic:spPr>
                      </pic:pic>
                    </a:graphicData>
                  </a:graphic>
                </wp:inline>
              </w:drawing>
            </w:r>
          </w:p>
        </w:tc>
      </w:tr>
    </w:tbl>
    <w:p w14:paraId="6C695909" w14:textId="77777777" w:rsidR="00161419" w:rsidRDefault="00161419" w:rsidP="006E602B">
      <w:pPr>
        <w:ind w:right="-46"/>
        <w:jc w:val="both"/>
        <w:rPr>
          <w:rFonts w:ascii="Times New Roman" w:hAnsi="Times New Roman" w:cs="Times New Roman"/>
          <w:lang w:val="en-GB"/>
        </w:rPr>
      </w:pPr>
    </w:p>
    <w:p w14:paraId="5CC08C16" w14:textId="243525DE" w:rsidR="00161419" w:rsidRDefault="001F66FF" w:rsidP="001F66FF">
      <w:pPr>
        <w:ind w:left="426" w:right="-46"/>
        <w:jc w:val="center"/>
        <w:rPr>
          <w:rFonts w:ascii="Times New Roman" w:hAnsi="Times New Roman" w:cs="Times New Roman"/>
          <w:b/>
          <w:bCs/>
          <w:lang w:val="en-GB"/>
        </w:rPr>
      </w:pPr>
      <w:r>
        <w:rPr>
          <w:rFonts w:ascii="Times New Roman" w:hAnsi="Times New Roman" w:cs="Times New Roman"/>
          <w:b/>
          <w:bCs/>
          <w:lang w:val="en-GB"/>
        </w:rPr>
        <w:t>Figure 6.4 Testing-4</w:t>
      </w:r>
    </w:p>
    <w:p w14:paraId="0B7347DA" w14:textId="77777777" w:rsidR="0005375D" w:rsidRPr="001F66FF" w:rsidRDefault="0005375D" w:rsidP="001F66FF">
      <w:pPr>
        <w:ind w:left="426" w:right="-46"/>
        <w:jc w:val="center"/>
        <w:rPr>
          <w:rFonts w:ascii="Times New Roman" w:hAnsi="Times New Roman" w:cs="Times New Roman"/>
          <w:b/>
          <w:bCs/>
          <w:lang w:val="en-GB"/>
        </w:rPr>
      </w:pPr>
    </w:p>
    <w:p w14:paraId="3A82EFCB" w14:textId="6C1D39DB" w:rsidR="00161419" w:rsidRDefault="0005375D" w:rsidP="003251DC">
      <w:pPr>
        <w:ind w:left="426" w:right="-46"/>
        <w:jc w:val="both"/>
        <w:rPr>
          <w:rFonts w:ascii="Times New Roman" w:hAnsi="Times New Roman" w:cs="Times New Roman"/>
          <w:lang w:val="en-GB"/>
        </w:rPr>
      </w:pPr>
      <w:r w:rsidRPr="0005375D">
        <w:rPr>
          <w:rFonts w:ascii="Times New Roman" w:hAnsi="Times New Roman" w:cs="Times New Roman"/>
          <w:lang w:val="en-GB"/>
        </w:rPr>
        <w:t>When a patient signs in and selects "new form," a series of questions appears. On each page, there are four questions. In the answer bar, the patient can input their response. The pointer is moved to the next question by pressing the next button. The back button returns you to the previous question, and the back to home button returns you to the main screen. To log out of a session, press the logout button. A separate tab is offered in some queries for indicating the dates on which their health status changed.</w:t>
      </w:r>
    </w:p>
    <w:p w14:paraId="514330B5" w14:textId="77777777" w:rsidR="00161419" w:rsidRDefault="00161419" w:rsidP="00FD39AB">
      <w:pPr>
        <w:ind w:left="426" w:right="-46"/>
        <w:jc w:val="both"/>
        <w:rPr>
          <w:rFonts w:ascii="Times New Roman" w:hAnsi="Times New Roman" w:cs="Times New Roman"/>
          <w:lang w:val="en-GB"/>
        </w:rPr>
      </w:pPr>
    </w:p>
    <w:p w14:paraId="3D07667A" w14:textId="77777777" w:rsidR="00194555" w:rsidRDefault="00194555" w:rsidP="00DF31D4">
      <w:pPr>
        <w:ind w:right="-46"/>
        <w:jc w:val="both"/>
        <w:rPr>
          <w:rFonts w:ascii="Times New Roman" w:hAnsi="Times New Roman" w:cs="Times New Roman"/>
          <w:lang w:val="en-GB"/>
        </w:rPr>
      </w:pPr>
    </w:p>
    <w:p w14:paraId="253B65CB" w14:textId="43B745EC" w:rsidR="00D87002" w:rsidRDefault="00FA0023" w:rsidP="00FA0023">
      <w:pPr>
        <w:ind w:right="-46"/>
        <w:jc w:val="center"/>
        <w:rPr>
          <w:b/>
          <w:bCs/>
          <w:sz w:val="36"/>
          <w:szCs w:val="36"/>
          <w:lang w:val="en-GB"/>
        </w:rPr>
      </w:pPr>
      <w:r>
        <w:rPr>
          <w:b/>
          <w:bCs/>
          <w:noProof/>
          <w:sz w:val="36"/>
          <w:szCs w:val="36"/>
          <w:lang w:val="en-GB"/>
        </w:rPr>
        <w:drawing>
          <wp:inline distT="0" distB="0" distL="0" distR="0" wp14:anchorId="69024F9D" wp14:editId="1B7CACC4">
            <wp:extent cx="2438400" cy="5418753"/>
            <wp:effectExtent l="0" t="0" r="0" b="444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53848" cy="5453083"/>
                    </a:xfrm>
                    <a:prstGeom prst="rect">
                      <a:avLst/>
                    </a:prstGeom>
                  </pic:spPr>
                </pic:pic>
              </a:graphicData>
            </a:graphic>
          </wp:inline>
        </w:drawing>
      </w:r>
    </w:p>
    <w:p w14:paraId="53756AE2" w14:textId="77777777" w:rsidR="00D87002" w:rsidRDefault="00D87002" w:rsidP="00A82913">
      <w:pPr>
        <w:ind w:right="-46"/>
        <w:rPr>
          <w:b/>
          <w:bCs/>
          <w:sz w:val="36"/>
          <w:szCs w:val="36"/>
          <w:lang w:val="en-GB"/>
        </w:rPr>
      </w:pPr>
    </w:p>
    <w:p w14:paraId="37BCD91A" w14:textId="77777777" w:rsidR="00D87002" w:rsidRDefault="00D87002" w:rsidP="00A82913">
      <w:pPr>
        <w:ind w:right="-46"/>
        <w:rPr>
          <w:b/>
          <w:bCs/>
          <w:sz w:val="36"/>
          <w:szCs w:val="36"/>
          <w:lang w:val="en-GB"/>
        </w:rPr>
      </w:pPr>
    </w:p>
    <w:p w14:paraId="019296C0" w14:textId="3F3740F4" w:rsidR="00D87002" w:rsidRPr="00F6662B" w:rsidRDefault="00F6662B" w:rsidP="00F6662B">
      <w:pPr>
        <w:ind w:right="-46"/>
        <w:jc w:val="center"/>
        <w:rPr>
          <w:rFonts w:ascii="Times New Roman" w:hAnsi="Times New Roman" w:cs="Times New Roman"/>
          <w:b/>
          <w:bCs/>
          <w:lang w:val="en-GB"/>
        </w:rPr>
      </w:pPr>
      <w:r>
        <w:rPr>
          <w:rFonts w:ascii="Times New Roman" w:hAnsi="Times New Roman" w:cs="Times New Roman"/>
          <w:b/>
          <w:bCs/>
          <w:lang w:val="en-GB"/>
        </w:rPr>
        <w:t>Figure 6.5 Testing-5</w:t>
      </w:r>
    </w:p>
    <w:p w14:paraId="324F10B9" w14:textId="52908634" w:rsidR="00D87002" w:rsidRDefault="00D87002" w:rsidP="00A82913">
      <w:pPr>
        <w:ind w:right="-46"/>
        <w:rPr>
          <w:rFonts w:ascii="Times New Roman" w:hAnsi="Times New Roman" w:cs="Times New Roman"/>
          <w:lang w:val="en-GB"/>
        </w:rPr>
      </w:pPr>
    </w:p>
    <w:p w14:paraId="043F0C66" w14:textId="52B011CC" w:rsidR="00EA2BE9" w:rsidRPr="00EA2BE9" w:rsidRDefault="00896DC8" w:rsidP="00A82913">
      <w:pPr>
        <w:ind w:right="-46"/>
        <w:rPr>
          <w:rFonts w:ascii="Times New Roman" w:hAnsi="Times New Roman" w:cs="Times New Roman"/>
          <w:lang w:val="en-GB"/>
        </w:rPr>
      </w:pPr>
      <w:r w:rsidRPr="00896DC8">
        <w:rPr>
          <w:rFonts w:ascii="Times New Roman" w:hAnsi="Times New Roman" w:cs="Times New Roman"/>
          <w:lang w:val="en-GB"/>
        </w:rPr>
        <w:t>The patient can share their answered form through this share form. The patient needs to share this to the doctor by typing the email address. The save button is used to save this response and the back to home button takes the person to the main page.</w:t>
      </w:r>
    </w:p>
    <w:p w14:paraId="4B0C115A" w14:textId="2710AD9C" w:rsidR="00D87002" w:rsidRPr="00FA0023" w:rsidRDefault="00D87002" w:rsidP="00A82913">
      <w:pPr>
        <w:ind w:right="-46"/>
        <w:rPr>
          <w:rFonts w:ascii="Times New Roman" w:hAnsi="Times New Roman" w:cs="Times New Roman"/>
          <w:lang w:val="en-GB"/>
        </w:rPr>
      </w:pPr>
    </w:p>
    <w:p w14:paraId="6370EE6D" w14:textId="77777777" w:rsidR="00D87002" w:rsidRDefault="00D87002" w:rsidP="00A82913">
      <w:pPr>
        <w:ind w:right="-46"/>
        <w:rPr>
          <w:b/>
          <w:bCs/>
          <w:sz w:val="36"/>
          <w:szCs w:val="36"/>
          <w:lang w:val="en-GB"/>
        </w:rPr>
      </w:pPr>
    </w:p>
    <w:p w14:paraId="2928175A" w14:textId="77777777" w:rsidR="00AF130F" w:rsidRDefault="00AF130F" w:rsidP="00A82913">
      <w:pPr>
        <w:ind w:right="-46"/>
        <w:rPr>
          <w:b/>
          <w:bCs/>
          <w:sz w:val="36"/>
          <w:szCs w:val="36"/>
          <w:lang w:val="en-GB"/>
        </w:rPr>
      </w:pPr>
    </w:p>
    <w:p w14:paraId="39761032" w14:textId="77777777" w:rsidR="00306991" w:rsidRDefault="00306991" w:rsidP="00A82913">
      <w:pPr>
        <w:ind w:right="-46"/>
        <w:rPr>
          <w:b/>
          <w:bCs/>
          <w:sz w:val="36"/>
          <w:szCs w:val="36"/>
          <w:lang w:val="en-GB"/>
        </w:rPr>
      </w:pPr>
    </w:p>
    <w:p w14:paraId="2EF2154D" w14:textId="77777777" w:rsidR="00306991" w:rsidRDefault="00306991" w:rsidP="00A82913">
      <w:pPr>
        <w:ind w:right="-46"/>
        <w:rPr>
          <w:b/>
          <w:bCs/>
          <w:sz w:val="36"/>
          <w:szCs w:val="36"/>
          <w:lang w:val="en-GB"/>
        </w:rPr>
      </w:pPr>
    </w:p>
    <w:p w14:paraId="3BD4AAA6" w14:textId="77777777" w:rsidR="00864F0C" w:rsidRDefault="00864F0C" w:rsidP="00A82913">
      <w:pPr>
        <w:ind w:right="-46"/>
        <w:rPr>
          <w:b/>
          <w:bCs/>
          <w:sz w:val="36"/>
          <w:szCs w:val="36"/>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23DF4" w14:paraId="31133C87" w14:textId="77777777" w:rsidTr="007E00F4">
        <w:tc>
          <w:tcPr>
            <w:tcW w:w="4508" w:type="dxa"/>
          </w:tcPr>
          <w:p w14:paraId="2F7753CC" w14:textId="5AA8BCC7" w:rsidR="00223DF4" w:rsidRDefault="00223DF4" w:rsidP="00223DF4">
            <w:pPr>
              <w:ind w:right="-46"/>
              <w:jc w:val="center"/>
              <w:rPr>
                <w:b/>
                <w:bCs/>
                <w:sz w:val="36"/>
                <w:szCs w:val="36"/>
                <w:lang w:val="en-GB"/>
              </w:rPr>
            </w:pPr>
            <w:r>
              <w:rPr>
                <w:b/>
                <w:bCs/>
                <w:noProof/>
                <w:sz w:val="36"/>
                <w:szCs w:val="36"/>
                <w:lang w:val="en-GB"/>
              </w:rPr>
              <w:lastRenderedPageBreak/>
              <w:drawing>
                <wp:inline distT="0" distB="0" distL="0" distR="0" wp14:anchorId="165F065F" wp14:editId="7822F5FA">
                  <wp:extent cx="2258170" cy="5018236"/>
                  <wp:effectExtent l="0" t="0" r="254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05579" cy="5123592"/>
                          </a:xfrm>
                          <a:prstGeom prst="rect">
                            <a:avLst/>
                          </a:prstGeom>
                        </pic:spPr>
                      </pic:pic>
                    </a:graphicData>
                  </a:graphic>
                </wp:inline>
              </w:drawing>
            </w:r>
          </w:p>
        </w:tc>
        <w:tc>
          <w:tcPr>
            <w:tcW w:w="4508" w:type="dxa"/>
          </w:tcPr>
          <w:p w14:paraId="0FD67355" w14:textId="674C30C1" w:rsidR="00223DF4" w:rsidRDefault="00223DF4" w:rsidP="00223DF4">
            <w:pPr>
              <w:ind w:right="-46"/>
              <w:jc w:val="center"/>
              <w:rPr>
                <w:b/>
                <w:bCs/>
                <w:sz w:val="36"/>
                <w:szCs w:val="36"/>
                <w:lang w:val="en-GB"/>
              </w:rPr>
            </w:pPr>
            <w:r>
              <w:rPr>
                <w:b/>
                <w:bCs/>
                <w:noProof/>
                <w:sz w:val="36"/>
                <w:szCs w:val="36"/>
                <w:lang w:val="en-GB"/>
              </w:rPr>
              <w:drawing>
                <wp:inline distT="0" distB="0" distL="0" distR="0" wp14:anchorId="70F7526C" wp14:editId="0101B71B">
                  <wp:extent cx="2257960" cy="5017770"/>
                  <wp:effectExtent l="0" t="0" r="3175" b="0"/>
                  <wp:docPr id="17" name="Picture 1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88021" cy="5084574"/>
                          </a:xfrm>
                          <a:prstGeom prst="rect">
                            <a:avLst/>
                          </a:prstGeom>
                        </pic:spPr>
                      </pic:pic>
                    </a:graphicData>
                  </a:graphic>
                </wp:inline>
              </w:drawing>
            </w:r>
          </w:p>
        </w:tc>
      </w:tr>
    </w:tbl>
    <w:p w14:paraId="40B3A616" w14:textId="0F03071B" w:rsidR="00A71767" w:rsidRDefault="00B303BC" w:rsidP="00B303BC">
      <w:pPr>
        <w:ind w:right="-46"/>
        <w:jc w:val="center"/>
        <w:rPr>
          <w:rFonts w:ascii="Times New Roman" w:hAnsi="Times New Roman" w:cs="Times New Roman"/>
          <w:b/>
          <w:bCs/>
          <w:lang w:val="en-GB"/>
        </w:rPr>
      </w:pPr>
      <w:r>
        <w:rPr>
          <w:rFonts w:ascii="Times New Roman" w:hAnsi="Times New Roman" w:cs="Times New Roman"/>
          <w:b/>
          <w:bCs/>
          <w:lang w:val="en-GB"/>
        </w:rPr>
        <w:t>Figure 6.6 Testing-6</w:t>
      </w:r>
    </w:p>
    <w:p w14:paraId="023462C7" w14:textId="2EBE0FEC" w:rsidR="004F0488" w:rsidRDefault="004F0488" w:rsidP="00B303BC">
      <w:pPr>
        <w:ind w:right="-46"/>
        <w:jc w:val="center"/>
        <w:rPr>
          <w:rFonts w:ascii="Times New Roman" w:hAnsi="Times New Roman" w:cs="Times New Roman"/>
          <w:b/>
          <w:bCs/>
          <w:lang w:val="en-GB"/>
        </w:rPr>
      </w:pPr>
    </w:p>
    <w:p w14:paraId="4C75A598" w14:textId="4FA984B2" w:rsidR="004F0488" w:rsidRPr="004F0488" w:rsidRDefault="005975FA" w:rsidP="004F0488">
      <w:pPr>
        <w:ind w:right="-46"/>
        <w:rPr>
          <w:rFonts w:ascii="Times New Roman" w:hAnsi="Times New Roman" w:cs="Times New Roman"/>
          <w:lang w:val="en-GB"/>
        </w:rPr>
      </w:pPr>
      <w:r w:rsidRPr="005975FA">
        <w:rPr>
          <w:rFonts w:ascii="Times New Roman" w:hAnsi="Times New Roman" w:cs="Times New Roman"/>
          <w:lang w:val="en-GB"/>
        </w:rPr>
        <w:t xml:space="preserve">The photo shows the doctors application screen where he/she can type comment in the comments till now section that is give advice on the questions answered by the patient. The next button is used to go to the next page. The back button is used to go to the home </w:t>
      </w:r>
      <w:r w:rsidRPr="005975FA">
        <w:rPr>
          <w:rFonts w:ascii="Times New Roman" w:hAnsi="Times New Roman" w:cs="Times New Roman"/>
          <w:lang w:val="en-GB"/>
        </w:rPr>
        <w:t>page.</w:t>
      </w:r>
      <w:r w:rsidRPr="005975FA">
        <w:rPr>
          <w:rFonts w:ascii="Times New Roman" w:hAnsi="Times New Roman" w:cs="Times New Roman"/>
          <w:lang w:val="en-GB"/>
        </w:rPr>
        <w:t xml:space="preserve"> The submit comment button submits the comments typed by the doctor.</w:t>
      </w:r>
    </w:p>
    <w:p w14:paraId="1F99333E" w14:textId="77777777" w:rsidR="00A71767" w:rsidRDefault="00A71767" w:rsidP="00A82913">
      <w:pPr>
        <w:ind w:right="-46"/>
        <w:rPr>
          <w:b/>
          <w:bCs/>
          <w:sz w:val="36"/>
          <w:szCs w:val="36"/>
          <w:lang w:val="en-GB"/>
        </w:rPr>
      </w:pPr>
    </w:p>
    <w:p w14:paraId="2CD0A11F" w14:textId="77777777" w:rsidR="00A71767" w:rsidRDefault="00A71767" w:rsidP="00A82913">
      <w:pPr>
        <w:ind w:right="-46"/>
        <w:rPr>
          <w:b/>
          <w:bCs/>
          <w:sz w:val="36"/>
          <w:szCs w:val="36"/>
          <w:lang w:val="en-GB"/>
        </w:rPr>
      </w:pPr>
    </w:p>
    <w:p w14:paraId="5D369708" w14:textId="77777777" w:rsidR="00A71767" w:rsidRDefault="00A71767" w:rsidP="00A82913">
      <w:pPr>
        <w:ind w:right="-46"/>
        <w:rPr>
          <w:b/>
          <w:bCs/>
          <w:sz w:val="36"/>
          <w:szCs w:val="36"/>
          <w:lang w:val="en-GB"/>
        </w:rPr>
      </w:pPr>
    </w:p>
    <w:p w14:paraId="2E7138E2" w14:textId="77777777" w:rsidR="00A71767" w:rsidRDefault="00A71767" w:rsidP="00A82913">
      <w:pPr>
        <w:ind w:right="-46"/>
        <w:rPr>
          <w:b/>
          <w:bCs/>
          <w:sz w:val="36"/>
          <w:szCs w:val="36"/>
          <w:lang w:val="en-GB"/>
        </w:rPr>
      </w:pPr>
    </w:p>
    <w:p w14:paraId="3E3D317C" w14:textId="77777777" w:rsidR="00A71767" w:rsidRDefault="00A71767" w:rsidP="00A82913">
      <w:pPr>
        <w:ind w:right="-46"/>
        <w:rPr>
          <w:b/>
          <w:bCs/>
          <w:sz w:val="36"/>
          <w:szCs w:val="36"/>
          <w:lang w:val="en-GB"/>
        </w:rPr>
      </w:pPr>
    </w:p>
    <w:p w14:paraId="3837DB62" w14:textId="77777777" w:rsidR="00A71767" w:rsidRDefault="00A71767" w:rsidP="00A82913">
      <w:pPr>
        <w:ind w:right="-46"/>
        <w:rPr>
          <w:b/>
          <w:bCs/>
          <w:sz w:val="36"/>
          <w:szCs w:val="36"/>
          <w:lang w:val="en-GB"/>
        </w:rPr>
      </w:pPr>
    </w:p>
    <w:p w14:paraId="4CEADC28" w14:textId="77777777" w:rsidR="00A71767" w:rsidRDefault="00A71767" w:rsidP="00A82913">
      <w:pPr>
        <w:ind w:right="-46"/>
        <w:rPr>
          <w:b/>
          <w:bCs/>
          <w:sz w:val="36"/>
          <w:szCs w:val="36"/>
          <w:lang w:val="en-GB"/>
        </w:rPr>
      </w:pPr>
    </w:p>
    <w:p w14:paraId="2C432640" w14:textId="77777777" w:rsidR="00A71767" w:rsidRDefault="00A71767" w:rsidP="00A82913">
      <w:pPr>
        <w:ind w:right="-46"/>
        <w:rPr>
          <w:b/>
          <w:bCs/>
          <w:sz w:val="36"/>
          <w:szCs w:val="36"/>
          <w:lang w:val="en-GB"/>
        </w:rPr>
      </w:pPr>
    </w:p>
    <w:p w14:paraId="7387F540" w14:textId="77777777" w:rsidR="00A71767" w:rsidRDefault="00A71767" w:rsidP="00A82913">
      <w:pPr>
        <w:ind w:right="-46"/>
        <w:rPr>
          <w:b/>
          <w:bCs/>
          <w:sz w:val="36"/>
          <w:szCs w:val="36"/>
          <w:lang w:val="en-GB"/>
        </w:rPr>
      </w:pPr>
    </w:p>
    <w:p w14:paraId="20B28C18" w14:textId="77777777" w:rsidR="00A71767" w:rsidRDefault="00A71767" w:rsidP="00A82913">
      <w:pPr>
        <w:ind w:right="-46"/>
        <w:rPr>
          <w:b/>
          <w:bCs/>
          <w:sz w:val="36"/>
          <w:szCs w:val="36"/>
          <w:lang w:val="en-GB"/>
        </w:rPr>
      </w:pPr>
    </w:p>
    <w:p w14:paraId="7166E152" w14:textId="30C56B4F" w:rsidR="00A82913" w:rsidRDefault="00A82913" w:rsidP="00A82913">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60293" behindDoc="0" locked="0" layoutInCell="1" allowOverlap="1" wp14:anchorId="014FB05E" wp14:editId="692DAC49">
                <wp:simplePos x="0" y="0"/>
                <wp:positionH relativeFrom="column">
                  <wp:posOffset>-126749</wp:posOffset>
                </wp:positionH>
                <wp:positionV relativeFrom="paragraph">
                  <wp:posOffset>316871</wp:posOffset>
                </wp:positionV>
                <wp:extent cx="5884753" cy="45268"/>
                <wp:effectExtent l="0" t="0" r="20955" b="18415"/>
                <wp:wrapNone/>
                <wp:docPr id="27" name="Straight Connector 27"/>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505219" id="Straight Connector 27" o:spid="_x0000_s1026" style="position:absolute;flip:y;z-index:251660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" strokecolor="#d8d8d8 [2732]" strokeweight=".5pt">
                <v:stroke joinstyle="miter"/>
              </v:line>
            </w:pict>
          </mc:Fallback>
        </mc:AlternateContent>
      </w:r>
      <w:r>
        <w:rPr>
          <w:b/>
          <w:bCs/>
          <w:sz w:val="36"/>
          <w:szCs w:val="36"/>
          <w:lang w:val="en-GB"/>
        </w:rPr>
        <w:t>Chapter 7. Conclusion and Future Work</w:t>
      </w:r>
    </w:p>
    <w:p w14:paraId="12DEF41D" w14:textId="77777777" w:rsidR="00A82913" w:rsidRDefault="00A82913" w:rsidP="00A82913">
      <w:pPr>
        <w:ind w:right="-46"/>
        <w:rPr>
          <w:b/>
          <w:bCs/>
          <w:sz w:val="36"/>
          <w:szCs w:val="36"/>
          <w:lang w:val="en-GB"/>
        </w:rPr>
      </w:pPr>
    </w:p>
    <w:p w14:paraId="0E47BF00" w14:textId="77777777" w:rsidR="00A82913" w:rsidRDefault="00A82913" w:rsidP="00A82913">
      <w:pPr>
        <w:ind w:right="-46"/>
        <w:rPr>
          <w:b/>
          <w:bCs/>
          <w:sz w:val="36"/>
          <w:szCs w:val="36"/>
          <w:lang w:val="en-GB"/>
        </w:rPr>
      </w:pPr>
    </w:p>
    <w:p w14:paraId="2ADAFD86" w14:textId="4A2AF29F" w:rsidR="6B3B6C7E" w:rsidRDefault="6B3B6C7E" w:rsidP="6B3B6C7E">
      <w:pPr>
        <w:ind w:right="-46"/>
        <w:jc w:val="both"/>
        <w:rPr>
          <w:rFonts w:ascii="Times New Roman" w:hAnsi="Times New Roman" w:cs="Times New Roman"/>
          <w:b/>
          <w:bCs/>
          <w:lang w:val="en-GB"/>
        </w:rPr>
      </w:pPr>
    </w:p>
    <w:p w14:paraId="7A2EA273" w14:textId="0F139EB3" w:rsidR="1B810BF7" w:rsidRDefault="1B810BF7" w:rsidP="6B3B6C7E">
      <w:pPr>
        <w:jc w:val="both"/>
        <w:rPr>
          <w:rFonts w:ascii="TimesNewRomanPSMT" w:eastAsia="TimesNewRomanPSMT" w:hAnsi="TimesNewRomanPSMT" w:cs="TimesNewRomanPSMT"/>
          <w:color w:val="000000" w:themeColor="text1"/>
          <w:lang w:val="en-GB"/>
        </w:rPr>
      </w:pPr>
      <w:r w:rsidRPr="6B3B6C7E">
        <w:rPr>
          <w:rFonts w:ascii="Times New Roman" w:hAnsi="Times New Roman" w:cs="Times New Roman"/>
          <w:lang w:val="en-GB"/>
        </w:rPr>
        <w:t>This project work clarifies the motivation for conducting this research from</w:t>
      </w:r>
      <w:r w:rsidR="1C053E19" w:rsidRPr="6B3B6C7E">
        <w:rPr>
          <w:rFonts w:ascii="Times New Roman" w:hAnsi="Times New Roman" w:cs="Times New Roman"/>
          <w:lang w:val="en-GB"/>
        </w:rPr>
        <w:t xml:space="preserve"> </w:t>
      </w:r>
      <w:r w:rsidRPr="6B3B6C7E">
        <w:rPr>
          <w:rFonts w:ascii="Times New Roman" w:hAnsi="Times New Roman" w:cs="Times New Roman"/>
          <w:lang w:val="en-GB"/>
        </w:rPr>
        <w:t>beginning of the work</w:t>
      </w:r>
      <w:r w:rsidR="10BE559B" w:rsidRPr="6B3B6C7E">
        <w:rPr>
          <w:rFonts w:ascii="Times New Roman" w:hAnsi="Times New Roman" w:cs="Times New Roman"/>
          <w:lang w:val="en-GB"/>
        </w:rPr>
        <w:t>.</w:t>
      </w:r>
      <w:r w:rsidR="2D2F691B" w:rsidRPr="6B3B6C7E">
        <w:rPr>
          <w:rFonts w:ascii="Times New Roman" w:hAnsi="Times New Roman" w:cs="Times New Roman"/>
          <w:lang w:val="en-GB"/>
        </w:rPr>
        <w:t xml:space="preserve"> Also, the learning and execution assignment of the model was also</w:t>
      </w:r>
      <w:r w:rsidR="781D48F2" w:rsidRPr="6B3B6C7E">
        <w:rPr>
          <w:rFonts w:ascii="Times New Roman" w:hAnsi="Times New Roman" w:cs="Times New Roman"/>
          <w:lang w:val="en-GB"/>
        </w:rPr>
        <w:t xml:space="preserve"> thoroughly explained. Using the </w:t>
      </w:r>
      <w:r w:rsidR="518D5749" w:rsidRPr="6B3B6C7E">
        <w:rPr>
          <w:rFonts w:ascii="Times New Roman" w:hAnsi="Times New Roman" w:cs="Times New Roman"/>
          <w:lang w:val="en-GB"/>
        </w:rPr>
        <w:t xml:space="preserve">react-native and the firebase database </w:t>
      </w:r>
      <w:r w:rsidR="4E52EF8A" w:rsidRPr="6B3B6C7E">
        <w:rPr>
          <w:rFonts w:ascii="Times New Roman" w:hAnsi="Times New Roman" w:cs="Times New Roman"/>
          <w:lang w:val="en-GB"/>
        </w:rPr>
        <w:t>has helped in accomplishment of a better precision for the application. Considerin</w:t>
      </w:r>
      <w:r w:rsidR="1F2333A4" w:rsidRPr="6B3B6C7E">
        <w:rPr>
          <w:rFonts w:ascii="Times New Roman" w:hAnsi="Times New Roman" w:cs="Times New Roman"/>
          <w:lang w:val="en-GB"/>
        </w:rPr>
        <w:t>g, the situation of the on-going COVID-19 pandemic</w:t>
      </w:r>
      <w:r w:rsidR="6C4A4754" w:rsidRPr="6B3B6C7E">
        <w:rPr>
          <w:rFonts w:ascii="Times New Roman" w:hAnsi="Times New Roman" w:cs="Times New Roman"/>
          <w:lang w:val="en-GB"/>
        </w:rPr>
        <w:t xml:space="preserve"> a need for maintaining social distancing and spread of infection without compromising mental </w:t>
      </w:r>
      <w:r w:rsidR="34C3ADF5" w:rsidRPr="6B3B6C7E">
        <w:rPr>
          <w:rFonts w:ascii="Times New Roman" w:hAnsi="Times New Roman" w:cs="Times New Roman"/>
          <w:lang w:val="en-GB"/>
        </w:rPr>
        <w:t>health,</w:t>
      </w:r>
      <w:r w:rsidR="2AEF2C86" w:rsidRPr="6B3B6C7E">
        <w:rPr>
          <w:rFonts w:ascii="Times New Roman" w:hAnsi="Times New Roman" w:cs="Times New Roman"/>
          <w:lang w:val="en-GB"/>
        </w:rPr>
        <w:t xml:space="preserve"> this application proves to be a boon in current situation for the patients as well as the doctors.</w:t>
      </w:r>
      <w:r w:rsidR="301FF333" w:rsidRPr="6B3B6C7E">
        <w:rPr>
          <w:rFonts w:ascii="Times New Roman" w:hAnsi="Times New Roman" w:cs="Times New Roman"/>
          <w:lang w:val="en-GB"/>
        </w:rPr>
        <w:t xml:space="preserve"> This application proves its worth in the current scenario. </w:t>
      </w:r>
      <w:r w:rsidR="301FF333" w:rsidRPr="6B3B6C7E">
        <w:rPr>
          <w:rFonts w:ascii="TimesNewRomanPSMT" w:eastAsia="TimesNewRomanPSMT" w:hAnsi="TimesNewRomanPSMT" w:cs="TimesNewRomanPSMT"/>
          <w:color w:val="000000" w:themeColor="text1"/>
          <w:lang w:val="en-GB"/>
        </w:rPr>
        <w:t>The application will contribute enormously to the general medical care framework</w:t>
      </w:r>
      <w:r w:rsidR="3D637832" w:rsidRPr="6B3B6C7E">
        <w:rPr>
          <w:rFonts w:ascii="TimesNewRomanPSMT" w:eastAsia="TimesNewRomanPSMT" w:hAnsi="TimesNewRomanPSMT" w:cs="TimesNewRomanPSMT"/>
          <w:color w:val="000000" w:themeColor="text1"/>
          <w:lang w:val="en-GB"/>
        </w:rPr>
        <w:t xml:space="preserve"> by providing an online examination platform for the doctors and a relief platform for the patients.</w:t>
      </w:r>
    </w:p>
    <w:p w14:paraId="3C5DF8AE" w14:textId="77777777" w:rsidR="00E45324" w:rsidRDefault="00E45324" w:rsidP="6B3B6C7E">
      <w:pPr>
        <w:jc w:val="both"/>
        <w:rPr>
          <w:rFonts w:ascii="TimesNewRomanPSMT" w:eastAsia="TimesNewRomanPSMT" w:hAnsi="TimesNewRomanPSMT" w:cs="TimesNewRomanPSMT"/>
          <w:color w:val="000000" w:themeColor="text1"/>
          <w:lang w:val="en-GB"/>
        </w:rPr>
      </w:pPr>
    </w:p>
    <w:p w14:paraId="0AD0D176" w14:textId="77777777" w:rsidR="00E45324" w:rsidRDefault="00E45324" w:rsidP="6B3B6C7E">
      <w:pPr>
        <w:jc w:val="both"/>
        <w:rPr>
          <w:rFonts w:ascii="TimesNewRomanPSMT" w:eastAsia="TimesNewRomanPSMT" w:hAnsi="TimesNewRomanPSMT" w:cs="TimesNewRomanPSMT"/>
          <w:color w:val="000000" w:themeColor="text1"/>
          <w:lang w:val="en-GB"/>
        </w:rPr>
      </w:pPr>
    </w:p>
    <w:p w14:paraId="753D6540" w14:textId="77777777" w:rsidR="00D53C8B" w:rsidRDefault="00D53C8B" w:rsidP="6B3B6C7E">
      <w:pPr>
        <w:jc w:val="both"/>
        <w:rPr>
          <w:rFonts w:ascii="TimesNewRomanPSMT" w:eastAsia="TimesNewRomanPSMT" w:hAnsi="TimesNewRomanPSMT" w:cs="TimesNewRomanPSMT"/>
          <w:color w:val="000000" w:themeColor="text1"/>
          <w:lang w:val="en-GB"/>
        </w:rPr>
      </w:pPr>
    </w:p>
    <w:p w14:paraId="0A7BB124" w14:textId="02C2E128" w:rsidR="6B3B6C7E" w:rsidRDefault="6B3B6C7E" w:rsidP="6B3B6C7E">
      <w:pPr>
        <w:jc w:val="both"/>
        <w:rPr>
          <w:rFonts w:ascii="TimesNewRomanPSMT" w:eastAsia="TimesNewRomanPSMT" w:hAnsi="TimesNewRomanPSMT" w:cs="TimesNewRomanPSMT"/>
          <w:color w:val="000000" w:themeColor="text1"/>
          <w:lang w:val="en-GB"/>
        </w:rPr>
      </w:pPr>
    </w:p>
    <w:p w14:paraId="447D0566" w14:textId="67805D85" w:rsidR="489A8E23" w:rsidRPr="001A77E4" w:rsidRDefault="489A8E23" w:rsidP="6B3B6C7E">
      <w:pPr>
        <w:jc w:val="both"/>
        <w:rPr>
          <w:rFonts w:ascii="TimesNewRomanPSMT" w:eastAsia="TimesNewRomanPSMT" w:hAnsi="TimesNewRomanPSMT" w:cs="TimesNewRomanPSMT"/>
          <w:color w:val="000000" w:themeColor="text1"/>
          <w:sz w:val="28"/>
          <w:szCs w:val="28"/>
          <w:lang w:val="en-GB"/>
        </w:rPr>
      </w:pPr>
      <w:r w:rsidRPr="001A77E4">
        <w:rPr>
          <w:rFonts w:ascii="TimesNewRomanPSMT" w:eastAsia="TimesNewRomanPSMT" w:hAnsi="TimesNewRomanPSMT" w:cs="TimesNewRomanPSMT"/>
          <w:b/>
          <w:bCs/>
          <w:color w:val="000000" w:themeColor="text1"/>
          <w:sz w:val="28"/>
          <w:szCs w:val="28"/>
          <w:lang w:val="en-GB"/>
        </w:rPr>
        <w:t>F</w:t>
      </w:r>
      <w:r w:rsidR="001A77E4" w:rsidRPr="001A77E4">
        <w:rPr>
          <w:rFonts w:ascii="TimesNewRomanPSMT" w:eastAsia="TimesNewRomanPSMT" w:hAnsi="TimesNewRomanPSMT" w:cs="TimesNewRomanPSMT"/>
          <w:b/>
          <w:bCs/>
          <w:color w:val="000000" w:themeColor="text1"/>
          <w:sz w:val="28"/>
          <w:szCs w:val="28"/>
          <w:lang w:val="en-GB"/>
        </w:rPr>
        <w:t>uture Work</w:t>
      </w:r>
    </w:p>
    <w:p w14:paraId="754ECD43" w14:textId="087F4C18" w:rsidR="456C928C" w:rsidRDefault="456C928C" w:rsidP="456C928C">
      <w:pPr>
        <w:jc w:val="both"/>
        <w:rPr>
          <w:rFonts w:ascii="TimesNewRomanPSMT" w:eastAsia="TimesNewRomanPSMT" w:hAnsi="TimesNewRomanPSMT" w:cs="TimesNewRomanPSMT"/>
          <w:b/>
          <w:bCs/>
          <w:color w:val="000000" w:themeColor="text1"/>
          <w:lang w:val="en-GB"/>
        </w:rPr>
      </w:pPr>
    </w:p>
    <w:p w14:paraId="5F27BF16" w14:textId="2685622D" w:rsidR="6B3B6C7E" w:rsidRDefault="5D4AC0FA" w:rsidP="456C928C">
      <w:pPr>
        <w:jc w:val="both"/>
        <w:rPr>
          <w:rFonts w:ascii="TimesNewRomanPSMT" w:eastAsia="TimesNewRomanPSMT" w:hAnsi="TimesNewRomanPSMT" w:cs="TimesNewRomanPSMT"/>
          <w:color w:val="000000" w:themeColor="text1"/>
          <w:lang w:val="en-GB"/>
        </w:rPr>
      </w:pPr>
      <w:r w:rsidRPr="456C928C">
        <w:rPr>
          <w:rFonts w:ascii="TimesNewRomanPSMT" w:eastAsia="TimesNewRomanPSMT" w:hAnsi="TimesNewRomanPSMT" w:cs="TimesNewRomanPSMT"/>
          <w:color w:val="000000" w:themeColor="text1"/>
          <w:lang w:val="en-GB"/>
        </w:rPr>
        <w:t xml:space="preserve">The Future of this health application would take a huge turn with huge improvement overall because of the huge potential it has. The model can </w:t>
      </w:r>
      <w:r w:rsidR="3E9E9A44" w:rsidRPr="456C928C">
        <w:rPr>
          <w:rFonts w:ascii="TimesNewRomanPSMT" w:eastAsia="TimesNewRomanPSMT" w:hAnsi="TimesNewRomanPSMT" w:cs="TimesNewRomanPSMT"/>
          <w:color w:val="000000" w:themeColor="text1"/>
          <w:lang w:val="en-GB"/>
        </w:rPr>
        <w:t xml:space="preserve">be used in </w:t>
      </w:r>
      <w:r w:rsidRPr="456C928C">
        <w:rPr>
          <w:rFonts w:ascii="TimesNewRomanPSMT" w:eastAsia="TimesNewRomanPSMT" w:hAnsi="TimesNewRomanPSMT" w:cs="TimesNewRomanPSMT"/>
          <w:color w:val="000000" w:themeColor="text1"/>
          <w:lang w:val="en-GB"/>
        </w:rPr>
        <w:t>so many functioning areas for example</w:t>
      </w:r>
      <w:r w:rsidR="0EE60A1F" w:rsidRPr="456C928C">
        <w:rPr>
          <w:rFonts w:ascii="TimesNewRomanPSMT" w:eastAsia="TimesNewRomanPSMT" w:hAnsi="TimesNewRomanPSMT" w:cs="TimesNewRomanPSMT"/>
          <w:color w:val="000000" w:themeColor="text1"/>
          <w:lang w:val="en-GB"/>
        </w:rPr>
        <w:t xml:space="preserve"> in providing treatment at home </w:t>
      </w:r>
      <w:r w:rsidR="2964589F" w:rsidRPr="456C928C">
        <w:rPr>
          <w:rFonts w:ascii="TimesNewRomanPSMT" w:eastAsia="TimesNewRomanPSMT" w:hAnsi="TimesNewRomanPSMT" w:cs="TimesNewRomanPSMT"/>
          <w:color w:val="000000" w:themeColor="text1"/>
          <w:lang w:val="en-GB"/>
        </w:rPr>
        <w:t xml:space="preserve">to </w:t>
      </w:r>
      <w:r w:rsidR="5DB6D446" w:rsidRPr="456C928C">
        <w:rPr>
          <w:rFonts w:ascii="TimesNewRomanPSMT" w:eastAsia="TimesNewRomanPSMT" w:hAnsi="TimesNewRomanPSMT" w:cs="TimesNewRomanPSMT"/>
          <w:color w:val="000000" w:themeColor="text1"/>
          <w:lang w:val="en-GB"/>
        </w:rPr>
        <w:t>everyone</w:t>
      </w:r>
      <w:r w:rsidR="2964589F" w:rsidRPr="456C928C">
        <w:rPr>
          <w:rFonts w:ascii="TimesNewRomanPSMT" w:eastAsia="TimesNewRomanPSMT" w:hAnsi="TimesNewRomanPSMT" w:cs="TimesNewRomanPSMT"/>
          <w:color w:val="000000" w:themeColor="text1"/>
          <w:lang w:val="en-GB"/>
        </w:rPr>
        <w:t xml:space="preserve"> who won't be able to move out of their houses whether it be due to any disability or because of a pandemic</w:t>
      </w:r>
      <w:r w:rsidR="29893884" w:rsidRPr="456C928C">
        <w:rPr>
          <w:rFonts w:ascii="TimesNewRomanPSMT" w:eastAsia="TimesNewRomanPSMT" w:hAnsi="TimesNewRomanPSMT" w:cs="TimesNewRomanPSMT"/>
          <w:color w:val="000000" w:themeColor="text1"/>
          <w:lang w:val="en-GB"/>
        </w:rPr>
        <w:t>. The barrier of physical presentation at a clinic will be removed by the usage of this model. The other major improvements would be improving the model itself with features like</w:t>
      </w:r>
      <w:r w:rsidR="456A34AC" w:rsidRPr="456C928C">
        <w:rPr>
          <w:rFonts w:ascii="TimesNewRomanPSMT" w:eastAsia="TimesNewRomanPSMT" w:hAnsi="TimesNewRomanPSMT" w:cs="TimesNewRomanPSMT"/>
          <w:color w:val="000000" w:themeColor="text1"/>
          <w:lang w:val="en-GB"/>
        </w:rPr>
        <w:t xml:space="preserve"> adding a chatbot</w:t>
      </w:r>
      <w:r w:rsidR="00DE74A3">
        <w:rPr>
          <w:rFonts w:ascii="TimesNewRomanPSMT" w:eastAsia="TimesNewRomanPSMT" w:hAnsi="TimesNewRomanPSMT" w:cs="TimesNewRomanPSMT"/>
          <w:color w:val="000000" w:themeColor="text1"/>
          <w:lang w:val="en-GB"/>
        </w:rPr>
        <w:t xml:space="preserve"> system</w:t>
      </w:r>
      <w:r w:rsidR="456A34AC" w:rsidRPr="456C928C">
        <w:rPr>
          <w:rFonts w:ascii="TimesNewRomanPSMT" w:eastAsia="TimesNewRomanPSMT" w:hAnsi="TimesNewRomanPSMT" w:cs="TimesNewRomanPSMT"/>
          <w:color w:val="000000" w:themeColor="text1"/>
          <w:lang w:val="en-GB"/>
        </w:rPr>
        <w:t xml:space="preserve"> so that the patient can personally keep in touch with the doctors and solve their </w:t>
      </w:r>
      <w:r w:rsidR="335E12AC" w:rsidRPr="456C928C">
        <w:rPr>
          <w:rFonts w:ascii="TimesNewRomanPSMT" w:eastAsia="TimesNewRomanPSMT" w:hAnsi="TimesNewRomanPSMT" w:cs="TimesNewRomanPSMT"/>
          <w:color w:val="000000" w:themeColor="text1"/>
          <w:lang w:val="en-GB"/>
        </w:rPr>
        <w:t>queries,</w:t>
      </w:r>
      <w:r w:rsidR="456A34AC" w:rsidRPr="456C928C">
        <w:rPr>
          <w:rFonts w:ascii="TimesNewRomanPSMT" w:eastAsia="TimesNewRomanPSMT" w:hAnsi="TimesNewRomanPSMT" w:cs="TimesNewRomanPSMT"/>
          <w:color w:val="000000" w:themeColor="text1"/>
          <w:lang w:val="en-GB"/>
        </w:rPr>
        <w:t xml:space="preserve"> this chatbot</w:t>
      </w:r>
      <w:r w:rsidR="00F86AAD">
        <w:rPr>
          <w:rFonts w:ascii="TimesNewRomanPSMT" w:eastAsia="TimesNewRomanPSMT" w:hAnsi="TimesNewRomanPSMT" w:cs="TimesNewRomanPSMT"/>
          <w:color w:val="000000" w:themeColor="text1"/>
          <w:lang w:val="en-GB"/>
        </w:rPr>
        <w:t xml:space="preserve"> system</w:t>
      </w:r>
      <w:r w:rsidR="456A34AC" w:rsidRPr="456C928C">
        <w:rPr>
          <w:rFonts w:ascii="TimesNewRomanPSMT" w:eastAsia="TimesNewRomanPSMT" w:hAnsi="TimesNewRomanPSMT" w:cs="TimesNewRomanPSMT"/>
          <w:color w:val="000000" w:themeColor="text1"/>
          <w:lang w:val="en-GB"/>
        </w:rPr>
        <w:t xml:space="preserve"> will also help an individual during emergency conditions. </w:t>
      </w:r>
      <w:r w:rsidR="338AC637" w:rsidRPr="456C928C">
        <w:rPr>
          <w:rFonts w:ascii="TimesNewRomanPSMT" w:eastAsia="TimesNewRomanPSMT" w:hAnsi="TimesNewRomanPSMT" w:cs="TimesNewRomanPSMT"/>
          <w:color w:val="000000" w:themeColor="text1"/>
          <w:lang w:val="en-GB"/>
        </w:rPr>
        <w:t>Further, a</w:t>
      </w:r>
      <w:r w:rsidR="6E932609" w:rsidRPr="456C928C">
        <w:rPr>
          <w:rFonts w:ascii="TimesNewRomanPSMT" w:eastAsia="TimesNewRomanPSMT" w:hAnsi="TimesNewRomanPSMT" w:cs="TimesNewRomanPSMT"/>
          <w:color w:val="000000" w:themeColor="text1"/>
          <w:lang w:val="en-GB"/>
        </w:rPr>
        <w:t xml:space="preserve"> feature of video conferencing can also be added which can help the doctor to understand the </w:t>
      </w:r>
      <w:r w:rsidR="52502E42" w:rsidRPr="456C928C">
        <w:rPr>
          <w:rFonts w:ascii="TimesNewRomanPSMT" w:eastAsia="TimesNewRomanPSMT" w:hAnsi="TimesNewRomanPSMT" w:cs="TimesNewRomanPSMT"/>
          <w:color w:val="000000" w:themeColor="text1"/>
          <w:lang w:val="en-GB"/>
        </w:rPr>
        <w:t>patient's</w:t>
      </w:r>
      <w:r w:rsidR="6E932609" w:rsidRPr="456C928C">
        <w:rPr>
          <w:rFonts w:ascii="TimesNewRomanPSMT" w:eastAsia="TimesNewRomanPSMT" w:hAnsi="TimesNewRomanPSMT" w:cs="TimesNewRomanPSMT"/>
          <w:color w:val="000000" w:themeColor="text1"/>
          <w:lang w:val="en-GB"/>
        </w:rPr>
        <w:t xml:space="preserve"> current situation and health more thoroughly. </w:t>
      </w:r>
      <w:r w:rsidR="7A5E979E" w:rsidRPr="456C928C">
        <w:rPr>
          <w:rFonts w:ascii="TimesNewRomanPSMT" w:eastAsia="TimesNewRomanPSMT" w:hAnsi="TimesNewRomanPSMT" w:cs="TimesNewRomanPSMT"/>
          <w:color w:val="000000" w:themeColor="text1"/>
          <w:lang w:val="en-GB"/>
        </w:rPr>
        <w:t xml:space="preserve">Future work could also include an in-built </w:t>
      </w:r>
      <w:r w:rsidR="15171B57" w:rsidRPr="456C928C">
        <w:rPr>
          <w:rFonts w:ascii="TimesNewRomanPSMT" w:eastAsia="TimesNewRomanPSMT" w:hAnsi="TimesNewRomanPSMT" w:cs="TimesNewRomanPSMT"/>
          <w:color w:val="000000" w:themeColor="text1"/>
          <w:lang w:val="en-GB"/>
        </w:rPr>
        <w:t>calendar</w:t>
      </w:r>
      <w:r w:rsidR="7A5E979E" w:rsidRPr="456C928C">
        <w:rPr>
          <w:rFonts w:ascii="TimesNewRomanPSMT" w:eastAsia="TimesNewRomanPSMT" w:hAnsi="TimesNewRomanPSMT" w:cs="TimesNewRomanPSMT"/>
          <w:color w:val="000000" w:themeColor="text1"/>
          <w:lang w:val="en-GB"/>
        </w:rPr>
        <w:t xml:space="preserve"> in the application which would provide a reminder or alarm for the doctor or the patient </w:t>
      </w:r>
      <w:r w:rsidR="495B1EAE" w:rsidRPr="456C928C">
        <w:rPr>
          <w:rFonts w:ascii="TimesNewRomanPSMT" w:eastAsia="TimesNewRomanPSMT" w:hAnsi="TimesNewRomanPSMT" w:cs="TimesNewRomanPSMT"/>
          <w:color w:val="000000" w:themeColor="text1"/>
          <w:lang w:val="en-GB"/>
        </w:rPr>
        <w:t>regarding booking of their appointment or regarding consumption of any prescribed medication.</w:t>
      </w:r>
    </w:p>
    <w:p w14:paraId="3983BA83" w14:textId="3A4EF44D" w:rsidR="6B3B6C7E" w:rsidRDefault="6B3B6C7E" w:rsidP="456C928C">
      <w:pPr>
        <w:jc w:val="both"/>
        <w:rPr>
          <w:rFonts w:ascii="TimesNewRomanPSMT" w:eastAsia="TimesNewRomanPSMT" w:hAnsi="TimesNewRomanPSMT" w:cs="TimesNewRomanPSMT"/>
          <w:color w:val="000000" w:themeColor="text1"/>
          <w:lang w:val="en-GB"/>
        </w:rPr>
      </w:pPr>
    </w:p>
    <w:p w14:paraId="48786A4C" w14:textId="0CE4AE81" w:rsidR="6B3B6C7E" w:rsidRDefault="6B3B6C7E" w:rsidP="2FDABD60">
      <w:pPr>
        <w:jc w:val="both"/>
        <w:rPr>
          <w:rFonts w:ascii="TimesNewRomanPSMT" w:eastAsia="TimesNewRomanPSMT" w:hAnsi="TimesNewRomanPSMT" w:cs="TimesNewRomanPSMT"/>
          <w:b/>
          <w:bCs/>
          <w:color w:val="000000" w:themeColor="text1"/>
          <w:lang w:val="en-GB"/>
        </w:rPr>
      </w:pPr>
    </w:p>
    <w:p w14:paraId="7B8148B4" w14:textId="31790A4D" w:rsidR="6B3B6C7E" w:rsidRDefault="6B3B6C7E" w:rsidP="6B3B6C7E">
      <w:pPr>
        <w:ind w:right="-46"/>
        <w:jc w:val="both"/>
        <w:rPr>
          <w:rFonts w:ascii="Times New Roman" w:hAnsi="Times New Roman" w:cs="Times New Roman"/>
          <w:lang w:val="en-GB"/>
        </w:rPr>
      </w:pPr>
    </w:p>
    <w:p w14:paraId="0BB42B48" w14:textId="17ADA27F" w:rsidR="003161A7" w:rsidRDefault="003161A7" w:rsidP="006A2F85">
      <w:pPr>
        <w:ind w:right="-46"/>
        <w:jc w:val="both"/>
        <w:rPr>
          <w:rFonts w:ascii="Times New Roman" w:hAnsi="Times New Roman" w:cs="Times New Roman"/>
          <w:b/>
          <w:lang w:val="en-GB"/>
        </w:rPr>
      </w:pPr>
    </w:p>
    <w:p w14:paraId="46A50CB5" w14:textId="77777777" w:rsidR="00C80D98" w:rsidRDefault="00C80D98" w:rsidP="006A2F85">
      <w:pPr>
        <w:ind w:right="-46"/>
        <w:jc w:val="both"/>
        <w:rPr>
          <w:rFonts w:ascii="Times New Roman" w:hAnsi="Times New Roman" w:cs="Times New Roman"/>
          <w:b/>
          <w:lang w:val="en-GB"/>
        </w:rPr>
      </w:pPr>
    </w:p>
    <w:p w14:paraId="2A6558AC" w14:textId="77777777" w:rsidR="00C80D98" w:rsidRDefault="00C80D98" w:rsidP="006A2F85">
      <w:pPr>
        <w:ind w:right="-46"/>
        <w:jc w:val="both"/>
        <w:rPr>
          <w:rFonts w:ascii="Times New Roman" w:hAnsi="Times New Roman" w:cs="Times New Roman"/>
          <w:b/>
          <w:lang w:val="en-GB"/>
        </w:rPr>
      </w:pPr>
    </w:p>
    <w:p w14:paraId="74DC174F" w14:textId="77777777" w:rsidR="00C80D98" w:rsidRDefault="00C80D98" w:rsidP="006A2F85">
      <w:pPr>
        <w:ind w:right="-46"/>
        <w:jc w:val="both"/>
        <w:rPr>
          <w:rFonts w:ascii="Times New Roman" w:hAnsi="Times New Roman" w:cs="Times New Roman"/>
          <w:b/>
          <w:lang w:val="en-GB"/>
        </w:rPr>
      </w:pPr>
    </w:p>
    <w:p w14:paraId="06C59F12" w14:textId="77777777" w:rsidR="00C80D98" w:rsidRDefault="00C80D98" w:rsidP="006A2F85">
      <w:pPr>
        <w:ind w:right="-46"/>
        <w:jc w:val="both"/>
        <w:rPr>
          <w:rFonts w:ascii="Times New Roman" w:hAnsi="Times New Roman" w:cs="Times New Roman"/>
          <w:b/>
          <w:lang w:val="en-GB"/>
        </w:rPr>
      </w:pPr>
    </w:p>
    <w:p w14:paraId="0FDDC112" w14:textId="77777777" w:rsidR="00C80D98" w:rsidRDefault="00C80D98" w:rsidP="006A2F85">
      <w:pPr>
        <w:ind w:right="-46"/>
        <w:jc w:val="both"/>
        <w:rPr>
          <w:rFonts w:ascii="Times New Roman" w:hAnsi="Times New Roman" w:cs="Times New Roman"/>
          <w:b/>
          <w:lang w:val="en-GB"/>
        </w:rPr>
      </w:pPr>
    </w:p>
    <w:p w14:paraId="64BC1E1D" w14:textId="77777777" w:rsidR="00C80D98" w:rsidRDefault="00C80D98" w:rsidP="006A2F85">
      <w:pPr>
        <w:ind w:right="-46"/>
        <w:jc w:val="both"/>
        <w:rPr>
          <w:rFonts w:ascii="Times New Roman" w:hAnsi="Times New Roman" w:cs="Times New Roman"/>
          <w:b/>
          <w:lang w:val="en-GB"/>
        </w:rPr>
      </w:pPr>
    </w:p>
    <w:p w14:paraId="5D68A0F6" w14:textId="77777777" w:rsidR="00C80D98" w:rsidRDefault="00C80D98" w:rsidP="006A2F85">
      <w:pPr>
        <w:ind w:right="-46"/>
        <w:jc w:val="both"/>
        <w:rPr>
          <w:rFonts w:ascii="Times New Roman" w:hAnsi="Times New Roman" w:cs="Times New Roman"/>
          <w:b/>
          <w:lang w:val="en-GB"/>
        </w:rPr>
      </w:pPr>
    </w:p>
    <w:p w14:paraId="571A49CE" w14:textId="77777777" w:rsidR="00C80D98" w:rsidRDefault="00C80D98" w:rsidP="006A2F85">
      <w:pPr>
        <w:ind w:right="-46"/>
        <w:jc w:val="both"/>
        <w:rPr>
          <w:rFonts w:ascii="Times New Roman" w:hAnsi="Times New Roman" w:cs="Times New Roman"/>
          <w:b/>
          <w:lang w:val="en-GB"/>
        </w:rPr>
      </w:pPr>
    </w:p>
    <w:p w14:paraId="3DE3195A" w14:textId="77777777" w:rsidR="00C80D98" w:rsidRDefault="00C80D98" w:rsidP="006A2F85">
      <w:pPr>
        <w:ind w:right="-46"/>
        <w:jc w:val="both"/>
        <w:rPr>
          <w:rFonts w:ascii="Times New Roman" w:hAnsi="Times New Roman" w:cs="Times New Roman"/>
          <w:b/>
          <w:lang w:val="en-GB"/>
        </w:rPr>
      </w:pPr>
    </w:p>
    <w:p w14:paraId="4226705E" w14:textId="77777777" w:rsidR="00C80D98" w:rsidRDefault="00C80D98" w:rsidP="006A2F85">
      <w:pPr>
        <w:ind w:right="-46"/>
        <w:jc w:val="both"/>
        <w:rPr>
          <w:rFonts w:ascii="Times New Roman" w:hAnsi="Times New Roman" w:cs="Times New Roman"/>
          <w:b/>
          <w:lang w:val="en-GB"/>
        </w:rPr>
      </w:pPr>
    </w:p>
    <w:p w14:paraId="538767C3" w14:textId="77777777" w:rsidR="00C80D98" w:rsidRDefault="00C80D98" w:rsidP="006A2F85">
      <w:pPr>
        <w:ind w:right="-46"/>
        <w:jc w:val="both"/>
        <w:rPr>
          <w:rFonts w:ascii="Times New Roman" w:hAnsi="Times New Roman" w:cs="Times New Roman"/>
          <w:b/>
          <w:lang w:val="en-GB"/>
        </w:rPr>
      </w:pPr>
    </w:p>
    <w:p w14:paraId="20FFC526" w14:textId="77777777" w:rsidR="00C80D98" w:rsidRDefault="00C80D98" w:rsidP="006A2F85">
      <w:pPr>
        <w:ind w:right="-46"/>
        <w:jc w:val="both"/>
        <w:rPr>
          <w:rFonts w:ascii="Times New Roman" w:hAnsi="Times New Roman" w:cs="Times New Roman"/>
          <w:b/>
          <w:lang w:val="en-GB"/>
        </w:rPr>
      </w:pPr>
    </w:p>
    <w:p w14:paraId="25D8ECFD" w14:textId="5038A8B8" w:rsidR="00C80D98" w:rsidRDefault="00C80D98" w:rsidP="00C80D98">
      <w:pPr>
        <w:ind w:right="-46"/>
        <w:rPr>
          <w:b/>
          <w:bCs/>
          <w:sz w:val="36"/>
          <w:szCs w:val="36"/>
          <w:lang w:val="en-GB"/>
        </w:rPr>
      </w:pPr>
      <w:r>
        <w:rPr>
          <w:b/>
          <w:bCs/>
          <w:noProof/>
          <w:sz w:val="36"/>
          <w:szCs w:val="36"/>
          <w:lang w:val="en-GB"/>
        </w:rPr>
        <w:lastRenderedPageBreak/>
        <mc:AlternateContent>
          <mc:Choice Requires="wps">
            <w:drawing>
              <wp:anchor distT="0" distB="0" distL="114300" distR="114300" simplePos="0" relativeHeight="251664389" behindDoc="0" locked="0" layoutInCell="1" allowOverlap="1" wp14:anchorId="6955613E" wp14:editId="0B807C44">
                <wp:simplePos x="0" y="0"/>
                <wp:positionH relativeFrom="column">
                  <wp:posOffset>-126749</wp:posOffset>
                </wp:positionH>
                <wp:positionV relativeFrom="paragraph">
                  <wp:posOffset>316871</wp:posOffset>
                </wp:positionV>
                <wp:extent cx="5884753" cy="45268"/>
                <wp:effectExtent l="0" t="0" r="20955" b="18415"/>
                <wp:wrapNone/>
                <wp:docPr id="54" name="Straight Connector 54"/>
                <wp:cNvGraphicFramePr/>
                <a:graphic xmlns:a="http://schemas.openxmlformats.org/drawingml/2006/main">
                  <a:graphicData uri="http://schemas.microsoft.com/office/word/2010/wordprocessingShape">
                    <wps:wsp>
                      <wps:cNvCnPr/>
                      <wps:spPr>
                        <a:xfrm flipV="1">
                          <a:off x="0" y="0"/>
                          <a:ext cx="5884753" cy="45268"/>
                        </a:xfrm>
                        <a:prstGeom prst="line">
                          <a:avLst/>
                        </a:prstGeom>
                        <a:ln>
                          <a:solidFill>
                            <a:schemeClr val="bg1">
                              <a:lumMod val="8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9AF27B" id="Straight Connector 54" o:spid="_x0000_s1026" style="position:absolute;flip:y;z-index:2516643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24.95pt" to="453.35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" strokecolor="#d8d8d8 [2732]" strokeweight=".5pt">
                <v:stroke joinstyle="miter"/>
              </v:line>
            </w:pict>
          </mc:Fallback>
        </mc:AlternateContent>
      </w:r>
      <w:r w:rsidR="009211FD">
        <w:rPr>
          <w:b/>
          <w:bCs/>
          <w:sz w:val="36"/>
          <w:szCs w:val="36"/>
          <w:lang w:val="en-GB"/>
        </w:rPr>
        <w:t>References</w:t>
      </w:r>
    </w:p>
    <w:p w14:paraId="0E086A9F" w14:textId="77777777" w:rsidR="00C80D98" w:rsidRDefault="00C80D98" w:rsidP="00C80D98">
      <w:pPr>
        <w:ind w:right="-46"/>
        <w:rPr>
          <w:b/>
          <w:bCs/>
          <w:sz w:val="36"/>
          <w:szCs w:val="36"/>
          <w:lang w:val="en-GB"/>
        </w:rPr>
      </w:pPr>
    </w:p>
    <w:p w14:paraId="73EF1EE4" w14:textId="77777777" w:rsidR="00C80D98" w:rsidRDefault="00C80D98" w:rsidP="00C80D98">
      <w:pPr>
        <w:ind w:right="-46"/>
        <w:rPr>
          <w:b/>
          <w:bCs/>
          <w:sz w:val="36"/>
          <w:szCs w:val="36"/>
          <w:lang w:val="en-GB"/>
        </w:rPr>
      </w:pPr>
    </w:p>
    <w:p w14:paraId="3780F575" w14:textId="77777777" w:rsidR="00C80D98" w:rsidRDefault="00C80D98" w:rsidP="00C80D98">
      <w:pPr>
        <w:ind w:right="-46"/>
        <w:jc w:val="both"/>
        <w:rPr>
          <w:rFonts w:ascii="Times New Roman" w:hAnsi="Times New Roman" w:cs="Times New Roman"/>
          <w:b/>
          <w:bCs/>
          <w:lang w:val="en-GB"/>
        </w:rPr>
      </w:pPr>
    </w:p>
    <w:p w14:paraId="67B6F4E0"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noProof/>
          <w:sz w:val="28"/>
          <w:szCs w:val="28"/>
          <w:lang w:val="en-GB"/>
        </w:rPr>
        <w:fldChar w:fldCharType="begin"/>
      </w:r>
      <w:r w:rsidRPr="002C00BF">
        <w:rPr>
          <w:rFonts w:ascii="Times New Roman" w:hAnsi="Times New Roman" w:cs="Times New Roman"/>
          <w:noProof/>
          <w:sz w:val="28"/>
          <w:szCs w:val="28"/>
          <w:lang w:val="en-GB"/>
        </w:rPr>
        <w:instrText xml:space="preserve"> ADDIN ZOTERO_BIBL {"uncited":[["http://zotero.org/users/local/dfCui54V/items/SUIJPIE3"]],"omitted":[],"custom":[]} CSL_BIBLIOGRAPHY </w:instrText>
      </w:r>
      <w:r w:rsidRPr="002C00BF">
        <w:rPr>
          <w:rFonts w:ascii="Times New Roman" w:hAnsi="Times New Roman" w:cs="Times New Roman"/>
          <w:noProof/>
          <w:sz w:val="28"/>
          <w:szCs w:val="28"/>
          <w:lang w:val="en-GB"/>
        </w:rPr>
        <w:fldChar w:fldCharType="separate"/>
      </w:r>
      <w:r w:rsidRPr="002C00BF">
        <w:rPr>
          <w:rFonts w:ascii="Times New Roman" w:hAnsi="Times New Roman" w:cs="Times New Roman"/>
          <w:sz w:val="28"/>
          <w:szCs w:val="28"/>
          <w:lang w:val="en-GB"/>
        </w:rPr>
        <w:t xml:space="preserve">Ben-Porath, D. </w:t>
      </w:r>
      <w:r w:rsidRPr="002C00BF">
        <w:rPr>
          <w:rFonts w:ascii="Times New Roman" w:hAnsi="Times New Roman" w:cs="Times New Roman"/>
          <w:i/>
          <w:iCs/>
          <w:sz w:val="28"/>
          <w:szCs w:val="28"/>
          <w:lang w:val="en-GB"/>
        </w:rPr>
        <w:t>et al.</w:t>
      </w:r>
      <w:r w:rsidRPr="002C00BF">
        <w:rPr>
          <w:rFonts w:ascii="Times New Roman" w:hAnsi="Times New Roman" w:cs="Times New Roman"/>
          <w:sz w:val="28"/>
          <w:szCs w:val="28"/>
          <w:lang w:val="en-GB"/>
        </w:rPr>
        <w:t xml:space="preserve"> (2020) ‘Dialectical Behavioral Therapy: An Update and Review of the Existing Treatment Models Adapted for Adults with Eating Disorders’. </w:t>
      </w:r>
      <w:r w:rsidRPr="002C00BF">
        <w:rPr>
          <w:rFonts w:ascii="Times New Roman" w:hAnsi="Times New Roman" w:cs="Times New Roman"/>
          <w:i/>
          <w:iCs/>
          <w:sz w:val="28"/>
          <w:szCs w:val="28"/>
          <w:lang w:val="en-GB"/>
        </w:rPr>
        <w:t>Eating Disorders</w:t>
      </w:r>
      <w:r w:rsidRPr="002C00BF">
        <w:rPr>
          <w:rFonts w:ascii="Times New Roman" w:hAnsi="Times New Roman" w:cs="Times New Roman"/>
          <w:sz w:val="28"/>
          <w:szCs w:val="28"/>
          <w:lang w:val="en-GB"/>
        </w:rPr>
        <w:t>, 28(2), pp. 101–121. DOI: 10.1080/10640266.2020.1723371.</w:t>
      </w:r>
    </w:p>
    <w:p w14:paraId="70DD18BA"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Blackford, J.U. and Love, R. (2011) ‘Dialectical Behavior Therapy Group Skills Training in a Community Mental Health Setting: A Pilot Study’. </w:t>
      </w:r>
      <w:r w:rsidRPr="002C00BF">
        <w:rPr>
          <w:rFonts w:ascii="Times New Roman" w:hAnsi="Times New Roman" w:cs="Times New Roman"/>
          <w:i/>
          <w:iCs/>
          <w:sz w:val="28"/>
          <w:szCs w:val="28"/>
          <w:lang w:val="en-GB"/>
        </w:rPr>
        <w:t>International Journal of Group Psychotherapy</w:t>
      </w:r>
      <w:r w:rsidRPr="002C00BF">
        <w:rPr>
          <w:rFonts w:ascii="Times New Roman" w:hAnsi="Times New Roman" w:cs="Times New Roman"/>
          <w:sz w:val="28"/>
          <w:szCs w:val="28"/>
          <w:lang w:val="en-GB"/>
        </w:rPr>
        <w:t>, 61(4), pp. 645–657. DOI: 10.1521/ijgp.2011.61.4.645.</w:t>
      </w:r>
    </w:p>
    <w:p w14:paraId="6D0A923A"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Dimeff, L. and Linehan, M.M. (2001) ‘Dialectical Behavior Therapy in a Nutshell’. p. 3.</w:t>
      </w:r>
    </w:p>
    <w:p w14:paraId="4998A23F"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i/>
          <w:iCs/>
          <w:sz w:val="28"/>
          <w:szCs w:val="28"/>
          <w:lang w:val="en-GB"/>
        </w:rPr>
        <w:t>FULLTEXT02.Pdf</w:t>
      </w:r>
      <w:r w:rsidRPr="002C00BF">
        <w:rPr>
          <w:rFonts w:ascii="Times New Roman" w:hAnsi="Times New Roman" w:cs="Times New Roman"/>
          <w:sz w:val="28"/>
          <w:szCs w:val="28"/>
          <w:lang w:val="en-GB"/>
        </w:rPr>
        <w:t>.</w:t>
      </w:r>
    </w:p>
    <w:p w14:paraId="7F95295E"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i/>
          <w:iCs/>
          <w:sz w:val="28"/>
          <w:szCs w:val="28"/>
          <w:lang w:val="en-GB"/>
        </w:rPr>
        <w:t>General-Handout.Pdf</w:t>
      </w:r>
      <w:r w:rsidRPr="002C00BF">
        <w:rPr>
          <w:rFonts w:ascii="Times New Roman" w:hAnsi="Times New Roman" w:cs="Times New Roman"/>
          <w:sz w:val="28"/>
          <w:szCs w:val="28"/>
          <w:lang w:val="en-GB"/>
        </w:rPr>
        <w:t>.</w:t>
      </w:r>
    </w:p>
    <w:p w14:paraId="1860FD3A"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Jiménez, S.E. </w:t>
      </w:r>
      <w:r w:rsidRPr="002C00BF">
        <w:rPr>
          <w:rFonts w:ascii="Times New Roman" w:hAnsi="Times New Roman" w:cs="Times New Roman"/>
          <w:i/>
          <w:iCs/>
          <w:sz w:val="28"/>
          <w:szCs w:val="28"/>
          <w:lang w:val="en-GB"/>
        </w:rPr>
        <w:t>et al.</w:t>
      </w:r>
      <w:r w:rsidRPr="002C00BF">
        <w:rPr>
          <w:rFonts w:ascii="Times New Roman" w:hAnsi="Times New Roman" w:cs="Times New Roman"/>
          <w:sz w:val="28"/>
          <w:szCs w:val="28"/>
          <w:lang w:val="en-GB"/>
        </w:rPr>
        <w:t xml:space="preserve"> (2021) </w:t>
      </w:r>
      <w:r w:rsidRPr="002C00BF">
        <w:rPr>
          <w:rFonts w:ascii="Times New Roman" w:hAnsi="Times New Roman" w:cs="Times New Roman"/>
          <w:i/>
          <w:iCs/>
          <w:sz w:val="28"/>
          <w:szCs w:val="28"/>
          <w:lang w:val="en-GB"/>
        </w:rPr>
        <w:t>Machine Learning Detects Predictors of Clinical Change after Dialectical Behavior Therapy in Borderline Personality Disorder</w:t>
      </w:r>
      <w:r w:rsidRPr="002C00BF">
        <w:rPr>
          <w:rFonts w:ascii="Times New Roman" w:hAnsi="Times New Roman" w:cs="Times New Roman"/>
          <w:sz w:val="28"/>
          <w:szCs w:val="28"/>
          <w:lang w:val="en-GB"/>
        </w:rPr>
        <w:t>. PsyArXiv DOI: 10.31234/osf.io/pm5rz.</w:t>
      </w:r>
    </w:p>
    <w:p w14:paraId="5BDF5A22"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Kumari, R. ‘An Overall Understanding of Dialectical Behavior Therapy to Control the Symptoms of Borderline Personality Disorder – A Research Review’. p. 9.</w:t>
      </w:r>
    </w:p>
    <w:p w14:paraId="2291AFCE"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Linehan, M.M. and Wilks, C.R. (2015) ‘The Course and Evolution of Dialectical Behavior Therapy’. </w:t>
      </w:r>
      <w:r w:rsidRPr="002C00BF">
        <w:rPr>
          <w:rFonts w:ascii="Times New Roman" w:hAnsi="Times New Roman" w:cs="Times New Roman"/>
          <w:i/>
          <w:iCs/>
          <w:sz w:val="28"/>
          <w:szCs w:val="28"/>
          <w:lang w:val="en-GB"/>
        </w:rPr>
        <w:t>American Journal of Psychotherapy</w:t>
      </w:r>
      <w:r w:rsidRPr="002C00BF">
        <w:rPr>
          <w:rFonts w:ascii="Times New Roman" w:hAnsi="Times New Roman" w:cs="Times New Roman"/>
          <w:sz w:val="28"/>
          <w:szCs w:val="28"/>
          <w:lang w:val="en-GB"/>
        </w:rPr>
        <w:t>, 69(2), pp. 97–110. DOI: 10.1176/appi.psychotherapy.2015.69.2.97.</w:t>
      </w:r>
    </w:p>
    <w:p w14:paraId="4A12496D"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Sahranavard, S. and Miri, M.R. (2018) ‘A Comparative Study of the Effectiveness of Group-Based Cognitive Behavioral Therapy and Dialectical Behavioral Therapy in Reducing Depressive Symptoms in Iranian Women Substance Abusers’. </w:t>
      </w:r>
      <w:r w:rsidRPr="002C00BF">
        <w:rPr>
          <w:rFonts w:ascii="Times New Roman" w:hAnsi="Times New Roman" w:cs="Times New Roman"/>
          <w:i/>
          <w:iCs/>
          <w:sz w:val="28"/>
          <w:szCs w:val="28"/>
          <w:lang w:val="en-GB"/>
        </w:rPr>
        <w:t>Psicologia: Reflexão e Crítica</w:t>
      </w:r>
      <w:r w:rsidRPr="002C00BF">
        <w:rPr>
          <w:rFonts w:ascii="Times New Roman" w:hAnsi="Times New Roman" w:cs="Times New Roman"/>
          <w:sz w:val="28"/>
          <w:szCs w:val="28"/>
          <w:lang w:val="en-GB"/>
        </w:rPr>
        <w:t>, 31(1), p. 15. DOI: 10.1186/s41155-018-0094-z.</w:t>
      </w:r>
    </w:p>
    <w:p w14:paraId="3A97C166"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Salamin, V. </w:t>
      </w:r>
      <w:r w:rsidRPr="002C00BF">
        <w:rPr>
          <w:rFonts w:ascii="Times New Roman" w:hAnsi="Times New Roman" w:cs="Times New Roman"/>
          <w:i/>
          <w:iCs/>
          <w:sz w:val="28"/>
          <w:szCs w:val="28"/>
          <w:lang w:val="en-GB"/>
        </w:rPr>
        <w:t>et al.</w:t>
      </w:r>
      <w:r w:rsidRPr="002C00BF">
        <w:rPr>
          <w:rFonts w:ascii="Times New Roman" w:hAnsi="Times New Roman" w:cs="Times New Roman"/>
          <w:sz w:val="28"/>
          <w:szCs w:val="28"/>
          <w:lang w:val="en-GB"/>
        </w:rPr>
        <w:t xml:space="preserve"> (2021) ‘Adaptations de la thérapie comportementale dialectique ambulatoire en période de pandémie COVID-19 et conséquences du confinement sur des patients souffrant d’un état-limite’. </w:t>
      </w:r>
      <w:r w:rsidRPr="002C00BF">
        <w:rPr>
          <w:rFonts w:ascii="Times New Roman" w:hAnsi="Times New Roman" w:cs="Times New Roman"/>
          <w:i/>
          <w:iCs/>
          <w:sz w:val="28"/>
          <w:szCs w:val="28"/>
          <w:lang w:val="en-GB"/>
        </w:rPr>
        <w:t>Annales Médico-psychologiques, revue psychiatrique</w:t>
      </w:r>
      <w:r w:rsidRPr="002C00BF">
        <w:rPr>
          <w:rFonts w:ascii="Times New Roman" w:hAnsi="Times New Roman" w:cs="Times New Roman"/>
          <w:sz w:val="28"/>
          <w:szCs w:val="28"/>
          <w:lang w:val="en-GB"/>
        </w:rPr>
        <w:t>, 179(2), pp. 131–136. DOI: 10.1016/j.amp.2020.08.006.</w:t>
      </w:r>
    </w:p>
    <w:p w14:paraId="6AE347FC"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lastRenderedPageBreak/>
        <w:t xml:space="preserve">Schroeder, J. </w:t>
      </w:r>
      <w:r w:rsidRPr="002C00BF">
        <w:rPr>
          <w:rFonts w:ascii="Times New Roman" w:hAnsi="Times New Roman" w:cs="Times New Roman"/>
          <w:i/>
          <w:iCs/>
          <w:sz w:val="28"/>
          <w:szCs w:val="28"/>
          <w:lang w:val="en-GB"/>
        </w:rPr>
        <w:t>et al.</w:t>
      </w:r>
      <w:r w:rsidRPr="002C00BF">
        <w:rPr>
          <w:rFonts w:ascii="Times New Roman" w:hAnsi="Times New Roman" w:cs="Times New Roman"/>
          <w:sz w:val="28"/>
          <w:szCs w:val="28"/>
          <w:lang w:val="en-GB"/>
        </w:rPr>
        <w:t xml:space="preserve"> (2018) ‘Pocket Skills: A Conversational Mobile Web App To Support Dialectical Behavioral Therapy’. In </w:t>
      </w:r>
      <w:r w:rsidRPr="002C00BF">
        <w:rPr>
          <w:rFonts w:ascii="Times New Roman" w:hAnsi="Times New Roman" w:cs="Times New Roman"/>
          <w:i/>
          <w:iCs/>
          <w:sz w:val="28"/>
          <w:szCs w:val="28"/>
          <w:lang w:val="en-GB"/>
        </w:rPr>
        <w:t>Proceedings of the 2018 CHI Conference on Human Factors in Computing Systems</w:t>
      </w:r>
      <w:r w:rsidRPr="002C00BF">
        <w:rPr>
          <w:rFonts w:ascii="Times New Roman" w:hAnsi="Times New Roman" w:cs="Times New Roman"/>
          <w:sz w:val="28"/>
          <w:szCs w:val="28"/>
          <w:lang w:val="en-GB"/>
        </w:rPr>
        <w:t>. CHI ’18: CHI Conference on Human Factors in Computing Systems. Montreal QC Canada: ACM, pp. 1–15. DOI: 10.1145/3173574.3173972.</w:t>
      </w:r>
    </w:p>
    <w:p w14:paraId="2C4D77E6"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i/>
          <w:iCs/>
          <w:sz w:val="28"/>
          <w:szCs w:val="28"/>
          <w:lang w:val="en-GB"/>
        </w:rPr>
        <w:t>The Pros and Cons of Using React Native</w:t>
      </w:r>
      <w:r w:rsidRPr="002C00BF">
        <w:rPr>
          <w:rFonts w:ascii="Times New Roman" w:hAnsi="Times New Roman" w:cs="Times New Roman"/>
          <w:sz w:val="28"/>
          <w:szCs w:val="28"/>
          <w:lang w:val="en-GB"/>
        </w:rPr>
        <w:t xml:space="preserve">. (2018) </w:t>
      </w:r>
      <w:r w:rsidRPr="002C00BF">
        <w:rPr>
          <w:rFonts w:ascii="Times New Roman" w:hAnsi="Times New Roman" w:cs="Times New Roman"/>
          <w:i/>
          <w:iCs/>
          <w:sz w:val="28"/>
          <w:szCs w:val="28"/>
          <w:lang w:val="en-GB"/>
        </w:rPr>
        <w:t>MindInventory</w:t>
      </w:r>
      <w:r w:rsidRPr="002C00BF">
        <w:rPr>
          <w:rFonts w:ascii="Times New Roman" w:hAnsi="Times New Roman" w:cs="Times New Roman"/>
          <w:sz w:val="28"/>
          <w:szCs w:val="28"/>
          <w:lang w:val="en-GB"/>
        </w:rPr>
        <w:t>. Available at: https://www.mindinventory.com/blog/pros-cons-using-react-native/ (Accessed: 1 September 2021).</w:t>
      </w:r>
    </w:p>
    <w:p w14:paraId="32FD7504"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i/>
          <w:iCs/>
          <w:sz w:val="28"/>
          <w:szCs w:val="28"/>
          <w:lang w:val="en-GB"/>
        </w:rPr>
        <w:t>Using Firebase</w:t>
      </w:r>
      <w:r w:rsidRPr="002C00BF">
        <w:rPr>
          <w:rFonts w:ascii="Times New Roman" w:hAnsi="Times New Roman" w:cs="Times New Roman"/>
          <w:sz w:val="28"/>
          <w:szCs w:val="28"/>
          <w:lang w:val="en-GB"/>
        </w:rPr>
        <w:t xml:space="preserve">. </w:t>
      </w:r>
      <w:r w:rsidRPr="002C00BF">
        <w:rPr>
          <w:rFonts w:ascii="Times New Roman" w:hAnsi="Times New Roman" w:cs="Times New Roman"/>
          <w:i/>
          <w:iCs/>
          <w:sz w:val="28"/>
          <w:szCs w:val="28"/>
          <w:lang w:val="en-GB"/>
        </w:rPr>
        <w:t>Expo Documentation</w:t>
      </w:r>
      <w:r w:rsidRPr="002C00BF">
        <w:rPr>
          <w:rFonts w:ascii="Times New Roman" w:hAnsi="Times New Roman" w:cs="Times New Roman"/>
          <w:sz w:val="28"/>
          <w:szCs w:val="28"/>
          <w:lang w:val="en-GB"/>
        </w:rPr>
        <w:t>. Available at: https://docs.expo.dev/guides/using-firebase (Accessed: 2 September 2021c).</w:t>
      </w:r>
    </w:p>
    <w:p w14:paraId="407EF8B7"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i/>
          <w:iCs/>
          <w:sz w:val="28"/>
          <w:szCs w:val="28"/>
          <w:lang w:val="en-GB"/>
        </w:rPr>
        <w:t>What Is Software? - Definition from Techopedia</w:t>
      </w:r>
      <w:r w:rsidRPr="002C00BF">
        <w:rPr>
          <w:rFonts w:ascii="Times New Roman" w:hAnsi="Times New Roman" w:cs="Times New Roman"/>
          <w:sz w:val="28"/>
          <w:szCs w:val="28"/>
          <w:lang w:val="en-GB"/>
        </w:rPr>
        <w:t xml:space="preserve">. </w:t>
      </w:r>
      <w:r w:rsidRPr="002C00BF">
        <w:rPr>
          <w:rFonts w:ascii="Times New Roman" w:hAnsi="Times New Roman" w:cs="Times New Roman"/>
          <w:i/>
          <w:iCs/>
          <w:sz w:val="28"/>
          <w:szCs w:val="28"/>
          <w:lang w:val="en-GB"/>
        </w:rPr>
        <w:t>Techopedia.com</w:t>
      </w:r>
      <w:r w:rsidRPr="002C00BF">
        <w:rPr>
          <w:rFonts w:ascii="Times New Roman" w:hAnsi="Times New Roman" w:cs="Times New Roman"/>
          <w:sz w:val="28"/>
          <w:szCs w:val="28"/>
          <w:lang w:val="en-GB"/>
        </w:rPr>
        <w:t>. Available at: http://www.techopedia.com/definition/4356/software (Accessed: 1 September 2021d).</w:t>
      </w:r>
    </w:p>
    <w:p w14:paraId="62184B49" w14:textId="77777777" w:rsidR="00DA50C1" w:rsidRPr="002C00BF" w:rsidRDefault="00DA50C1" w:rsidP="00DA50C1">
      <w:pPr>
        <w:pStyle w:val="Bibliography"/>
        <w:numPr>
          <w:ilvl w:val="0"/>
          <w:numId w:val="27"/>
        </w:numPr>
        <w:rPr>
          <w:rFonts w:ascii="Times New Roman" w:hAnsi="Times New Roman" w:cs="Times New Roman"/>
          <w:sz w:val="28"/>
          <w:szCs w:val="28"/>
          <w:lang w:val="en-GB"/>
        </w:rPr>
      </w:pPr>
      <w:r w:rsidRPr="002C00BF">
        <w:rPr>
          <w:rFonts w:ascii="Times New Roman" w:hAnsi="Times New Roman" w:cs="Times New Roman"/>
          <w:sz w:val="28"/>
          <w:szCs w:val="28"/>
          <w:lang w:val="en-GB"/>
        </w:rPr>
        <w:t xml:space="preserve">Wilks, C. </w:t>
      </w:r>
      <w:r w:rsidRPr="002C00BF">
        <w:rPr>
          <w:rFonts w:ascii="Times New Roman" w:hAnsi="Times New Roman" w:cs="Times New Roman"/>
          <w:i/>
          <w:iCs/>
          <w:sz w:val="28"/>
          <w:szCs w:val="28"/>
          <w:lang w:val="en-GB"/>
        </w:rPr>
        <w:t>et al.</w:t>
      </w:r>
      <w:r w:rsidRPr="002C00BF">
        <w:rPr>
          <w:rFonts w:ascii="Times New Roman" w:hAnsi="Times New Roman" w:cs="Times New Roman"/>
          <w:sz w:val="28"/>
          <w:szCs w:val="28"/>
          <w:lang w:val="en-GB"/>
        </w:rPr>
        <w:t xml:space="preserve"> (2017) ‘Internet-Delivered Dialectical Behavioral Therapy Skills Training for Suicidal and Heavy Episodic Drinkers: Protocol and Preliminary Results of a Randomized Controlled Trial’. </w:t>
      </w:r>
      <w:r w:rsidRPr="002C00BF">
        <w:rPr>
          <w:rFonts w:ascii="Times New Roman" w:hAnsi="Times New Roman" w:cs="Times New Roman"/>
          <w:i/>
          <w:iCs/>
          <w:sz w:val="28"/>
          <w:szCs w:val="28"/>
          <w:lang w:val="en-GB"/>
        </w:rPr>
        <w:t>JMIR Research Protocols</w:t>
      </w:r>
      <w:r w:rsidRPr="002C00BF">
        <w:rPr>
          <w:rFonts w:ascii="Times New Roman" w:hAnsi="Times New Roman" w:cs="Times New Roman"/>
          <w:sz w:val="28"/>
          <w:szCs w:val="28"/>
          <w:lang w:val="en-GB"/>
        </w:rPr>
        <w:t>, 6(10), p. e207. DOI: 10.2196/resprot.7767.</w:t>
      </w:r>
    </w:p>
    <w:p w14:paraId="64E44FDE" w14:textId="46DA3705" w:rsidR="00C80D98" w:rsidRPr="002C00BF" w:rsidRDefault="00DA50C1" w:rsidP="006A2F85">
      <w:pPr>
        <w:ind w:right="-46"/>
        <w:jc w:val="both"/>
        <w:rPr>
          <w:rFonts w:ascii="Times New Roman" w:hAnsi="Times New Roman" w:cs="Times New Roman"/>
          <w:b/>
          <w:sz w:val="28"/>
          <w:szCs w:val="28"/>
          <w:lang w:val="en-GB"/>
        </w:rPr>
      </w:pPr>
      <w:r w:rsidRPr="002C00BF">
        <w:rPr>
          <w:rFonts w:ascii="Times New Roman" w:hAnsi="Times New Roman" w:cs="Times New Roman"/>
          <w:b/>
          <w:noProof/>
          <w:sz w:val="28"/>
          <w:szCs w:val="28"/>
          <w:lang w:val="en-GB"/>
        </w:rPr>
        <w:fldChar w:fldCharType="end"/>
      </w:r>
    </w:p>
    <w:sectPr w:rsidR="00C80D98" w:rsidRPr="002C00BF" w:rsidSect="00DD0559">
      <w:footerReference w:type="default" r:id="rId4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8228B" w14:textId="77777777" w:rsidR="00E51404" w:rsidRDefault="00E51404" w:rsidP="00D112FD">
      <w:r>
        <w:separator/>
      </w:r>
    </w:p>
  </w:endnote>
  <w:endnote w:type="continuationSeparator" w:id="0">
    <w:p w14:paraId="01271F73" w14:textId="77777777" w:rsidR="00E51404" w:rsidRDefault="00E51404" w:rsidP="00D112FD">
      <w:r>
        <w:continuationSeparator/>
      </w:r>
    </w:p>
  </w:endnote>
  <w:endnote w:type="continuationNotice" w:id="1">
    <w:p w14:paraId="4F24EF24" w14:textId="77777777" w:rsidR="00E51404" w:rsidRDefault="00E514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onaco">
    <w:altName w:val="Monaco"/>
    <w:panose1 w:val="00000000000000000000"/>
    <w:charset w:val="4D"/>
    <w:family w:val="auto"/>
    <w:pitch w:val="variable"/>
    <w:sig w:usb0="A00002FF" w:usb1="500039FB" w:usb2="00000000" w:usb3="00000000" w:csb0="00000197" w:csb1="00000000"/>
  </w:font>
  <w:font w:name="expo-brand-book">
    <w:altName w:val="Cambria"/>
    <w:panose1 w:val="020B0604020202020204"/>
    <w:charset w:val="00"/>
    <w:family w:val="roman"/>
    <w:notTrueType/>
    <w:pitch w:val="default"/>
  </w:font>
  <w:font w:name="TimesNewRomanPSMT">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7089229"/>
      <w:docPartObj>
        <w:docPartGallery w:val="Page Numbers (Bottom of Page)"/>
        <w:docPartUnique/>
      </w:docPartObj>
    </w:sdtPr>
    <w:sdtEndPr>
      <w:rPr>
        <w:rStyle w:val="PageNumber"/>
      </w:rPr>
    </w:sdtEndPr>
    <w:sdtContent>
      <w:p w14:paraId="0E4CFC4C" w14:textId="18FAC8B6" w:rsidR="00FF554F" w:rsidRDefault="00FF554F" w:rsidP="000658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782951015"/>
      <w:docPartObj>
        <w:docPartGallery w:val="Page Numbers (Bottom of Page)"/>
        <w:docPartUnique/>
      </w:docPartObj>
    </w:sdtPr>
    <w:sdtEndPr>
      <w:rPr>
        <w:rStyle w:val="PageNumber"/>
      </w:rPr>
    </w:sdtEndPr>
    <w:sdtContent>
      <w:p w14:paraId="3A5011EC" w14:textId="396EBF3D" w:rsidR="00507E04" w:rsidRDefault="00507E04" w:rsidP="000658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05911B" w14:textId="77777777" w:rsidR="00DF43D1" w:rsidRDefault="00DF43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7136677"/>
      <w:docPartObj>
        <w:docPartGallery w:val="Page Numbers (Bottom of Page)"/>
        <w:docPartUnique/>
      </w:docPartObj>
    </w:sdtPr>
    <w:sdtEndPr>
      <w:rPr>
        <w:rStyle w:val="PageNumber"/>
      </w:rPr>
    </w:sdtEndPr>
    <w:sdtContent>
      <w:p w14:paraId="78FBE776" w14:textId="4469547B" w:rsidR="00FF554F" w:rsidRDefault="00FF554F" w:rsidP="000658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335DC9E" w14:textId="2900E727" w:rsidR="00272B72" w:rsidRDefault="00C30B00" w:rsidP="00FF554F">
    <w:pPr>
      <w:pStyle w:val="Footer"/>
    </w:pPr>
    <w:r>
      <w:rPr>
        <w:noProof/>
      </w:rPr>
      <mc:AlternateContent>
        <mc:Choice Requires="wps">
          <w:drawing>
            <wp:anchor distT="0" distB="0" distL="114300" distR="114300" simplePos="0" relativeHeight="251658240" behindDoc="0" locked="0" layoutInCell="1" allowOverlap="1" wp14:anchorId="22B08089" wp14:editId="54A4869F">
              <wp:simplePos x="0" y="0"/>
              <wp:positionH relativeFrom="column">
                <wp:posOffset>-99588</wp:posOffset>
              </wp:positionH>
              <wp:positionV relativeFrom="paragraph">
                <wp:posOffset>-97682</wp:posOffset>
              </wp:positionV>
              <wp:extent cx="5875699" cy="0"/>
              <wp:effectExtent l="0" t="0" r="17145" b="12700"/>
              <wp:wrapNone/>
              <wp:docPr id="1" name="Straight Connector 1"/>
              <wp:cNvGraphicFramePr/>
              <a:graphic xmlns:a="http://schemas.openxmlformats.org/drawingml/2006/main">
                <a:graphicData uri="http://schemas.microsoft.com/office/word/2010/wordprocessingShape">
                  <wps:wsp>
                    <wps:cNvCnPr/>
                    <wps:spPr>
                      <a:xfrm>
                        <a:off x="0" y="0"/>
                        <a:ext cx="58756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8FAC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5pt,-7.7pt" to="454.8pt,-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" strokecolor="black [3200]" strokeweight=".5pt">
              <v:stroke joinstyle="miter"/>
            </v:line>
          </w:pict>
        </mc:Fallback>
      </mc:AlternateContent>
    </w:r>
    <w:r w:rsidR="00FF554F">
      <w:t>Karna Desai</w:t>
    </w:r>
    <w:r w:rsidR="00FF554F">
      <w:tab/>
    </w:r>
    <w:r w:rsidR="00B22FF8">
      <w:t xml:space="preserve">  </w:t>
    </w:r>
    <w:r w:rsidR="00FF554F">
      <w:tab/>
      <w:t>304701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1DE30" w14:textId="3460D420" w:rsidR="004E54ED" w:rsidRPr="0023258F" w:rsidRDefault="0023258F">
    <w:pPr>
      <w:pStyle w:val="Footer"/>
      <w:rPr>
        <w:lang w:val="en-GB"/>
      </w:rPr>
    </w:pPr>
    <w:r>
      <w:rPr>
        <w:lang w:val="en-GB"/>
      </w:rPr>
      <w:t>Karna Desai</w:t>
    </w:r>
    <w:r>
      <w:rPr>
        <w:lang w:val="en-GB"/>
      </w:rPr>
      <w:tab/>
      <w:t xml:space="preserve">- </w:t>
    </w:r>
    <w:proofErr w:type="spellStart"/>
    <w:r w:rsidR="00DF43D1">
      <w:rPr>
        <w:lang w:val="en-GB"/>
      </w:rPr>
      <w:t>i</w:t>
    </w:r>
    <w:proofErr w:type="spellEnd"/>
    <w:r>
      <w:rPr>
        <w:lang w:val="en-GB"/>
      </w:rPr>
      <w:t xml:space="preserve"> -</w:t>
    </w:r>
    <w:r>
      <w:rPr>
        <w:lang w:val="en-GB"/>
      </w:rPr>
      <w:tab/>
      <w:t>305701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6717321"/>
      <w:docPartObj>
        <w:docPartGallery w:val="Page Numbers (Bottom of Page)"/>
        <w:docPartUnique/>
      </w:docPartObj>
    </w:sdtPr>
    <w:sdtEndPr>
      <w:rPr>
        <w:rStyle w:val="PageNumber"/>
      </w:rPr>
    </w:sdtEndPr>
    <w:sdtContent>
      <w:p w14:paraId="2B0A4AE9" w14:textId="77777777" w:rsidR="00246A4F" w:rsidRDefault="00246A4F" w:rsidP="00B30A7C">
        <w:pPr>
          <w:pStyle w:val="Footer"/>
          <w:framePr w:wrap="none" w:vAnchor="text" w:hAnchor="page" w:x="5875" w:y="4"/>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4E89F97" w14:textId="77777777" w:rsidR="00246A4F" w:rsidRDefault="00246A4F" w:rsidP="00FF554F">
    <w:pPr>
      <w:pStyle w:val="Footer"/>
    </w:pPr>
    <w:r>
      <w:rPr>
        <w:noProof/>
      </w:rPr>
      <mc:AlternateContent>
        <mc:Choice Requires="wps">
          <w:drawing>
            <wp:anchor distT="0" distB="0" distL="114300" distR="114300" simplePos="0" relativeHeight="251658241" behindDoc="0" locked="0" layoutInCell="1" allowOverlap="1" wp14:anchorId="2B3F409E" wp14:editId="349EC24B">
              <wp:simplePos x="0" y="0"/>
              <wp:positionH relativeFrom="column">
                <wp:posOffset>-99588</wp:posOffset>
              </wp:positionH>
              <wp:positionV relativeFrom="paragraph">
                <wp:posOffset>-97682</wp:posOffset>
              </wp:positionV>
              <wp:extent cx="5875699" cy="0"/>
              <wp:effectExtent l="0" t="0" r="17145" b="12700"/>
              <wp:wrapNone/>
              <wp:docPr id="2" name="Straight Connector 2"/>
              <wp:cNvGraphicFramePr/>
              <a:graphic xmlns:a="http://schemas.openxmlformats.org/drawingml/2006/main">
                <a:graphicData uri="http://schemas.microsoft.com/office/word/2010/wordprocessingShape">
                  <wps:wsp>
                    <wps:cNvCnPr/>
                    <wps:spPr>
                      <a:xfrm>
                        <a:off x="0" y="0"/>
                        <a:ext cx="58756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4BA1B1"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5pt,-7.7pt" to="454.8pt,-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" strokecolor="black [3200]" strokeweight=".5pt">
              <v:stroke joinstyle="miter"/>
            </v:line>
          </w:pict>
        </mc:Fallback>
      </mc:AlternateContent>
    </w:r>
    <w:r>
      <w:t>Karna Desai</w:t>
    </w:r>
    <w:r>
      <w:tab/>
      <w:t xml:space="preserve">  </w:t>
    </w:r>
    <w:r>
      <w:tab/>
      <w:t>3047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206C0" w14:textId="77777777" w:rsidR="00E51404" w:rsidRDefault="00E51404" w:rsidP="00D112FD">
      <w:r>
        <w:separator/>
      </w:r>
    </w:p>
  </w:footnote>
  <w:footnote w:type="continuationSeparator" w:id="0">
    <w:p w14:paraId="7FFD7A78" w14:textId="77777777" w:rsidR="00E51404" w:rsidRDefault="00E51404" w:rsidP="00D112FD">
      <w:r>
        <w:continuationSeparator/>
      </w:r>
    </w:p>
  </w:footnote>
  <w:footnote w:type="continuationNotice" w:id="1">
    <w:p w14:paraId="35AB7E19" w14:textId="77777777" w:rsidR="00E51404" w:rsidRDefault="00E51404"/>
  </w:footnote>
</w:footnotes>
</file>

<file path=word/intelligence.xml><?xml version="1.0" encoding="utf-8"?>
<int:Intelligence xmlns:int="http://schemas.microsoft.com/office/intelligence/2019/intelligence">
  <int:IntelligenceSettings/>
  <int:Manifest>
    <int:WordHash hashCode="wO1H4fQHjEJG4t" id="rGdparwZ"/>
    <int:WordHash hashCode="SsZ5Sc4TXR9zld" id="ajOiNyoF"/>
    <int:WordHash hashCode="m0kTNo4RjS6OT0" id="PgJZQ572"/>
    <int:WordHash hashCode="GDHpNRSCWQv/BS" id="i+UbIsZT"/>
    <int:WordHash hashCode="oJ5Bgp+hdxLAfO" id="VKGELp/s"/>
  </int:Manifest>
  <int:Observations>
    <int:Content id="rGdparwZ">
      <int:Rejection type="LegacyProofing"/>
    </int:Content>
    <int:Content id="ajOiNyoF">
      <int:Rejection type="LegacyProofing"/>
    </int:Content>
    <int:Content id="PgJZQ572">
      <int:Rejection type="LegacyProofing"/>
    </int:Content>
    <int:Content id="i+UbIsZT">
      <int:Rejection type="LegacyProofing"/>
    </int:Content>
    <int:Content id="VKGELp/s">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4E36"/>
    <w:multiLevelType w:val="hybridMultilevel"/>
    <w:tmpl w:val="6500077C"/>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 w15:restartNumberingAfterBreak="0">
    <w:nsid w:val="02174E46"/>
    <w:multiLevelType w:val="hybridMultilevel"/>
    <w:tmpl w:val="C20E1112"/>
    <w:lvl w:ilvl="0" w:tplc="05B2B6F0">
      <w:start w:val="1"/>
      <w:numFmt w:val="lowerRoman"/>
      <w:lvlText w:val="- %1 -"/>
      <w:lvlJc w:val="righ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2" w15:restartNumberingAfterBreak="0">
    <w:nsid w:val="04113738"/>
    <w:multiLevelType w:val="hybridMultilevel"/>
    <w:tmpl w:val="AB16EF22"/>
    <w:lvl w:ilvl="0" w:tplc="D9EE27AE">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102A4C01"/>
    <w:multiLevelType w:val="hybridMultilevel"/>
    <w:tmpl w:val="84A63C98"/>
    <w:lvl w:ilvl="0" w:tplc="CCA2DE1C">
      <w:start w:val="1"/>
      <w:numFmt w:val="decimal"/>
      <w:lvlText w:val="%1."/>
      <w:lvlJc w:val="left"/>
      <w:pPr>
        <w:ind w:left="786" w:hanging="360"/>
      </w:pPr>
      <w:rPr>
        <w:rFonts w:hint="default"/>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16C240EC"/>
    <w:multiLevelType w:val="hybridMultilevel"/>
    <w:tmpl w:val="739A5A3E"/>
    <w:lvl w:ilvl="0" w:tplc="6EDC7F48">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15:restartNumberingAfterBreak="0">
    <w:nsid w:val="1B4B3D5E"/>
    <w:multiLevelType w:val="hybridMultilevel"/>
    <w:tmpl w:val="82ACA462"/>
    <w:lvl w:ilvl="0" w:tplc="D55E3982">
      <w:start w:val="5"/>
      <w:numFmt w:val="decimal"/>
      <w:lvlText w:val="%1."/>
      <w:lvlJc w:val="left"/>
      <w:pPr>
        <w:ind w:left="426" w:firstLine="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1D8A74A8"/>
    <w:multiLevelType w:val="hybridMultilevel"/>
    <w:tmpl w:val="59DCD0B4"/>
    <w:lvl w:ilvl="0" w:tplc="4934B6AC">
      <w:start w:val="5"/>
      <w:numFmt w:val="decimal"/>
      <w:lvlText w:val="%1)"/>
      <w:lvlJc w:val="left"/>
      <w:pPr>
        <w:ind w:left="786" w:hanging="360"/>
      </w:pPr>
      <w:rPr>
        <w:rFonts w:eastAsiaTheme="minorHAnsi" w:hint="default"/>
        <w:b/>
        <w:color w:val="auto"/>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 w15:restartNumberingAfterBreak="0">
    <w:nsid w:val="25D3464F"/>
    <w:multiLevelType w:val="hybridMultilevel"/>
    <w:tmpl w:val="8B7A68F4"/>
    <w:lvl w:ilvl="0" w:tplc="62BE9A4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15:restartNumberingAfterBreak="0">
    <w:nsid w:val="3EFE498C"/>
    <w:multiLevelType w:val="hybridMultilevel"/>
    <w:tmpl w:val="A9383898"/>
    <w:lvl w:ilvl="0" w:tplc="05B2B6F0">
      <w:start w:val="1"/>
      <w:numFmt w:val="lowerRoman"/>
      <w:lvlText w:val="- %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E94961"/>
    <w:multiLevelType w:val="hybridMultilevel"/>
    <w:tmpl w:val="C008A282"/>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0" w15:restartNumberingAfterBreak="0">
    <w:nsid w:val="451913CD"/>
    <w:multiLevelType w:val="hybridMultilevel"/>
    <w:tmpl w:val="D87A4832"/>
    <w:lvl w:ilvl="0" w:tplc="ED101090">
      <w:start w:val="5"/>
      <w:numFmt w:val="decimal"/>
      <w:lvlText w:val="%1."/>
      <w:lvlJc w:val="left"/>
      <w:pPr>
        <w:ind w:left="426" w:firstLine="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1" w15:restartNumberingAfterBreak="0">
    <w:nsid w:val="482338FA"/>
    <w:multiLevelType w:val="hybridMultilevel"/>
    <w:tmpl w:val="FA366EB4"/>
    <w:lvl w:ilvl="0" w:tplc="05B2B6F0">
      <w:start w:val="1"/>
      <w:numFmt w:val="lowerRoman"/>
      <w:lvlText w:val="- %1 -"/>
      <w:lvlJc w:val="righ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12" w15:restartNumberingAfterBreak="0">
    <w:nsid w:val="49300D00"/>
    <w:multiLevelType w:val="multilevel"/>
    <w:tmpl w:val="DD1AA83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BFF46B0"/>
    <w:multiLevelType w:val="hybridMultilevel"/>
    <w:tmpl w:val="06D22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225905"/>
    <w:multiLevelType w:val="hybridMultilevel"/>
    <w:tmpl w:val="194007A2"/>
    <w:lvl w:ilvl="0" w:tplc="2C1EEFC6">
      <w:start w:val="5"/>
      <w:numFmt w:val="decimal"/>
      <w:lvlText w:val="%1)"/>
      <w:lvlJc w:val="left"/>
      <w:pPr>
        <w:ind w:left="786" w:hanging="360"/>
      </w:pPr>
      <w:rPr>
        <w:rFonts w:hint="default"/>
        <w:color w:val="auto"/>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5" w15:restartNumberingAfterBreak="0">
    <w:nsid w:val="51D103D1"/>
    <w:multiLevelType w:val="hybridMultilevel"/>
    <w:tmpl w:val="361A0B2A"/>
    <w:lvl w:ilvl="0" w:tplc="05B2B6F0">
      <w:start w:val="1"/>
      <w:numFmt w:val="lowerRoman"/>
      <w:lvlText w:val="- %1 -"/>
      <w:lvlJc w:val="righ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16" w15:restartNumberingAfterBreak="0">
    <w:nsid w:val="55514E51"/>
    <w:multiLevelType w:val="hybridMultilevel"/>
    <w:tmpl w:val="B9E64D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4E7781"/>
    <w:multiLevelType w:val="hybridMultilevel"/>
    <w:tmpl w:val="367A30A8"/>
    <w:lvl w:ilvl="0" w:tplc="22AA4DAC">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8" w15:restartNumberingAfterBreak="0">
    <w:nsid w:val="67C71D91"/>
    <w:multiLevelType w:val="hybridMultilevel"/>
    <w:tmpl w:val="A6849372"/>
    <w:lvl w:ilvl="0" w:tplc="500066AE">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9" w15:restartNumberingAfterBreak="0">
    <w:nsid w:val="68460946"/>
    <w:multiLevelType w:val="hybridMultilevel"/>
    <w:tmpl w:val="F4FC0640"/>
    <w:lvl w:ilvl="0" w:tplc="05B2B6F0">
      <w:start w:val="1"/>
      <w:numFmt w:val="lowerRoman"/>
      <w:lvlText w:val="- %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FF3184"/>
    <w:multiLevelType w:val="hybridMultilevel"/>
    <w:tmpl w:val="03D68AE4"/>
    <w:lvl w:ilvl="0" w:tplc="70004212">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15:restartNumberingAfterBreak="0">
    <w:nsid w:val="6ED77D0E"/>
    <w:multiLevelType w:val="hybridMultilevel"/>
    <w:tmpl w:val="A31E6540"/>
    <w:lvl w:ilvl="0" w:tplc="857EA962">
      <w:start w:val="5"/>
      <w:numFmt w:val="decimal"/>
      <w:lvlText w:val="%1)"/>
      <w:lvlJc w:val="left"/>
      <w:pPr>
        <w:ind w:left="786" w:hanging="360"/>
      </w:pPr>
      <w:rPr>
        <w:rFonts w:eastAsiaTheme="minorHAnsi" w:hint="default"/>
        <w:b/>
        <w:color w:val="auto"/>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2" w15:restartNumberingAfterBreak="0">
    <w:nsid w:val="71CF708D"/>
    <w:multiLevelType w:val="hybridMultilevel"/>
    <w:tmpl w:val="BDBA305C"/>
    <w:lvl w:ilvl="0" w:tplc="CA6661C8">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3" w15:restartNumberingAfterBreak="0">
    <w:nsid w:val="73E61349"/>
    <w:multiLevelType w:val="hybridMultilevel"/>
    <w:tmpl w:val="59BAAF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EF5F92"/>
    <w:multiLevelType w:val="hybridMultilevel"/>
    <w:tmpl w:val="D0B43204"/>
    <w:lvl w:ilvl="0" w:tplc="C5C8342C">
      <w:start w:val="5"/>
      <w:numFmt w:val="decimal"/>
      <w:lvlText w:val="%1."/>
      <w:lvlJc w:val="left"/>
      <w:pPr>
        <w:ind w:left="786" w:hanging="36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5" w15:restartNumberingAfterBreak="0">
    <w:nsid w:val="75C71B66"/>
    <w:multiLevelType w:val="hybridMultilevel"/>
    <w:tmpl w:val="3DC29936"/>
    <w:lvl w:ilvl="0" w:tplc="99200828">
      <w:start w:val="1"/>
      <w:numFmt w:val="upperLetter"/>
      <w:lvlText w:val="%1."/>
      <w:lvlJc w:val="left"/>
      <w:pPr>
        <w:ind w:left="786" w:hanging="360"/>
      </w:pPr>
      <w:rPr>
        <w:rFonts w:hint="default"/>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6" w15:restartNumberingAfterBreak="0">
    <w:nsid w:val="7A4623E2"/>
    <w:multiLevelType w:val="hybridMultilevel"/>
    <w:tmpl w:val="BC86E60E"/>
    <w:lvl w:ilvl="0" w:tplc="85801408">
      <w:start w:val="5"/>
      <w:numFmt w:val="decimal"/>
      <w:lvlText w:val="%1."/>
      <w:lvlJc w:val="left"/>
      <w:pPr>
        <w:ind w:left="426" w:firstLine="0"/>
      </w:pPr>
      <w:rPr>
        <w:rFonts w:hint="default"/>
        <w:b/>
        <w:color w:val="auto"/>
        <w:u w:val="none"/>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1"/>
  </w:num>
  <w:num w:numId="2">
    <w:abstractNumId w:val="8"/>
  </w:num>
  <w:num w:numId="3">
    <w:abstractNumId w:val="19"/>
  </w:num>
  <w:num w:numId="4">
    <w:abstractNumId w:val="11"/>
  </w:num>
  <w:num w:numId="5">
    <w:abstractNumId w:val="15"/>
  </w:num>
  <w:num w:numId="6">
    <w:abstractNumId w:val="12"/>
  </w:num>
  <w:num w:numId="7">
    <w:abstractNumId w:val="13"/>
  </w:num>
  <w:num w:numId="8">
    <w:abstractNumId w:val="9"/>
  </w:num>
  <w:num w:numId="9">
    <w:abstractNumId w:val="7"/>
  </w:num>
  <w:num w:numId="10">
    <w:abstractNumId w:val="0"/>
  </w:num>
  <w:num w:numId="11">
    <w:abstractNumId w:val="6"/>
  </w:num>
  <w:num w:numId="12">
    <w:abstractNumId w:val="21"/>
  </w:num>
  <w:num w:numId="13">
    <w:abstractNumId w:val="14"/>
  </w:num>
  <w:num w:numId="14">
    <w:abstractNumId w:val="4"/>
  </w:num>
  <w:num w:numId="15">
    <w:abstractNumId w:val="20"/>
  </w:num>
  <w:num w:numId="16">
    <w:abstractNumId w:val="2"/>
  </w:num>
  <w:num w:numId="17">
    <w:abstractNumId w:val="24"/>
  </w:num>
  <w:num w:numId="18">
    <w:abstractNumId w:val="18"/>
  </w:num>
  <w:num w:numId="19">
    <w:abstractNumId w:val="22"/>
  </w:num>
  <w:num w:numId="20">
    <w:abstractNumId w:val="17"/>
  </w:num>
  <w:num w:numId="21">
    <w:abstractNumId w:val="5"/>
  </w:num>
  <w:num w:numId="22">
    <w:abstractNumId w:val="10"/>
  </w:num>
  <w:num w:numId="23">
    <w:abstractNumId w:val="26"/>
  </w:num>
  <w:num w:numId="24">
    <w:abstractNumId w:val="3"/>
  </w:num>
  <w:num w:numId="25">
    <w:abstractNumId w:val="25"/>
  </w:num>
  <w:num w:numId="26">
    <w:abstractNumId w:val="16"/>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E78"/>
    <w:rsid w:val="00000D6D"/>
    <w:rsid w:val="000059C3"/>
    <w:rsid w:val="000066E3"/>
    <w:rsid w:val="000107EF"/>
    <w:rsid w:val="00011266"/>
    <w:rsid w:val="000125E5"/>
    <w:rsid w:val="00012F0C"/>
    <w:rsid w:val="000207A2"/>
    <w:rsid w:val="00023E7A"/>
    <w:rsid w:val="00023F1A"/>
    <w:rsid w:val="00025005"/>
    <w:rsid w:val="00035575"/>
    <w:rsid w:val="000414FC"/>
    <w:rsid w:val="000441F1"/>
    <w:rsid w:val="00044696"/>
    <w:rsid w:val="00052553"/>
    <w:rsid w:val="00052591"/>
    <w:rsid w:val="00052693"/>
    <w:rsid w:val="0005375D"/>
    <w:rsid w:val="00054F15"/>
    <w:rsid w:val="000552FA"/>
    <w:rsid w:val="00056A55"/>
    <w:rsid w:val="000608D3"/>
    <w:rsid w:val="00064AE7"/>
    <w:rsid w:val="00067101"/>
    <w:rsid w:val="0007052A"/>
    <w:rsid w:val="00070C50"/>
    <w:rsid w:val="00073351"/>
    <w:rsid w:val="00075EDE"/>
    <w:rsid w:val="0008138C"/>
    <w:rsid w:val="000815CE"/>
    <w:rsid w:val="00081B39"/>
    <w:rsid w:val="000A471B"/>
    <w:rsid w:val="000A5ADE"/>
    <w:rsid w:val="000A68C6"/>
    <w:rsid w:val="000A6A3B"/>
    <w:rsid w:val="000A7D38"/>
    <w:rsid w:val="000B2BCF"/>
    <w:rsid w:val="000B3744"/>
    <w:rsid w:val="000C0856"/>
    <w:rsid w:val="000C1C81"/>
    <w:rsid w:val="000C294A"/>
    <w:rsid w:val="000C33B1"/>
    <w:rsid w:val="000C4746"/>
    <w:rsid w:val="000C5109"/>
    <w:rsid w:val="000C694F"/>
    <w:rsid w:val="000D299F"/>
    <w:rsid w:val="000D3C8E"/>
    <w:rsid w:val="000D4449"/>
    <w:rsid w:val="000D72BD"/>
    <w:rsid w:val="000E0574"/>
    <w:rsid w:val="000E09E7"/>
    <w:rsid w:val="000E1782"/>
    <w:rsid w:val="000E1AF4"/>
    <w:rsid w:val="000E1D36"/>
    <w:rsid w:val="000E25EC"/>
    <w:rsid w:val="000E440F"/>
    <w:rsid w:val="000E4776"/>
    <w:rsid w:val="000E4828"/>
    <w:rsid w:val="000E6B40"/>
    <w:rsid w:val="000E6FB3"/>
    <w:rsid w:val="000F4C08"/>
    <w:rsid w:val="001000E7"/>
    <w:rsid w:val="00100842"/>
    <w:rsid w:val="00100B26"/>
    <w:rsid w:val="00101FF9"/>
    <w:rsid w:val="00104407"/>
    <w:rsid w:val="00107D36"/>
    <w:rsid w:val="001137FF"/>
    <w:rsid w:val="00120E32"/>
    <w:rsid w:val="00123237"/>
    <w:rsid w:val="00123A14"/>
    <w:rsid w:val="00127EC0"/>
    <w:rsid w:val="00130CF9"/>
    <w:rsid w:val="00131675"/>
    <w:rsid w:val="0013335B"/>
    <w:rsid w:val="0013504B"/>
    <w:rsid w:val="00136505"/>
    <w:rsid w:val="00141037"/>
    <w:rsid w:val="001414BC"/>
    <w:rsid w:val="001414F6"/>
    <w:rsid w:val="00142DE5"/>
    <w:rsid w:val="001439F0"/>
    <w:rsid w:val="00143E5A"/>
    <w:rsid w:val="001458BA"/>
    <w:rsid w:val="001501AA"/>
    <w:rsid w:val="00151EFD"/>
    <w:rsid w:val="00151F5F"/>
    <w:rsid w:val="00152432"/>
    <w:rsid w:val="00152DE3"/>
    <w:rsid w:val="00154AD4"/>
    <w:rsid w:val="0015537B"/>
    <w:rsid w:val="0015617E"/>
    <w:rsid w:val="001613EB"/>
    <w:rsid w:val="00161419"/>
    <w:rsid w:val="00162E59"/>
    <w:rsid w:val="00163A1A"/>
    <w:rsid w:val="00163D4C"/>
    <w:rsid w:val="00166E4A"/>
    <w:rsid w:val="00171FCE"/>
    <w:rsid w:val="00172921"/>
    <w:rsid w:val="00176217"/>
    <w:rsid w:val="00180694"/>
    <w:rsid w:val="00182796"/>
    <w:rsid w:val="00184184"/>
    <w:rsid w:val="00184D60"/>
    <w:rsid w:val="00184FC5"/>
    <w:rsid w:val="00186F9E"/>
    <w:rsid w:val="001901DF"/>
    <w:rsid w:val="001918C8"/>
    <w:rsid w:val="0019283F"/>
    <w:rsid w:val="00193B69"/>
    <w:rsid w:val="00194555"/>
    <w:rsid w:val="001945FC"/>
    <w:rsid w:val="00195DD4"/>
    <w:rsid w:val="001A0BCE"/>
    <w:rsid w:val="001A1922"/>
    <w:rsid w:val="001A27B3"/>
    <w:rsid w:val="001A36A7"/>
    <w:rsid w:val="001A4D17"/>
    <w:rsid w:val="001A77E4"/>
    <w:rsid w:val="001B358D"/>
    <w:rsid w:val="001B4657"/>
    <w:rsid w:val="001B55AB"/>
    <w:rsid w:val="001B6438"/>
    <w:rsid w:val="001C27EF"/>
    <w:rsid w:val="001C3D28"/>
    <w:rsid w:val="001C3EB3"/>
    <w:rsid w:val="001C4136"/>
    <w:rsid w:val="001C666E"/>
    <w:rsid w:val="001D019A"/>
    <w:rsid w:val="001D273D"/>
    <w:rsid w:val="001D5404"/>
    <w:rsid w:val="001D5589"/>
    <w:rsid w:val="001D7DE1"/>
    <w:rsid w:val="001E06C9"/>
    <w:rsid w:val="001E06FB"/>
    <w:rsid w:val="001E3702"/>
    <w:rsid w:val="001E4DFA"/>
    <w:rsid w:val="001E51D4"/>
    <w:rsid w:val="001F05FA"/>
    <w:rsid w:val="001F1388"/>
    <w:rsid w:val="001F28C5"/>
    <w:rsid w:val="001F66FF"/>
    <w:rsid w:val="001F6A31"/>
    <w:rsid w:val="002020CE"/>
    <w:rsid w:val="00204C92"/>
    <w:rsid w:val="00204ECB"/>
    <w:rsid w:val="00206A87"/>
    <w:rsid w:val="00210067"/>
    <w:rsid w:val="002102BE"/>
    <w:rsid w:val="00210D8C"/>
    <w:rsid w:val="002115D8"/>
    <w:rsid w:val="002177B2"/>
    <w:rsid w:val="00222137"/>
    <w:rsid w:val="00223190"/>
    <w:rsid w:val="00223DF4"/>
    <w:rsid w:val="0022434D"/>
    <w:rsid w:val="00226C5B"/>
    <w:rsid w:val="00227EF0"/>
    <w:rsid w:val="00230855"/>
    <w:rsid w:val="0023258F"/>
    <w:rsid w:val="0023377D"/>
    <w:rsid w:val="002360FB"/>
    <w:rsid w:val="00236FF9"/>
    <w:rsid w:val="00237610"/>
    <w:rsid w:val="0024066D"/>
    <w:rsid w:val="00241369"/>
    <w:rsid w:val="00244A4F"/>
    <w:rsid w:val="002459ED"/>
    <w:rsid w:val="00246A4F"/>
    <w:rsid w:val="00246EC9"/>
    <w:rsid w:val="002472FC"/>
    <w:rsid w:val="0025084A"/>
    <w:rsid w:val="0025173A"/>
    <w:rsid w:val="00253112"/>
    <w:rsid w:val="00253AF3"/>
    <w:rsid w:val="002559B3"/>
    <w:rsid w:val="00255B94"/>
    <w:rsid w:val="00256EC1"/>
    <w:rsid w:val="00257193"/>
    <w:rsid w:val="00261DD2"/>
    <w:rsid w:val="00262C4D"/>
    <w:rsid w:val="0026316E"/>
    <w:rsid w:val="002635BE"/>
    <w:rsid w:val="00264E16"/>
    <w:rsid w:val="00266822"/>
    <w:rsid w:val="00267C5A"/>
    <w:rsid w:val="00271281"/>
    <w:rsid w:val="0027145D"/>
    <w:rsid w:val="00272B72"/>
    <w:rsid w:val="002777EF"/>
    <w:rsid w:val="00282B73"/>
    <w:rsid w:val="00283228"/>
    <w:rsid w:val="00286AEC"/>
    <w:rsid w:val="002973A1"/>
    <w:rsid w:val="002A189D"/>
    <w:rsid w:val="002A210B"/>
    <w:rsid w:val="002A3967"/>
    <w:rsid w:val="002A3A57"/>
    <w:rsid w:val="002A5BEC"/>
    <w:rsid w:val="002A6460"/>
    <w:rsid w:val="002A7033"/>
    <w:rsid w:val="002B2849"/>
    <w:rsid w:val="002B2D5D"/>
    <w:rsid w:val="002B3571"/>
    <w:rsid w:val="002B3B56"/>
    <w:rsid w:val="002B6D4D"/>
    <w:rsid w:val="002B71D5"/>
    <w:rsid w:val="002C00BF"/>
    <w:rsid w:val="002C1514"/>
    <w:rsid w:val="002C2074"/>
    <w:rsid w:val="002C2DAF"/>
    <w:rsid w:val="002C5B16"/>
    <w:rsid w:val="002D2AD8"/>
    <w:rsid w:val="002D2E76"/>
    <w:rsid w:val="002D461D"/>
    <w:rsid w:val="002D5CB9"/>
    <w:rsid w:val="002F0C30"/>
    <w:rsid w:val="002F2938"/>
    <w:rsid w:val="003010F7"/>
    <w:rsid w:val="00301B5E"/>
    <w:rsid w:val="00305169"/>
    <w:rsid w:val="0030551B"/>
    <w:rsid w:val="00305CE6"/>
    <w:rsid w:val="00306991"/>
    <w:rsid w:val="003069D3"/>
    <w:rsid w:val="00307398"/>
    <w:rsid w:val="00308B54"/>
    <w:rsid w:val="00311467"/>
    <w:rsid w:val="003118C8"/>
    <w:rsid w:val="00312D16"/>
    <w:rsid w:val="0031303E"/>
    <w:rsid w:val="00313698"/>
    <w:rsid w:val="00314D42"/>
    <w:rsid w:val="003161A7"/>
    <w:rsid w:val="00321038"/>
    <w:rsid w:val="003251DC"/>
    <w:rsid w:val="0032546A"/>
    <w:rsid w:val="00336AFC"/>
    <w:rsid w:val="00337160"/>
    <w:rsid w:val="00342494"/>
    <w:rsid w:val="00343298"/>
    <w:rsid w:val="0034422F"/>
    <w:rsid w:val="00344F46"/>
    <w:rsid w:val="003467C2"/>
    <w:rsid w:val="00347DF0"/>
    <w:rsid w:val="00350465"/>
    <w:rsid w:val="00350ECF"/>
    <w:rsid w:val="00351BAB"/>
    <w:rsid w:val="003521FE"/>
    <w:rsid w:val="0035457B"/>
    <w:rsid w:val="003559AD"/>
    <w:rsid w:val="003561F6"/>
    <w:rsid w:val="003578A8"/>
    <w:rsid w:val="00362742"/>
    <w:rsid w:val="00364060"/>
    <w:rsid w:val="003671AD"/>
    <w:rsid w:val="0036723D"/>
    <w:rsid w:val="0037349D"/>
    <w:rsid w:val="00373EF1"/>
    <w:rsid w:val="00375540"/>
    <w:rsid w:val="00375FFB"/>
    <w:rsid w:val="003764FB"/>
    <w:rsid w:val="00376B83"/>
    <w:rsid w:val="003806CE"/>
    <w:rsid w:val="003814BE"/>
    <w:rsid w:val="003842F1"/>
    <w:rsid w:val="0038578D"/>
    <w:rsid w:val="0038677B"/>
    <w:rsid w:val="0039190A"/>
    <w:rsid w:val="00392259"/>
    <w:rsid w:val="003953DA"/>
    <w:rsid w:val="00395AD3"/>
    <w:rsid w:val="00395DE3"/>
    <w:rsid w:val="00396E25"/>
    <w:rsid w:val="003A1D9E"/>
    <w:rsid w:val="003A330F"/>
    <w:rsid w:val="003A4563"/>
    <w:rsid w:val="003A5323"/>
    <w:rsid w:val="003A5B0C"/>
    <w:rsid w:val="003A6FA3"/>
    <w:rsid w:val="003B03BC"/>
    <w:rsid w:val="003B06F1"/>
    <w:rsid w:val="003B0BE9"/>
    <w:rsid w:val="003B17B4"/>
    <w:rsid w:val="003B19CF"/>
    <w:rsid w:val="003B1CC4"/>
    <w:rsid w:val="003B26A7"/>
    <w:rsid w:val="003B28B4"/>
    <w:rsid w:val="003B501E"/>
    <w:rsid w:val="003B65E9"/>
    <w:rsid w:val="003B6EB8"/>
    <w:rsid w:val="003C034B"/>
    <w:rsid w:val="003C0B5A"/>
    <w:rsid w:val="003C0C51"/>
    <w:rsid w:val="003C1DA8"/>
    <w:rsid w:val="003C30D7"/>
    <w:rsid w:val="003C3EBA"/>
    <w:rsid w:val="003C3EE3"/>
    <w:rsid w:val="003C4114"/>
    <w:rsid w:val="003C7A0D"/>
    <w:rsid w:val="003C7E93"/>
    <w:rsid w:val="003D1EF7"/>
    <w:rsid w:val="003D779A"/>
    <w:rsid w:val="003E00A4"/>
    <w:rsid w:val="003E01B0"/>
    <w:rsid w:val="003E1FD7"/>
    <w:rsid w:val="003E31CB"/>
    <w:rsid w:val="003E3C82"/>
    <w:rsid w:val="003E4D33"/>
    <w:rsid w:val="003E678F"/>
    <w:rsid w:val="003E6F9D"/>
    <w:rsid w:val="003F0FED"/>
    <w:rsid w:val="003F2F8D"/>
    <w:rsid w:val="003F34A5"/>
    <w:rsid w:val="00400AF9"/>
    <w:rsid w:val="00400F58"/>
    <w:rsid w:val="00405846"/>
    <w:rsid w:val="00405E8C"/>
    <w:rsid w:val="00406D38"/>
    <w:rsid w:val="00410AD0"/>
    <w:rsid w:val="00410BF8"/>
    <w:rsid w:val="00412584"/>
    <w:rsid w:val="004155F0"/>
    <w:rsid w:val="004159C1"/>
    <w:rsid w:val="00417BB5"/>
    <w:rsid w:val="0042106C"/>
    <w:rsid w:val="00421645"/>
    <w:rsid w:val="004224B2"/>
    <w:rsid w:val="0042417A"/>
    <w:rsid w:val="004252F2"/>
    <w:rsid w:val="004259AB"/>
    <w:rsid w:val="00426348"/>
    <w:rsid w:val="00431383"/>
    <w:rsid w:val="00432CA5"/>
    <w:rsid w:val="00434D23"/>
    <w:rsid w:val="00436E78"/>
    <w:rsid w:val="004419E4"/>
    <w:rsid w:val="00442891"/>
    <w:rsid w:val="004435E5"/>
    <w:rsid w:val="00444FE6"/>
    <w:rsid w:val="00450A93"/>
    <w:rsid w:val="00450B30"/>
    <w:rsid w:val="0045350B"/>
    <w:rsid w:val="00455851"/>
    <w:rsid w:val="0045598E"/>
    <w:rsid w:val="00460E61"/>
    <w:rsid w:val="004614E5"/>
    <w:rsid w:val="0046205F"/>
    <w:rsid w:val="004641ED"/>
    <w:rsid w:val="00466693"/>
    <w:rsid w:val="00467E7D"/>
    <w:rsid w:val="00475480"/>
    <w:rsid w:val="00475F36"/>
    <w:rsid w:val="004824A2"/>
    <w:rsid w:val="004825A9"/>
    <w:rsid w:val="00483829"/>
    <w:rsid w:val="00484D3E"/>
    <w:rsid w:val="00486D28"/>
    <w:rsid w:val="004909AE"/>
    <w:rsid w:val="00492A94"/>
    <w:rsid w:val="00493558"/>
    <w:rsid w:val="00493B4F"/>
    <w:rsid w:val="004958DE"/>
    <w:rsid w:val="00495C5B"/>
    <w:rsid w:val="00496CD5"/>
    <w:rsid w:val="004A2739"/>
    <w:rsid w:val="004A4FE4"/>
    <w:rsid w:val="004A6BC6"/>
    <w:rsid w:val="004B011D"/>
    <w:rsid w:val="004B0D3E"/>
    <w:rsid w:val="004B15DE"/>
    <w:rsid w:val="004B2C41"/>
    <w:rsid w:val="004B364F"/>
    <w:rsid w:val="004B55CC"/>
    <w:rsid w:val="004B78D2"/>
    <w:rsid w:val="004C4F67"/>
    <w:rsid w:val="004C543D"/>
    <w:rsid w:val="004C7543"/>
    <w:rsid w:val="004C7750"/>
    <w:rsid w:val="004D055F"/>
    <w:rsid w:val="004D3CDC"/>
    <w:rsid w:val="004D4A94"/>
    <w:rsid w:val="004D5E76"/>
    <w:rsid w:val="004D6CFC"/>
    <w:rsid w:val="004E1CE1"/>
    <w:rsid w:val="004E249F"/>
    <w:rsid w:val="004E2AAB"/>
    <w:rsid w:val="004E54ED"/>
    <w:rsid w:val="004E5E76"/>
    <w:rsid w:val="004E6C3A"/>
    <w:rsid w:val="004F0488"/>
    <w:rsid w:val="004F1618"/>
    <w:rsid w:val="004F2FD4"/>
    <w:rsid w:val="004F4320"/>
    <w:rsid w:val="004F5695"/>
    <w:rsid w:val="00500D68"/>
    <w:rsid w:val="00503EA0"/>
    <w:rsid w:val="00505426"/>
    <w:rsid w:val="0050693A"/>
    <w:rsid w:val="00507E04"/>
    <w:rsid w:val="005158E4"/>
    <w:rsid w:val="0052066E"/>
    <w:rsid w:val="00521F74"/>
    <w:rsid w:val="005238EC"/>
    <w:rsid w:val="00523E20"/>
    <w:rsid w:val="00524E6F"/>
    <w:rsid w:val="00525948"/>
    <w:rsid w:val="00527CA2"/>
    <w:rsid w:val="00532C1B"/>
    <w:rsid w:val="00533847"/>
    <w:rsid w:val="00534B4E"/>
    <w:rsid w:val="005424EF"/>
    <w:rsid w:val="005456C6"/>
    <w:rsid w:val="00545747"/>
    <w:rsid w:val="00546F27"/>
    <w:rsid w:val="0054FA3B"/>
    <w:rsid w:val="00556963"/>
    <w:rsid w:val="00557DD8"/>
    <w:rsid w:val="00562B79"/>
    <w:rsid w:val="00562CE4"/>
    <w:rsid w:val="0056307F"/>
    <w:rsid w:val="005632AB"/>
    <w:rsid w:val="005638E9"/>
    <w:rsid w:val="00563EC2"/>
    <w:rsid w:val="00567107"/>
    <w:rsid w:val="005731EA"/>
    <w:rsid w:val="005755E0"/>
    <w:rsid w:val="00575DF3"/>
    <w:rsid w:val="005832EF"/>
    <w:rsid w:val="0058525A"/>
    <w:rsid w:val="00586765"/>
    <w:rsid w:val="00587665"/>
    <w:rsid w:val="005941A9"/>
    <w:rsid w:val="0059523D"/>
    <w:rsid w:val="005975FA"/>
    <w:rsid w:val="005A19EB"/>
    <w:rsid w:val="005A22CF"/>
    <w:rsid w:val="005A6ABF"/>
    <w:rsid w:val="005A75EF"/>
    <w:rsid w:val="005B3FED"/>
    <w:rsid w:val="005B502C"/>
    <w:rsid w:val="005B6637"/>
    <w:rsid w:val="005C0319"/>
    <w:rsid w:val="005C0C11"/>
    <w:rsid w:val="005C246A"/>
    <w:rsid w:val="005C37E0"/>
    <w:rsid w:val="005D0D89"/>
    <w:rsid w:val="005D7012"/>
    <w:rsid w:val="005D7498"/>
    <w:rsid w:val="005E4553"/>
    <w:rsid w:val="005E48D3"/>
    <w:rsid w:val="005E6A1B"/>
    <w:rsid w:val="005F3134"/>
    <w:rsid w:val="005F3CBD"/>
    <w:rsid w:val="005F4ADC"/>
    <w:rsid w:val="005F4CB1"/>
    <w:rsid w:val="00600FC6"/>
    <w:rsid w:val="00603121"/>
    <w:rsid w:val="00603BB4"/>
    <w:rsid w:val="00604146"/>
    <w:rsid w:val="00604BED"/>
    <w:rsid w:val="00613C42"/>
    <w:rsid w:val="00613DB2"/>
    <w:rsid w:val="00615A28"/>
    <w:rsid w:val="006207B6"/>
    <w:rsid w:val="00620B53"/>
    <w:rsid w:val="00622ED0"/>
    <w:rsid w:val="00624E8E"/>
    <w:rsid w:val="00625FF2"/>
    <w:rsid w:val="00631774"/>
    <w:rsid w:val="006364B0"/>
    <w:rsid w:val="00636948"/>
    <w:rsid w:val="00641A13"/>
    <w:rsid w:val="0064231B"/>
    <w:rsid w:val="006454E5"/>
    <w:rsid w:val="0064679A"/>
    <w:rsid w:val="00646E51"/>
    <w:rsid w:val="006474F2"/>
    <w:rsid w:val="00650FA5"/>
    <w:rsid w:val="006536E4"/>
    <w:rsid w:val="00653825"/>
    <w:rsid w:val="00655134"/>
    <w:rsid w:val="00656992"/>
    <w:rsid w:val="00656A1A"/>
    <w:rsid w:val="00657E75"/>
    <w:rsid w:val="00661015"/>
    <w:rsid w:val="00662340"/>
    <w:rsid w:val="00662CFA"/>
    <w:rsid w:val="0066410C"/>
    <w:rsid w:val="00664546"/>
    <w:rsid w:val="0066748D"/>
    <w:rsid w:val="00671BE4"/>
    <w:rsid w:val="00672640"/>
    <w:rsid w:val="0067366C"/>
    <w:rsid w:val="00674DB2"/>
    <w:rsid w:val="00676FB6"/>
    <w:rsid w:val="00676FF7"/>
    <w:rsid w:val="00682BA2"/>
    <w:rsid w:val="00683823"/>
    <w:rsid w:val="00683FCF"/>
    <w:rsid w:val="00686E9F"/>
    <w:rsid w:val="006876B5"/>
    <w:rsid w:val="00687CFA"/>
    <w:rsid w:val="00690C55"/>
    <w:rsid w:val="00692A76"/>
    <w:rsid w:val="006937AA"/>
    <w:rsid w:val="00693E25"/>
    <w:rsid w:val="006955D6"/>
    <w:rsid w:val="006961CE"/>
    <w:rsid w:val="006A2F85"/>
    <w:rsid w:val="006A4444"/>
    <w:rsid w:val="006B26A5"/>
    <w:rsid w:val="006B2F02"/>
    <w:rsid w:val="006B31A9"/>
    <w:rsid w:val="006B53E2"/>
    <w:rsid w:val="006B61D3"/>
    <w:rsid w:val="006C2C15"/>
    <w:rsid w:val="006C5698"/>
    <w:rsid w:val="006C6E21"/>
    <w:rsid w:val="006D0AAC"/>
    <w:rsid w:val="006D1A73"/>
    <w:rsid w:val="006D6829"/>
    <w:rsid w:val="006E2BDD"/>
    <w:rsid w:val="006E2C4D"/>
    <w:rsid w:val="006E5B38"/>
    <w:rsid w:val="006E602B"/>
    <w:rsid w:val="006E732A"/>
    <w:rsid w:val="006F2C6E"/>
    <w:rsid w:val="006F4300"/>
    <w:rsid w:val="006F5135"/>
    <w:rsid w:val="006F5F4A"/>
    <w:rsid w:val="006F5FFA"/>
    <w:rsid w:val="006F6927"/>
    <w:rsid w:val="006F6D18"/>
    <w:rsid w:val="006F70B9"/>
    <w:rsid w:val="007015AD"/>
    <w:rsid w:val="00701EA1"/>
    <w:rsid w:val="0070459A"/>
    <w:rsid w:val="00704A37"/>
    <w:rsid w:val="00707AFA"/>
    <w:rsid w:val="00715878"/>
    <w:rsid w:val="00715C01"/>
    <w:rsid w:val="00717090"/>
    <w:rsid w:val="007207A0"/>
    <w:rsid w:val="00720FF1"/>
    <w:rsid w:val="0072152A"/>
    <w:rsid w:val="007228C3"/>
    <w:rsid w:val="007253A6"/>
    <w:rsid w:val="00732587"/>
    <w:rsid w:val="007347EC"/>
    <w:rsid w:val="00742925"/>
    <w:rsid w:val="00743EDB"/>
    <w:rsid w:val="00744DF6"/>
    <w:rsid w:val="00746360"/>
    <w:rsid w:val="00746443"/>
    <w:rsid w:val="00746831"/>
    <w:rsid w:val="00750D70"/>
    <w:rsid w:val="007531A6"/>
    <w:rsid w:val="00754780"/>
    <w:rsid w:val="00754BEE"/>
    <w:rsid w:val="0075581A"/>
    <w:rsid w:val="007558CE"/>
    <w:rsid w:val="0076478C"/>
    <w:rsid w:val="0076539C"/>
    <w:rsid w:val="00770359"/>
    <w:rsid w:val="0077206A"/>
    <w:rsid w:val="007720F2"/>
    <w:rsid w:val="007729B1"/>
    <w:rsid w:val="00781576"/>
    <w:rsid w:val="0078228F"/>
    <w:rsid w:val="0078351A"/>
    <w:rsid w:val="00784221"/>
    <w:rsid w:val="00785CF5"/>
    <w:rsid w:val="007865FA"/>
    <w:rsid w:val="0078799C"/>
    <w:rsid w:val="00790011"/>
    <w:rsid w:val="0079049F"/>
    <w:rsid w:val="00790B70"/>
    <w:rsid w:val="0079204A"/>
    <w:rsid w:val="007929BC"/>
    <w:rsid w:val="00793FCE"/>
    <w:rsid w:val="00794533"/>
    <w:rsid w:val="007965ED"/>
    <w:rsid w:val="007A0773"/>
    <w:rsid w:val="007A7B6C"/>
    <w:rsid w:val="007B2A06"/>
    <w:rsid w:val="007B723F"/>
    <w:rsid w:val="007B7254"/>
    <w:rsid w:val="007B7E77"/>
    <w:rsid w:val="007C08A0"/>
    <w:rsid w:val="007C0A4F"/>
    <w:rsid w:val="007C2AF2"/>
    <w:rsid w:val="007C373A"/>
    <w:rsid w:val="007C5B43"/>
    <w:rsid w:val="007D4D41"/>
    <w:rsid w:val="007D671F"/>
    <w:rsid w:val="007E00F4"/>
    <w:rsid w:val="007E0A04"/>
    <w:rsid w:val="007E0ECA"/>
    <w:rsid w:val="007E1911"/>
    <w:rsid w:val="007E1DB1"/>
    <w:rsid w:val="007E32AA"/>
    <w:rsid w:val="007F3958"/>
    <w:rsid w:val="007F63EB"/>
    <w:rsid w:val="00800B81"/>
    <w:rsid w:val="008015C4"/>
    <w:rsid w:val="00802642"/>
    <w:rsid w:val="00804EE8"/>
    <w:rsid w:val="008133EE"/>
    <w:rsid w:val="00814E02"/>
    <w:rsid w:val="00821115"/>
    <w:rsid w:val="008218B5"/>
    <w:rsid w:val="00823AF2"/>
    <w:rsid w:val="0082564E"/>
    <w:rsid w:val="008268A8"/>
    <w:rsid w:val="00826DC8"/>
    <w:rsid w:val="0083267D"/>
    <w:rsid w:val="0083475C"/>
    <w:rsid w:val="00834E16"/>
    <w:rsid w:val="00841FB1"/>
    <w:rsid w:val="00843099"/>
    <w:rsid w:val="00843AA0"/>
    <w:rsid w:val="00844837"/>
    <w:rsid w:val="0084558A"/>
    <w:rsid w:val="008471A7"/>
    <w:rsid w:val="008477CD"/>
    <w:rsid w:val="00852F7A"/>
    <w:rsid w:val="008551A0"/>
    <w:rsid w:val="008563AA"/>
    <w:rsid w:val="00862A1D"/>
    <w:rsid w:val="00864D5A"/>
    <w:rsid w:val="00864F0C"/>
    <w:rsid w:val="00865930"/>
    <w:rsid w:val="00870252"/>
    <w:rsid w:val="008713FC"/>
    <w:rsid w:val="008750C2"/>
    <w:rsid w:val="008750C7"/>
    <w:rsid w:val="008756FF"/>
    <w:rsid w:val="00875E3E"/>
    <w:rsid w:val="00876BB7"/>
    <w:rsid w:val="008813BA"/>
    <w:rsid w:val="00887181"/>
    <w:rsid w:val="00887C82"/>
    <w:rsid w:val="00892AB1"/>
    <w:rsid w:val="00895706"/>
    <w:rsid w:val="00896DC8"/>
    <w:rsid w:val="00896F7F"/>
    <w:rsid w:val="008A1DDB"/>
    <w:rsid w:val="008A2DAC"/>
    <w:rsid w:val="008A380A"/>
    <w:rsid w:val="008A4305"/>
    <w:rsid w:val="008B1DBF"/>
    <w:rsid w:val="008C15C7"/>
    <w:rsid w:val="008C3745"/>
    <w:rsid w:val="008D270D"/>
    <w:rsid w:val="008D4016"/>
    <w:rsid w:val="008D47B3"/>
    <w:rsid w:val="008E02E6"/>
    <w:rsid w:val="008E145A"/>
    <w:rsid w:val="008E1C7B"/>
    <w:rsid w:val="008E28C4"/>
    <w:rsid w:val="008E42E0"/>
    <w:rsid w:val="008E526F"/>
    <w:rsid w:val="008E7BE4"/>
    <w:rsid w:val="008F079A"/>
    <w:rsid w:val="008F2CB5"/>
    <w:rsid w:val="008F6E0C"/>
    <w:rsid w:val="009003FF"/>
    <w:rsid w:val="00903FE4"/>
    <w:rsid w:val="009047EC"/>
    <w:rsid w:val="009050ED"/>
    <w:rsid w:val="0090524A"/>
    <w:rsid w:val="00911639"/>
    <w:rsid w:val="009129D7"/>
    <w:rsid w:val="00912C50"/>
    <w:rsid w:val="00912F6D"/>
    <w:rsid w:val="00914004"/>
    <w:rsid w:val="009141B0"/>
    <w:rsid w:val="00914B42"/>
    <w:rsid w:val="00916B1E"/>
    <w:rsid w:val="009200E9"/>
    <w:rsid w:val="009211FD"/>
    <w:rsid w:val="009272DC"/>
    <w:rsid w:val="00930193"/>
    <w:rsid w:val="00932393"/>
    <w:rsid w:val="00940F37"/>
    <w:rsid w:val="00943689"/>
    <w:rsid w:val="009516E1"/>
    <w:rsid w:val="0095264F"/>
    <w:rsid w:val="00955631"/>
    <w:rsid w:val="0096438E"/>
    <w:rsid w:val="009646A8"/>
    <w:rsid w:val="00964A08"/>
    <w:rsid w:val="00966EEA"/>
    <w:rsid w:val="00967F2A"/>
    <w:rsid w:val="00973F65"/>
    <w:rsid w:val="00975E18"/>
    <w:rsid w:val="00977BDB"/>
    <w:rsid w:val="00977CE0"/>
    <w:rsid w:val="00980119"/>
    <w:rsid w:val="00981198"/>
    <w:rsid w:val="00983891"/>
    <w:rsid w:val="009846DA"/>
    <w:rsid w:val="00984838"/>
    <w:rsid w:val="009908F1"/>
    <w:rsid w:val="00993893"/>
    <w:rsid w:val="009A3B3F"/>
    <w:rsid w:val="009A3C30"/>
    <w:rsid w:val="009A4BF1"/>
    <w:rsid w:val="009A5911"/>
    <w:rsid w:val="009A7822"/>
    <w:rsid w:val="009B5056"/>
    <w:rsid w:val="009B798E"/>
    <w:rsid w:val="009C0069"/>
    <w:rsid w:val="009C25A1"/>
    <w:rsid w:val="009C53B7"/>
    <w:rsid w:val="009D021C"/>
    <w:rsid w:val="009D0682"/>
    <w:rsid w:val="009D0C12"/>
    <w:rsid w:val="009D0C85"/>
    <w:rsid w:val="009D7813"/>
    <w:rsid w:val="009E0739"/>
    <w:rsid w:val="009E1198"/>
    <w:rsid w:val="009E1695"/>
    <w:rsid w:val="009F005C"/>
    <w:rsid w:val="009F12F8"/>
    <w:rsid w:val="009F141D"/>
    <w:rsid w:val="009F1F4D"/>
    <w:rsid w:val="00A034E9"/>
    <w:rsid w:val="00A05214"/>
    <w:rsid w:val="00A052FD"/>
    <w:rsid w:val="00A057ED"/>
    <w:rsid w:val="00A05908"/>
    <w:rsid w:val="00A06FE4"/>
    <w:rsid w:val="00A1031A"/>
    <w:rsid w:val="00A13AFC"/>
    <w:rsid w:val="00A15018"/>
    <w:rsid w:val="00A15327"/>
    <w:rsid w:val="00A177DA"/>
    <w:rsid w:val="00A20026"/>
    <w:rsid w:val="00A20AF0"/>
    <w:rsid w:val="00A23664"/>
    <w:rsid w:val="00A268A2"/>
    <w:rsid w:val="00A27117"/>
    <w:rsid w:val="00A30969"/>
    <w:rsid w:val="00A34563"/>
    <w:rsid w:val="00A34FDC"/>
    <w:rsid w:val="00A404D6"/>
    <w:rsid w:val="00A40F64"/>
    <w:rsid w:val="00A41AB4"/>
    <w:rsid w:val="00A45003"/>
    <w:rsid w:val="00A501EE"/>
    <w:rsid w:val="00A53782"/>
    <w:rsid w:val="00A56EB5"/>
    <w:rsid w:val="00A63957"/>
    <w:rsid w:val="00A64C2A"/>
    <w:rsid w:val="00A664C2"/>
    <w:rsid w:val="00A6664D"/>
    <w:rsid w:val="00A666D4"/>
    <w:rsid w:val="00A71767"/>
    <w:rsid w:val="00A76184"/>
    <w:rsid w:val="00A764F2"/>
    <w:rsid w:val="00A76706"/>
    <w:rsid w:val="00A77BFD"/>
    <w:rsid w:val="00A82913"/>
    <w:rsid w:val="00A85CAE"/>
    <w:rsid w:val="00A86726"/>
    <w:rsid w:val="00A91322"/>
    <w:rsid w:val="00A91D8B"/>
    <w:rsid w:val="00A948D2"/>
    <w:rsid w:val="00A957FF"/>
    <w:rsid w:val="00AA02CD"/>
    <w:rsid w:val="00AA541F"/>
    <w:rsid w:val="00AA624A"/>
    <w:rsid w:val="00AA6936"/>
    <w:rsid w:val="00AA7F98"/>
    <w:rsid w:val="00AB02EE"/>
    <w:rsid w:val="00AB063F"/>
    <w:rsid w:val="00AB19DB"/>
    <w:rsid w:val="00AB2FF4"/>
    <w:rsid w:val="00AB505D"/>
    <w:rsid w:val="00AB53CE"/>
    <w:rsid w:val="00AC056F"/>
    <w:rsid w:val="00AC0CA4"/>
    <w:rsid w:val="00AC3C55"/>
    <w:rsid w:val="00AC3DA6"/>
    <w:rsid w:val="00AC5719"/>
    <w:rsid w:val="00AC73E4"/>
    <w:rsid w:val="00AD40C3"/>
    <w:rsid w:val="00AD4407"/>
    <w:rsid w:val="00AD653F"/>
    <w:rsid w:val="00AD7303"/>
    <w:rsid w:val="00AE117F"/>
    <w:rsid w:val="00AE266D"/>
    <w:rsid w:val="00AE42ED"/>
    <w:rsid w:val="00AE452A"/>
    <w:rsid w:val="00AE492D"/>
    <w:rsid w:val="00AF047D"/>
    <w:rsid w:val="00AF115D"/>
    <w:rsid w:val="00AF130F"/>
    <w:rsid w:val="00AF14ED"/>
    <w:rsid w:val="00AF3FB4"/>
    <w:rsid w:val="00AF5189"/>
    <w:rsid w:val="00B0554C"/>
    <w:rsid w:val="00B05815"/>
    <w:rsid w:val="00B06685"/>
    <w:rsid w:val="00B161D8"/>
    <w:rsid w:val="00B16F89"/>
    <w:rsid w:val="00B17295"/>
    <w:rsid w:val="00B225A9"/>
    <w:rsid w:val="00B22FF8"/>
    <w:rsid w:val="00B303BC"/>
    <w:rsid w:val="00B308A7"/>
    <w:rsid w:val="00B30A7C"/>
    <w:rsid w:val="00B31BCF"/>
    <w:rsid w:val="00B32F41"/>
    <w:rsid w:val="00B33A38"/>
    <w:rsid w:val="00B350C4"/>
    <w:rsid w:val="00B35694"/>
    <w:rsid w:val="00B35CA8"/>
    <w:rsid w:val="00B36571"/>
    <w:rsid w:val="00B412F3"/>
    <w:rsid w:val="00B44FCB"/>
    <w:rsid w:val="00B47ADA"/>
    <w:rsid w:val="00B5096E"/>
    <w:rsid w:val="00B54E14"/>
    <w:rsid w:val="00B56AEC"/>
    <w:rsid w:val="00B57162"/>
    <w:rsid w:val="00B61E30"/>
    <w:rsid w:val="00B62CB8"/>
    <w:rsid w:val="00B638C9"/>
    <w:rsid w:val="00B6564B"/>
    <w:rsid w:val="00B662A5"/>
    <w:rsid w:val="00B66348"/>
    <w:rsid w:val="00B66553"/>
    <w:rsid w:val="00B74CD3"/>
    <w:rsid w:val="00B8060D"/>
    <w:rsid w:val="00B814B0"/>
    <w:rsid w:val="00B842A7"/>
    <w:rsid w:val="00B86EB2"/>
    <w:rsid w:val="00B87850"/>
    <w:rsid w:val="00B87B18"/>
    <w:rsid w:val="00B90CA5"/>
    <w:rsid w:val="00B95E38"/>
    <w:rsid w:val="00B9788F"/>
    <w:rsid w:val="00BA0CBA"/>
    <w:rsid w:val="00BA3512"/>
    <w:rsid w:val="00BA39EA"/>
    <w:rsid w:val="00BA4865"/>
    <w:rsid w:val="00BA7F9F"/>
    <w:rsid w:val="00BB08F9"/>
    <w:rsid w:val="00BB1D03"/>
    <w:rsid w:val="00BB2A91"/>
    <w:rsid w:val="00BC417A"/>
    <w:rsid w:val="00BC5523"/>
    <w:rsid w:val="00BC6133"/>
    <w:rsid w:val="00BC7085"/>
    <w:rsid w:val="00BC7EEA"/>
    <w:rsid w:val="00BD0BF4"/>
    <w:rsid w:val="00BD125E"/>
    <w:rsid w:val="00BD45F8"/>
    <w:rsid w:val="00BD4DD3"/>
    <w:rsid w:val="00BD6748"/>
    <w:rsid w:val="00BD7F45"/>
    <w:rsid w:val="00BD7F67"/>
    <w:rsid w:val="00BE5C83"/>
    <w:rsid w:val="00BF045D"/>
    <w:rsid w:val="00BF1184"/>
    <w:rsid w:val="00BF207F"/>
    <w:rsid w:val="00BF67A9"/>
    <w:rsid w:val="00C01634"/>
    <w:rsid w:val="00C030B9"/>
    <w:rsid w:val="00C032D2"/>
    <w:rsid w:val="00C0549D"/>
    <w:rsid w:val="00C0612B"/>
    <w:rsid w:val="00C0770E"/>
    <w:rsid w:val="00C07B28"/>
    <w:rsid w:val="00C1194C"/>
    <w:rsid w:val="00C15A42"/>
    <w:rsid w:val="00C177FA"/>
    <w:rsid w:val="00C20714"/>
    <w:rsid w:val="00C2138D"/>
    <w:rsid w:val="00C23403"/>
    <w:rsid w:val="00C24570"/>
    <w:rsid w:val="00C25C92"/>
    <w:rsid w:val="00C26124"/>
    <w:rsid w:val="00C26D92"/>
    <w:rsid w:val="00C27111"/>
    <w:rsid w:val="00C276C8"/>
    <w:rsid w:val="00C30B00"/>
    <w:rsid w:val="00C30EA6"/>
    <w:rsid w:val="00C3176D"/>
    <w:rsid w:val="00C334D0"/>
    <w:rsid w:val="00C3368C"/>
    <w:rsid w:val="00C343DA"/>
    <w:rsid w:val="00C35F68"/>
    <w:rsid w:val="00C36E10"/>
    <w:rsid w:val="00C37953"/>
    <w:rsid w:val="00C37B2E"/>
    <w:rsid w:val="00C41273"/>
    <w:rsid w:val="00C4209F"/>
    <w:rsid w:val="00C42B72"/>
    <w:rsid w:val="00C509B4"/>
    <w:rsid w:val="00C5218C"/>
    <w:rsid w:val="00C61576"/>
    <w:rsid w:val="00C626ED"/>
    <w:rsid w:val="00C63478"/>
    <w:rsid w:val="00C6361F"/>
    <w:rsid w:val="00C63EE7"/>
    <w:rsid w:val="00C65AC4"/>
    <w:rsid w:val="00C65D4D"/>
    <w:rsid w:val="00C67FB9"/>
    <w:rsid w:val="00C7228D"/>
    <w:rsid w:val="00C74E4A"/>
    <w:rsid w:val="00C7726E"/>
    <w:rsid w:val="00C80D98"/>
    <w:rsid w:val="00C8149B"/>
    <w:rsid w:val="00C824BE"/>
    <w:rsid w:val="00C829C8"/>
    <w:rsid w:val="00C856C6"/>
    <w:rsid w:val="00C8615F"/>
    <w:rsid w:val="00C93682"/>
    <w:rsid w:val="00C93D9E"/>
    <w:rsid w:val="00C9487D"/>
    <w:rsid w:val="00C95CE4"/>
    <w:rsid w:val="00CA0A2B"/>
    <w:rsid w:val="00CA197B"/>
    <w:rsid w:val="00CA19FC"/>
    <w:rsid w:val="00CA4D4A"/>
    <w:rsid w:val="00CA6183"/>
    <w:rsid w:val="00CA7CB7"/>
    <w:rsid w:val="00CB2122"/>
    <w:rsid w:val="00CB5D77"/>
    <w:rsid w:val="00CB7913"/>
    <w:rsid w:val="00CC0285"/>
    <w:rsid w:val="00CC2982"/>
    <w:rsid w:val="00CC2C74"/>
    <w:rsid w:val="00CC44AD"/>
    <w:rsid w:val="00CC4CF9"/>
    <w:rsid w:val="00CC53BB"/>
    <w:rsid w:val="00CC6C8A"/>
    <w:rsid w:val="00CC7D0F"/>
    <w:rsid w:val="00CC7F6B"/>
    <w:rsid w:val="00CD1DD4"/>
    <w:rsid w:val="00CD2AFF"/>
    <w:rsid w:val="00CD7CA2"/>
    <w:rsid w:val="00CE00BA"/>
    <w:rsid w:val="00CE0D53"/>
    <w:rsid w:val="00CE2F23"/>
    <w:rsid w:val="00CE5085"/>
    <w:rsid w:val="00CE6E97"/>
    <w:rsid w:val="00CE78DA"/>
    <w:rsid w:val="00CF3873"/>
    <w:rsid w:val="00CF51A0"/>
    <w:rsid w:val="00D00115"/>
    <w:rsid w:val="00D01B31"/>
    <w:rsid w:val="00D03428"/>
    <w:rsid w:val="00D112FD"/>
    <w:rsid w:val="00D12917"/>
    <w:rsid w:val="00D16DA7"/>
    <w:rsid w:val="00D214A7"/>
    <w:rsid w:val="00D22E63"/>
    <w:rsid w:val="00D23384"/>
    <w:rsid w:val="00D319C8"/>
    <w:rsid w:val="00D33798"/>
    <w:rsid w:val="00D34A87"/>
    <w:rsid w:val="00D352D5"/>
    <w:rsid w:val="00D402E1"/>
    <w:rsid w:val="00D4535E"/>
    <w:rsid w:val="00D47B12"/>
    <w:rsid w:val="00D50032"/>
    <w:rsid w:val="00D51928"/>
    <w:rsid w:val="00D51A32"/>
    <w:rsid w:val="00D52B03"/>
    <w:rsid w:val="00D53C8B"/>
    <w:rsid w:val="00D560A4"/>
    <w:rsid w:val="00D566A8"/>
    <w:rsid w:val="00D60261"/>
    <w:rsid w:val="00D614C3"/>
    <w:rsid w:val="00D6311D"/>
    <w:rsid w:val="00D63CC6"/>
    <w:rsid w:val="00D6427F"/>
    <w:rsid w:val="00D72336"/>
    <w:rsid w:val="00D72945"/>
    <w:rsid w:val="00D82FBC"/>
    <w:rsid w:val="00D85C51"/>
    <w:rsid w:val="00D87002"/>
    <w:rsid w:val="00D87DC8"/>
    <w:rsid w:val="00D93DE7"/>
    <w:rsid w:val="00D9477E"/>
    <w:rsid w:val="00D94788"/>
    <w:rsid w:val="00DA21B3"/>
    <w:rsid w:val="00DA50C1"/>
    <w:rsid w:val="00DA6D5E"/>
    <w:rsid w:val="00DA6F2B"/>
    <w:rsid w:val="00DA72BC"/>
    <w:rsid w:val="00DB038E"/>
    <w:rsid w:val="00DB1338"/>
    <w:rsid w:val="00DB2D74"/>
    <w:rsid w:val="00DB32D1"/>
    <w:rsid w:val="00DB37CD"/>
    <w:rsid w:val="00DB63AF"/>
    <w:rsid w:val="00DB680B"/>
    <w:rsid w:val="00DB74BE"/>
    <w:rsid w:val="00DC08C9"/>
    <w:rsid w:val="00DC1AFB"/>
    <w:rsid w:val="00DD0559"/>
    <w:rsid w:val="00DD1674"/>
    <w:rsid w:val="00DD3B4C"/>
    <w:rsid w:val="00DD5DED"/>
    <w:rsid w:val="00DD5FE4"/>
    <w:rsid w:val="00DD76DC"/>
    <w:rsid w:val="00DE1642"/>
    <w:rsid w:val="00DE2DA2"/>
    <w:rsid w:val="00DE3E62"/>
    <w:rsid w:val="00DE74A3"/>
    <w:rsid w:val="00DF003C"/>
    <w:rsid w:val="00DF0DAE"/>
    <w:rsid w:val="00DF16FF"/>
    <w:rsid w:val="00DF1D5E"/>
    <w:rsid w:val="00DF2537"/>
    <w:rsid w:val="00DF31D4"/>
    <w:rsid w:val="00DF385C"/>
    <w:rsid w:val="00DF4107"/>
    <w:rsid w:val="00DF43D1"/>
    <w:rsid w:val="00DF6F52"/>
    <w:rsid w:val="00DF7AE3"/>
    <w:rsid w:val="00E010C8"/>
    <w:rsid w:val="00E04F9E"/>
    <w:rsid w:val="00E05792"/>
    <w:rsid w:val="00E07689"/>
    <w:rsid w:val="00E11034"/>
    <w:rsid w:val="00E11903"/>
    <w:rsid w:val="00E206B6"/>
    <w:rsid w:val="00E22845"/>
    <w:rsid w:val="00E235EA"/>
    <w:rsid w:val="00E23C79"/>
    <w:rsid w:val="00E24D52"/>
    <w:rsid w:val="00E24F10"/>
    <w:rsid w:val="00E25DA7"/>
    <w:rsid w:val="00E26791"/>
    <w:rsid w:val="00E279EE"/>
    <w:rsid w:val="00E30E66"/>
    <w:rsid w:val="00E35C1D"/>
    <w:rsid w:val="00E43D29"/>
    <w:rsid w:val="00E44BC8"/>
    <w:rsid w:val="00E45324"/>
    <w:rsid w:val="00E45BE7"/>
    <w:rsid w:val="00E51404"/>
    <w:rsid w:val="00E517B4"/>
    <w:rsid w:val="00E52C48"/>
    <w:rsid w:val="00E534F4"/>
    <w:rsid w:val="00E56A48"/>
    <w:rsid w:val="00E67DBF"/>
    <w:rsid w:val="00E71AFC"/>
    <w:rsid w:val="00E728FB"/>
    <w:rsid w:val="00E7307C"/>
    <w:rsid w:val="00E73193"/>
    <w:rsid w:val="00E809C5"/>
    <w:rsid w:val="00E80F36"/>
    <w:rsid w:val="00E826AE"/>
    <w:rsid w:val="00E83415"/>
    <w:rsid w:val="00E83D93"/>
    <w:rsid w:val="00E87B68"/>
    <w:rsid w:val="00E87F49"/>
    <w:rsid w:val="00E90369"/>
    <w:rsid w:val="00E90381"/>
    <w:rsid w:val="00E91346"/>
    <w:rsid w:val="00E919EC"/>
    <w:rsid w:val="00E91D29"/>
    <w:rsid w:val="00E9269C"/>
    <w:rsid w:val="00E93B70"/>
    <w:rsid w:val="00E96161"/>
    <w:rsid w:val="00E968D9"/>
    <w:rsid w:val="00E97789"/>
    <w:rsid w:val="00EA2BE9"/>
    <w:rsid w:val="00EA3F98"/>
    <w:rsid w:val="00EA44D4"/>
    <w:rsid w:val="00EA7A15"/>
    <w:rsid w:val="00EA7EDC"/>
    <w:rsid w:val="00EC1CD5"/>
    <w:rsid w:val="00EC267E"/>
    <w:rsid w:val="00EC2FAA"/>
    <w:rsid w:val="00EC4E6C"/>
    <w:rsid w:val="00EC59F4"/>
    <w:rsid w:val="00ED210D"/>
    <w:rsid w:val="00ED5263"/>
    <w:rsid w:val="00EE41C3"/>
    <w:rsid w:val="00EE62A3"/>
    <w:rsid w:val="00EE7681"/>
    <w:rsid w:val="00EF1BEF"/>
    <w:rsid w:val="00EF321C"/>
    <w:rsid w:val="00EF4FF2"/>
    <w:rsid w:val="00EF58EA"/>
    <w:rsid w:val="00EF69A0"/>
    <w:rsid w:val="00EF72AE"/>
    <w:rsid w:val="00F0022B"/>
    <w:rsid w:val="00F005D7"/>
    <w:rsid w:val="00F01885"/>
    <w:rsid w:val="00F0312D"/>
    <w:rsid w:val="00F057A0"/>
    <w:rsid w:val="00F05D41"/>
    <w:rsid w:val="00F1406A"/>
    <w:rsid w:val="00F14C71"/>
    <w:rsid w:val="00F1616E"/>
    <w:rsid w:val="00F20560"/>
    <w:rsid w:val="00F22DD0"/>
    <w:rsid w:val="00F2399B"/>
    <w:rsid w:val="00F2422F"/>
    <w:rsid w:val="00F300A0"/>
    <w:rsid w:val="00F3060C"/>
    <w:rsid w:val="00F37E6B"/>
    <w:rsid w:val="00F405BF"/>
    <w:rsid w:val="00F41421"/>
    <w:rsid w:val="00F42E24"/>
    <w:rsid w:val="00F4330E"/>
    <w:rsid w:val="00F43E1A"/>
    <w:rsid w:val="00F45AA3"/>
    <w:rsid w:val="00F468B6"/>
    <w:rsid w:val="00F504EB"/>
    <w:rsid w:val="00F533C5"/>
    <w:rsid w:val="00F538DA"/>
    <w:rsid w:val="00F6382F"/>
    <w:rsid w:val="00F64670"/>
    <w:rsid w:val="00F6615D"/>
    <w:rsid w:val="00F6662B"/>
    <w:rsid w:val="00F72E3F"/>
    <w:rsid w:val="00F754FF"/>
    <w:rsid w:val="00F77C32"/>
    <w:rsid w:val="00F77CD2"/>
    <w:rsid w:val="00F83082"/>
    <w:rsid w:val="00F840C9"/>
    <w:rsid w:val="00F86AAD"/>
    <w:rsid w:val="00FA0023"/>
    <w:rsid w:val="00FA56A4"/>
    <w:rsid w:val="00FA5F96"/>
    <w:rsid w:val="00FA6E45"/>
    <w:rsid w:val="00FB11BA"/>
    <w:rsid w:val="00FB19B9"/>
    <w:rsid w:val="00FB22A8"/>
    <w:rsid w:val="00FB56CB"/>
    <w:rsid w:val="00FB7FCF"/>
    <w:rsid w:val="00FC1278"/>
    <w:rsid w:val="00FC1A3C"/>
    <w:rsid w:val="00FC347F"/>
    <w:rsid w:val="00FC400D"/>
    <w:rsid w:val="00FC5F40"/>
    <w:rsid w:val="00FC708C"/>
    <w:rsid w:val="00FC7115"/>
    <w:rsid w:val="00FD0D0E"/>
    <w:rsid w:val="00FD2523"/>
    <w:rsid w:val="00FD39AB"/>
    <w:rsid w:val="00FD4D19"/>
    <w:rsid w:val="00FD5320"/>
    <w:rsid w:val="00FD541F"/>
    <w:rsid w:val="00FE0F4F"/>
    <w:rsid w:val="00FE2180"/>
    <w:rsid w:val="00FE2F6F"/>
    <w:rsid w:val="00FE412C"/>
    <w:rsid w:val="00FE6614"/>
    <w:rsid w:val="00FF0C8E"/>
    <w:rsid w:val="00FF16F1"/>
    <w:rsid w:val="00FF46FF"/>
    <w:rsid w:val="00FF554F"/>
    <w:rsid w:val="00FF5B36"/>
    <w:rsid w:val="015A2025"/>
    <w:rsid w:val="019F85D2"/>
    <w:rsid w:val="01A320E4"/>
    <w:rsid w:val="01ADDF4E"/>
    <w:rsid w:val="01F268CB"/>
    <w:rsid w:val="02C8D57C"/>
    <w:rsid w:val="02E5F1C2"/>
    <w:rsid w:val="03481732"/>
    <w:rsid w:val="0390E462"/>
    <w:rsid w:val="03BA51E7"/>
    <w:rsid w:val="03C2E033"/>
    <w:rsid w:val="03DCE354"/>
    <w:rsid w:val="04022621"/>
    <w:rsid w:val="04110E20"/>
    <w:rsid w:val="04158F2E"/>
    <w:rsid w:val="045E740E"/>
    <w:rsid w:val="049E883A"/>
    <w:rsid w:val="0538C27B"/>
    <w:rsid w:val="05416B82"/>
    <w:rsid w:val="05436406"/>
    <w:rsid w:val="0598823F"/>
    <w:rsid w:val="05B40821"/>
    <w:rsid w:val="05BE870F"/>
    <w:rsid w:val="062695BC"/>
    <w:rsid w:val="06503E80"/>
    <w:rsid w:val="0665CBF5"/>
    <w:rsid w:val="06967761"/>
    <w:rsid w:val="06B5D5D7"/>
    <w:rsid w:val="079BD704"/>
    <w:rsid w:val="07C28D5B"/>
    <w:rsid w:val="08337DDD"/>
    <w:rsid w:val="083FA68A"/>
    <w:rsid w:val="084A5473"/>
    <w:rsid w:val="085F0A0C"/>
    <w:rsid w:val="08A2739F"/>
    <w:rsid w:val="08AC7FFF"/>
    <w:rsid w:val="0939D2B7"/>
    <w:rsid w:val="096C37BF"/>
    <w:rsid w:val="096F2627"/>
    <w:rsid w:val="09EF93E3"/>
    <w:rsid w:val="09F6259D"/>
    <w:rsid w:val="0A1DE1E9"/>
    <w:rsid w:val="0A4FEDD0"/>
    <w:rsid w:val="0A7729D6"/>
    <w:rsid w:val="0A7B5007"/>
    <w:rsid w:val="0ABE5E3C"/>
    <w:rsid w:val="0B2944E5"/>
    <w:rsid w:val="0B2FED23"/>
    <w:rsid w:val="0B8510E9"/>
    <w:rsid w:val="0B93EE82"/>
    <w:rsid w:val="0B95891F"/>
    <w:rsid w:val="0BAA01D3"/>
    <w:rsid w:val="0BFA2F56"/>
    <w:rsid w:val="0C616D51"/>
    <w:rsid w:val="0C9C939C"/>
    <w:rsid w:val="0CA53A15"/>
    <w:rsid w:val="0CCC04CD"/>
    <w:rsid w:val="0D693C31"/>
    <w:rsid w:val="0DCEFC36"/>
    <w:rsid w:val="0DF621D9"/>
    <w:rsid w:val="0E0368C7"/>
    <w:rsid w:val="0E107636"/>
    <w:rsid w:val="0E911591"/>
    <w:rsid w:val="0E9D305A"/>
    <w:rsid w:val="0E9E58B6"/>
    <w:rsid w:val="0EBA8A32"/>
    <w:rsid w:val="0EE60A1F"/>
    <w:rsid w:val="0F081055"/>
    <w:rsid w:val="0F3374F2"/>
    <w:rsid w:val="0F671132"/>
    <w:rsid w:val="0F896B10"/>
    <w:rsid w:val="0F8CBC2E"/>
    <w:rsid w:val="0FE67DAB"/>
    <w:rsid w:val="0FEAE2C5"/>
    <w:rsid w:val="0FF05FF7"/>
    <w:rsid w:val="1003D988"/>
    <w:rsid w:val="10235398"/>
    <w:rsid w:val="102F2323"/>
    <w:rsid w:val="105FD7C1"/>
    <w:rsid w:val="1061B080"/>
    <w:rsid w:val="106BDF0B"/>
    <w:rsid w:val="1077073E"/>
    <w:rsid w:val="107D72F6"/>
    <w:rsid w:val="108DEE21"/>
    <w:rsid w:val="10994DE4"/>
    <w:rsid w:val="10BB3440"/>
    <w:rsid w:val="10BE559B"/>
    <w:rsid w:val="118F42B5"/>
    <w:rsid w:val="1259C99A"/>
    <w:rsid w:val="1289C39F"/>
    <w:rsid w:val="12E0B4FD"/>
    <w:rsid w:val="12F92034"/>
    <w:rsid w:val="130E2833"/>
    <w:rsid w:val="137E7398"/>
    <w:rsid w:val="14077470"/>
    <w:rsid w:val="141F03F3"/>
    <w:rsid w:val="14B266EA"/>
    <w:rsid w:val="14CF2F10"/>
    <w:rsid w:val="15171B57"/>
    <w:rsid w:val="15BB827C"/>
    <w:rsid w:val="15F11E75"/>
    <w:rsid w:val="16B593EA"/>
    <w:rsid w:val="16BB5EC4"/>
    <w:rsid w:val="16CCD61F"/>
    <w:rsid w:val="1728E22D"/>
    <w:rsid w:val="177E49F0"/>
    <w:rsid w:val="17B42620"/>
    <w:rsid w:val="17D3F898"/>
    <w:rsid w:val="17F31D8B"/>
    <w:rsid w:val="183BF589"/>
    <w:rsid w:val="18A82639"/>
    <w:rsid w:val="19031AFB"/>
    <w:rsid w:val="19D5FD99"/>
    <w:rsid w:val="1A05B7AD"/>
    <w:rsid w:val="1A309A39"/>
    <w:rsid w:val="1B1C5E57"/>
    <w:rsid w:val="1B440675"/>
    <w:rsid w:val="1B810BF7"/>
    <w:rsid w:val="1B9A3894"/>
    <w:rsid w:val="1C053E19"/>
    <w:rsid w:val="1C088686"/>
    <w:rsid w:val="1C6B186D"/>
    <w:rsid w:val="1D11B509"/>
    <w:rsid w:val="1D1AE090"/>
    <w:rsid w:val="1D53EB5F"/>
    <w:rsid w:val="1D88E0BC"/>
    <w:rsid w:val="1D9E7CA5"/>
    <w:rsid w:val="1DAA28B8"/>
    <w:rsid w:val="1DC827F8"/>
    <w:rsid w:val="1E17F305"/>
    <w:rsid w:val="1E4FE02F"/>
    <w:rsid w:val="1EEC9F43"/>
    <w:rsid w:val="1F13DB49"/>
    <w:rsid w:val="1F2333A4"/>
    <w:rsid w:val="1F7EE54A"/>
    <w:rsid w:val="1FA5510B"/>
    <w:rsid w:val="202B1009"/>
    <w:rsid w:val="2080E7C0"/>
    <w:rsid w:val="20BD8557"/>
    <w:rsid w:val="20D55364"/>
    <w:rsid w:val="20E34D56"/>
    <w:rsid w:val="224ECB59"/>
    <w:rsid w:val="22687613"/>
    <w:rsid w:val="226A65E4"/>
    <w:rsid w:val="22B67920"/>
    <w:rsid w:val="22FDCDEF"/>
    <w:rsid w:val="22FE293A"/>
    <w:rsid w:val="2358342E"/>
    <w:rsid w:val="239C2EA5"/>
    <w:rsid w:val="23D5ABF3"/>
    <w:rsid w:val="243EE433"/>
    <w:rsid w:val="244AC7D8"/>
    <w:rsid w:val="24671A8A"/>
    <w:rsid w:val="24C1AD06"/>
    <w:rsid w:val="24EBDADE"/>
    <w:rsid w:val="25447ED2"/>
    <w:rsid w:val="26064C5B"/>
    <w:rsid w:val="262304EA"/>
    <w:rsid w:val="26242B32"/>
    <w:rsid w:val="2648B4F9"/>
    <w:rsid w:val="265C1BA6"/>
    <w:rsid w:val="2708B9CD"/>
    <w:rsid w:val="27699E6E"/>
    <w:rsid w:val="2775642D"/>
    <w:rsid w:val="27CA1279"/>
    <w:rsid w:val="27DD72DA"/>
    <w:rsid w:val="27FDB6B0"/>
    <w:rsid w:val="27FE75A0"/>
    <w:rsid w:val="281D5F1A"/>
    <w:rsid w:val="282D9EA9"/>
    <w:rsid w:val="2839B956"/>
    <w:rsid w:val="29574EDA"/>
    <w:rsid w:val="2964589F"/>
    <w:rsid w:val="29893884"/>
    <w:rsid w:val="29B3EA8C"/>
    <w:rsid w:val="29BCEE3A"/>
    <w:rsid w:val="29FE9D92"/>
    <w:rsid w:val="2A6D586D"/>
    <w:rsid w:val="2A9BBF63"/>
    <w:rsid w:val="2AC74D7C"/>
    <w:rsid w:val="2AEF2C86"/>
    <w:rsid w:val="2B1C2471"/>
    <w:rsid w:val="2B2BCBB1"/>
    <w:rsid w:val="2B5405C2"/>
    <w:rsid w:val="2BA80AD3"/>
    <w:rsid w:val="2C19EB8A"/>
    <w:rsid w:val="2C325F84"/>
    <w:rsid w:val="2C791E11"/>
    <w:rsid w:val="2CAC709D"/>
    <w:rsid w:val="2CB0E3FD"/>
    <w:rsid w:val="2CEDA928"/>
    <w:rsid w:val="2D027341"/>
    <w:rsid w:val="2D16463A"/>
    <w:rsid w:val="2D2F691B"/>
    <w:rsid w:val="2D860961"/>
    <w:rsid w:val="2E1DAB81"/>
    <w:rsid w:val="2E2957AD"/>
    <w:rsid w:val="2E44C7D3"/>
    <w:rsid w:val="2E9824AA"/>
    <w:rsid w:val="2E99B9DF"/>
    <w:rsid w:val="2EBF02DE"/>
    <w:rsid w:val="2FA89AD4"/>
    <w:rsid w:val="2FDABD60"/>
    <w:rsid w:val="2FEB898E"/>
    <w:rsid w:val="3004694E"/>
    <w:rsid w:val="301FF333"/>
    <w:rsid w:val="30AF69E4"/>
    <w:rsid w:val="30D86BF3"/>
    <w:rsid w:val="31896CBC"/>
    <w:rsid w:val="319544C9"/>
    <w:rsid w:val="31B99267"/>
    <w:rsid w:val="31D87EB2"/>
    <w:rsid w:val="31E60041"/>
    <w:rsid w:val="320EFA2A"/>
    <w:rsid w:val="3214ADDB"/>
    <w:rsid w:val="32287C37"/>
    <w:rsid w:val="32343D50"/>
    <w:rsid w:val="32CD6733"/>
    <w:rsid w:val="32DF1013"/>
    <w:rsid w:val="32E024BA"/>
    <w:rsid w:val="32EE1FDB"/>
    <w:rsid w:val="330CBBD9"/>
    <w:rsid w:val="33326294"/>
    <w:rsid w:val="333893B2"/>
    <w:rsid w:val="335E12AC"/>
    <w:rsid w:val="33726194"/>
    <w:rsid w:val="338AC637"/>
    <w:rsid w:val="33C91D45"/>
    <w:rsid w:val="33F3CFFF"/>
    <w:rsid w:val="34390E28"/>
    <w:rsid w:val="347EEC79"/>
    <w:rsid w:val="3489C25E"/>
    <w:rsid w:val="34ABA4C2"/>
    <w:rsid w:val="34C3ADF5"/>
    <w:rsid w:val="34E158BC"/>
    <w:rsid w:val="35027072"/>
    <w:rsid w:val="353101FD"/>
    <w:rsid w:val="357FB393"/>
    <w:rsid w:val="35A49532"/>
    <w:rsid w:val="35AF0EF5"/>
    <w:rsid w:val="35E421D9"/>
    <w:rsid w:val="3676FCBB"/>
    <w:rsid w:val="36D32030"/>
    <w:rsid w:val="36E206A6"/>
    <w:rsid w:val="377F7E49"/>
    <w:rsid w:val="379E8166"/>
    <w:rsid w:val="37C0FD42"/>
    <w:rsid w:val="37EC6145"/>
    <w:rsid w:val="387423CE"/>
    <w:rsid w:val="38C8BC08"/>
    <w:rsid w:val="38CDEC01"/>
    <w:rsid w:val="38E75997"/>
    <w:rsid w:val="391CFB29"/>
    <w:rsid w:val="3953D229"/>
    <w:rsid w:val="398C5F45"/>
    <w:rsid w:val="39A54A3A"/>
    <w:rsid w:val="39E98272"/>
    <w:rsid w:val="39EB7AF6"/>
    <w:rsid w:val="3ACE4091"/>
    <w:rsid w:val="3AF3717A"/>
    <w:rsid w:val="3B0BA351"/>
    <w:rsid w:val="3B1197FA"/>
    <w:rsid w:val="3B86EE3A"/>
    <w:rsid w:val="3C005CCA"/>
    <w:rsid w:val="3C0F0D84"/>
    <w:rsid w:val="3C75417D"/>
    <w:rsid w:val="3CCD43A2"/>
    <w:rsid w:val="3D2813A0"/>
    <w:rsid w:val="3D637832"/>
    <w:rsid w:val="3D6CE3C9"/>
    <w:rsid w:val="3D6D0A8F"/>
    <w:rsid w:val="3E402511"/>
    <w:rsid w:val="3E43A95C"/>
    <w:rsid w:val="3E4A470E"/>
    <w:rsid w:val="3E9767C7"/>
    <w:rsid w:val="3E9E9A44"/>
    <w:rsid w:val="3EF531AC"/>
    <w:rsid w:val="3EFDD743"/>
    <w:rsid w:val="3FB3DD9D"/>
    <w:rsid w:val="3FB90C7F"/>
    <w:rsid w:val="401AF044"/>
    <w:rsid w:val="40BAA590"/>
    <w:rsid w:val="412019D6"/>
    <w:rsid w:val="41393259"/>
    <w:rsid w:val="416C3C4C"/>
    <w:rsid w:val="417B0521"/>
    <w:rsid w:val="418F51CE"/>
    <w:rsid w:val="41A0B4C5"/>
    <w:rsid w:val="41CD67DB"/>
    <w:rsid w:val="41E252B0"/>
    <w:rsid w:val="41F926E3"/>
    <w:rsid w:val="41FDDBB3"/>
    <w:rsid w:val="420D04D3"/>
    <w:rsid w:val="42365BF2"/>
    <w:rsid w:val="431727D4"/>
    <w:rsid w:val="433ED8DD"/>
    <w:rsid w:val="43E2A507"/>
    <w:rsid w:val="44324B4E"/>
    <w:rsid w:val="446D2A5D"/>
    <w:rsid w:val="453F98B5"/>
    <w:rsid w:val="4546270A"/>
    <w:rsid w:val="4546B65E"/>
    <w:rsid w:val="456A34AC"/>
    <w:rsid w:val="456C928C"/>
    <w:rsid w:val="45A37BC7"/>
    <w:rsid w:val="45ACD4AB"/>
    <w:rsid w:val="45F062AE"/>
    <w:rsid w:val="4637B36E"/>
    <w:rsid w:val="46503F41"/>
    <w:rsid w:val="467B48E2"/>
    <w:rsid w:val="467B6FC9"/>
    <w:rsid w:val="47272246"/>
    <w:rsid w:val="475F3CB8"/>
    <w:rsid w:val="47CCDC01"/>
    <w:rsid w:val="489A8E23"/>
    <w:rsid w:val="48C81B90"/>
    <w:rsid w:val="495B1EAE"/>
    <w:rsid w:val="498A51D7"/>
    <w:rsid w:val="49A328C5"/>
    <w:rsid w:val="4AA87F7E"/>
    <w:rsid w:val="4AD64562"/>
    <w:rsid w:val="4AE557F8"/>
    <w:rsid w:val="4AE5EEE7"/>
    <w:rsid w:val="4B1C2880"/>
    <w:rsid w:val="4B6A261D"/>
    <w:rsid w:val="4BE59790"/>
    <w:rsid w:val="4C000ACB"/>
    <w:rsid w:val="4C946394"/>
    <w:rsid w:val="4CC01CDD"/>
    <w:rsid w:val="4D634861"/>
    <w:rsid w:val="4D96B13F"/>
    <w:rsid w:val="4DA83F50"/>
    <w:rsid w:val="4E073AF6"/>
    <w:rsid w:val="4E52EF8A"/>
    <w:rsid w:val="4E5BED3E"/>
    <w:rsid w:val="4E5DCA3A"/>
    <w:rsid w:val="4E778AAD"/>
    <w:rsid w:val="4E872553"/>
    <w:rsid w:val="4ED7A9EB"/>
    <w:rsid w:val="4F3345EC"/>
    <w:rsid w:val="4FDB141E"/>
    <w:rsid w:val="4FF3405C"/>
    <w:rsid w:val="4FF7DA0F"/>
    <w:rsid w:val="50A138BE"/>
    <w:rsid w:val="50A56D34"/>
    <w:rsid w:val="50CE5201"/>
    <w:rsid w:val="51146B2A"/>
    <w:rsid w:val="511B55E4"/>
    <w:rsid w:val="51800040"/>
    <w:rsid w:val="518D5749"/>
    <w:rsid w:val="5224BC34"/>
    <w:rsid w:val="52502E42"/>
    <w:rsid w:val="52AAECA0"/>
    <w:rsid w:val="532D8661"/>
    <w:rsid w:val="532EA236"/>
    <w:rsid w:val="53361CF7"/>
    <w:rsid w:val="536CE1D3"/>
    <w:rsid w:val="5398975E"/>
    <w:rsid w:val="53B6974D"/>
    <w:rsid w:val="54040F5B"/>
    <w:rsid w:val="54083E3B"/>
    <w:rsid w:val="54167EF4"/>
    <w:rsid w:val="542B1BFD"/>
    <w:rsid w:val="548B678E"/>
    <w:rsid w:val="5492F5AD"/>
    <w:rsid w:val="549C13C6"/>
    <w:rsid w:val="5573BEF2"/>
    <w:rsid w:val="55771065"/>
    <w:rsid w:val="5596AEC4"/>
    <w:rsid w:val="55EE69E7"/>
    <w:rsid w:val="561E8EE0"/>
    <w:rsid w:val="56965C9A"/>
    <w:rsid w:val="58A49F84"/>
    <w:rsid w:val="590124FC"/>
    <w:rsid w:val="595AED2F"/>
    <w:rsid w:val="597BCFE5"/>
    <w:rsid w:val="5A000382"/>
    <w:rsid w:val="5A196073"/>
    <w:rsid w:val="5A7F9926"/>
    <w:rsid w:val="5A991BFE"/>
    <w:rsid w:val="5A9A5D81"/>
    <w:rsid w:val="5ADE9038"/>
    <w:rsid w:val="5AF32769"/>
    <w:rsid w:val="5B0EEB92"/>
    <w:rsid w:val="5B158D8A"/>
    <w:rsid w:val="5B7BCDF8"/>
    <w:rsid w:val="5BB69295"/>
    <w:rsid w:val="5BC90EC4"/>
    <w:rsid w:val="5BED4D1E"/>
    <w:rsid w:val="5BFB8984"/>
    <w:rsid w:val="5C200208"/>
    <w:rsid w:val="5C3C1948"/>
    <w:rsid w:val="5CA63910"/>
    <w:rsid w:val="5CB58641"/>
    <w:rsid w:val="5CEF5311"/>
    <w:rsid w:val="5D0178BC"/>
    <w:rsid w:val="5D497452"/>
    <w:rsid w:val="5D4AC0FA"/>
    <w:rsid w:val="5D672D0F"/>
    <w:rsid w:val="5D815990"/>
    <w:rsid w:val="5D9E118B"/>
    <w:rsid w:val="5DB6D446"/>
    <w:rsid w:val="5DC0F542"/>
    <w:rsid w:val="5DDB4ECC"/>
    <w:rsid w:val="5E27B31F"/>
    <w:rsid w:val="5E33D40F"/>
    <w:rsid w:val="5EDFB1A5"/>
    <w:rsid w:val="5F530A49"/>
    <w:rsid w:val="5F61238B"/>
    <w:rsid w:val="5FBF6A58"/>
    <w:rsid w:val="5FE92426"/>
    <w:rsid w:val="603D84E5"/>
    <w:rsid w:val="604F61C6"/>
    <w:rsid w:val="606CD957"/>
    <w:rsid w:val="60C6DA96"/>
    <w:rsid w:val="613AFA6F"/>
    <w:rsid w:val="6146AB3C"/>
    <w:rsid w:val="6179AA33"/>
    <w:rsid w:val="6199D2F2"/>
    <w:rsid w:val="61B90281"/>
    <w:rsid w:val="624C7528"/>
    <w:rsid w:val="6268D1CF"/>
    <w:rsid w:val="627182AE"/>
    <w:rsid w:val="628AAB0B"/>
    <w:rsid w:val="62E1AF81"/>
    <w:rsid w:val="630E79B4"/>
    <w:rsid w:val="6392C88B"/>
    <w:rsid w:val="63AEABBE"/>
    <w:rsid w:val="63B25730"/>
    <w:rsid w:val="641ACE0A"/>
    <w:rsid w:val="64240413"/>
    <w:rsid w:val="642D0CCA"/>
    <w:rsid w:val="642D14F6"/>
    <w:rsid w:val="64B9918F"/>
    <w:rsid w:val="6545F858"/>
    <w:rsid w:val="654B3CEA"/>
    <w:rsid w:val="654E2791"/>
    <w:rsid w:val="6558E549"/>
    <w:rsid w:val="658BC5E7"/>
    <w:rsid w:val="65AB21E9"/>
    <w:rsid w:val="6657F707"/>
    <w:rsid w:val="66B7A833"/>
    <w:rsid w:val="66C30959"/>
    <w:rsid w:val="67BF4064"/>
    <w:rsid w:val="67E8EBB7"/>
    <w:rsid w:val="684F54AB"/>
    <w:rsid w:val="68AA19B2"/>
    <w:rsid w:val="68EDEE84"/>
    <w:rsid w:val="68F6FD2C"/>
    <w:rsid w:val="691E74AE"/>
    <w:rsid w:val="694E90F9"/>
    <w:rsid w:val="6971B041"/>
    <w:rsid w:val="697DD62D"/>
    <w:rsid w:val="698245DB"/>
    <w:rsid w:val="69C07A73"/>
    <w:rsid w:val="69C9D5E2"/>
    <w:rsid w:val="6A088D1E"/>
    <w:rsid w:val="6A26CD69"/>
    <w:rsid w:val="6A4E0BC3"/>
    <w:rsid w:val="6AB152BF"/>
    <w:rsid w:val="6AF95AF4"/>
    <w:rsid w:val="6B3B6C7E"/>
    <w:rsid w:val="6B8B1956"/>
    <w:rsid w:val="6BA63DB2"/>
    <w:rsid w:val="6BCF465D"/>
    <w:rsid w:val="6C2B0781"/>
    <w:rsid w:val="6C4A4754"/>
    <w:rsid w:val="6C64B2FC"/>
    <w:rsid w:val="6C8500E6"/>
    <w:rsid w:val="6C88344B"/>
    <w:rsid w:val="6CD1E337"/>
    <w:rsid w:val="6CEB9105"/>
    <w:rsid w:val="6D87DD10"/>
    <w:rsid w:val="6DE07433"/>
    <w:rsid w:val="6DEA875E"/>
    <w:rsid w:val="6E6CECF9"/>
    <w:rsid w:val="6E747CE8"/>
    <w:rsid w:val="6E78A5DD"/>
    <w:rsid w:val="6E8DDD0A"/>
    <w:rsid w:val="6E932609"/>
    <w:rsid w:val="6E9E1879"/>
    <w:rsid w:val="6F1CEFF3"/>
    <w:rsid w:val="6F8B1D1C"/>
    <w:rsid w:val="6FA72EDF"/>
    <w:rsid w:val="6FF6A571"/>
    <w:rsid w:val="6FFBEB22"/>
    <w:rsid w:val="7046AD6A"/>
    <w:rsid w:val="70C91E44"/>
    <w:rsid w:val="71161903"/>
    <w:rsid w:val="7167586F"/>
    <w:rsid w:val="7235A11C"/>
    <w:rsid w:val="724F8C51"/>
    <w:rsid w:val="7257E99C"/>
    <w:rsid w:val="7298B530"/>
    <w:rsid w:val="72C8F71E"/>
    <w:rsid w:val="7331F84D"/>
    <w:rsid w:val="7391D536"/>
    <w:rsid w:val="73AD1200"/>
    <w:rsid w:val="743AB177"/>
    <w:rsid w:val="7452633D"/>
    <w:rsid w:val="747F0826"/>
    <w:rsid w:val="74A909F6"/>
    <w:rsid w:val="74C20A1A"/>
    <w:rsid w:val="74CF5C45"/>
    <w:rsid w:val="74ECFA15"/>
    <w:rsid w:val="7546625D"/>
    <w:rsid w:val="754E9BFD"/>
    <w:rsid w:val="758399DB"/>
    <w:rsid w:val="75957A48"/>
    <w:rsid w:val="759B09EE"/>
    <w:rsid w:val="75AAE304"/>
    <w:rsid w:val="75E65703"/>
    <w:rsid w:val="75ECE26F"/>
    <w:rsid w:val="760DD15C"/>
    <w:rsid w:val="761FD3F8"/>
    <w:rsid w:val="76D54C47"/>
    <w:rsid w:val="772EEA3E"/>
    <w:rsid w:val="773DD9B6"/>
    <w:rsid w:val="777FF105"/>
    <w:rsid w:val="77B41C75"/>
    <w:rsid w:val="781D48F2"/>
    <w:rsid w:val="7848228C"/>
    <w:rsid w:val="7867DDDF"/>
    <w:rsid w:val="78702AAE"/>
    <w:rsid w:val="78D8695E"/>
    <w:rsid w:val="791BC166"/>
    <w:rsid w:val="79451D44"/>
    <w:rsid w:val="79A1D04E"/>
    <w:rsid w:val="79BDAD6D"/>
    <w:rsid w:val="79D120E6"/>
    <w:rsid w:val="79EADCC5"/>
    <w:rsid w:val="7A43C053"/>
    <w:rsid w:val="7A5B2426"/>
    <w:rsid w:val="7A5E979E"/>
    <w:rsid w:val="7AAAA591"/>
    <w:rsid w:val="7B0705F2"/>
    <w:rsid w:val="7B3E9DC9"/>
    <w:rsid w:val="7B54FAD4"/>
    <w:rsid w:val="7B8D14DA"/>
    <w:rsid w:val="7BC1C541"/>
    <w:rsid w:val="7BE700E3"/>
    <w:rsid w:val="7BF6F487"/>
    <w:rsid w:val="7C20BAB0"/>
    <w:rsid w:val="7C533B03"/>
    <w:rsid w:val="7C536228"/>
    <w:rsid w:val="7CD4BA5F"/>
    <w:rsid w:val="7CEC4106"/>
    <w:rsid w:val="7D37B032"/>
    <w:rsid w:val="7D465077"/>
    <w:rsid w:val="7D6B767A"/>
    <w:rsid w:val="7D93E170"/>
    <w:rsid w:val="7DCE2127"/>
    <w:rsid w:val="7E3EA6B4"/>
    <w:rsid w:val="7E5CEDBA"/>
    <w:rsid w:val="7EB3D79C"/>
    <w:rsid w:val="7EBDBD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C185A"/>
  <w15:chartTrackingRefBased/>
  <w15:docId w15:val="{D9EDC443-4992-D04A-BA52-0E4E95D52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E5B38"/>
    <w:pPr>
      <w:keepNext/>
      <w:spacing w:before="240" w:after="60"/>
      <w:outlineLvl w:val="0"/>
    </w:pPr>
    <w:rPr>
      <w:rFonts w:ascii="Arial" w:eastAsia="Times New Roman" w:hAnsi="Arial" w:cs="Arial"/>
      <w:b/>
      <w:bCs/>
      <w:kern w:val="32"/>
      <w:sz w:val="32"/>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E5B38"/>
    <w:rPr>
      <w:rFonts w:ascii="Arial" w:eastAsia="Times New Roman" w:hAnsi="Arial" w:cs="Arial"/>
      <w:b/>
      <w:bCs/>
      <w:kern w:val="32"/>
      <w:sz w:val="32"/>
      <w:szCs w:val="32"/>
      <w:lang w:val="en-GB" w:eastAsia="en-GB"/>
    </w:rPr>
  </w:style>
  <w:style w:type="paragraph" w:styleId="Header">
    <w:name w:val="header"/>
    <w:basedOn w:val="Normal"/>
    <w:link w:val="HeaderChar"/>
    <w:uiPriority w:val="99"/>
    <w:unhideWhenUsed/>
    <w:rsid w:val="00D112FD"/>
    <w:pPr>
      <w:tabs>
        <w:tab w:val="center" w:pos="4513"/>
        <w:tab w:val="right" w:pos="9026"/>
      </w:tabs>
    </w:pPr>
  </w:style>
  <w:style w:type="character" w:customStyle="1" w:styleId="HeaderChar">
    <w:name w:val="Header Char"/>
    <w:basedOn w:val="DefaultParagraphFont"/>
    <w:link w:val="Header"/>
    <w:uiPriority w:val="99"/>
    <w:rsid w:val="00D112FD"/>
  </w:style>
  <w:style w:type="paragraph" w:styleId="Footer">
    <w:name w:val="footer"/>
    <w:basedOn w:val="Normal"/>
    <w:link w:val="FooterChar"/>
    <w:uiPriority w:val="99"/>
    <w:unhideWhenUsed/>
    <w:rsid w:val="00D112FD"/>
    <w:pPr>
      <w:tabs>
        <w:tab w:val="center" w:pos="4513"/>
        <w:tab w:val="right" w:pos="9026"/>
      </w:tabs>
    </w:pPr>
  </w:style>
  <w:style w:type="character" w:customStyle="1" w:styleId="FooterChar">
    <w:name w:val="Footer Char"/>
    <w:basedOn w:val="DefaultParagraphFont"/>
    <w:link w:val="Footer"/>
    <w:uiPriority w:val="99"/>
    <w:rsid w:val="00D112FD"/>
  </w:style>
  <w:style w:type="character" w:styleId="PageNumber">
    <w:name w:val="page number"/>
    <w:basedOn w:val="DefaultParagraphFont"/>
    <w:uiPriority w:val="99"/>
    <w:semiHidden/>
    <w:unhideWhenUsed/>
    <w:rsid w:val="00507E04"/>
  </w:style>
  <w:style w:type="table" w:styleId="TableGrid">
    <w:name w:val="Table Grid"/>
    <w:basedOn w:val="TableNormal"/>
    <w:uiPriority w:val="39"/>
    <w:rsid w:val="008A1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1015"/>
    <w:pPr>
      <w:ind w:left="720"/>
      <w:contextualSpacing/>
    </w:pPr>
  </w:style>
  <w:style w:type="paragraph" w:customStyle="1" w:styleId="Body">
    <w:name w:val="Body"/>
    <w:rsid w:val="00B842A7"/>
    <w:rPr>
      <w:rFonts w:ascii="Calibri" w:eastAsia="Calibri" w:hAnsi="Calibri" w:cs="Calibri"/>
      <w:color w:val="000000"/>
      <w:u w:color="000000"/>
      <w:lang w:eastAsia="en-GB"/>
    </w:rPr>
  </w:style>
  <w:style w:type="paragraph" w:styleId="NormalWeb">
    <w:name w:val="Normal (Web)"/>
    <w:basedOn w:val="Normal"/>
    <w:uiPriority w:val="99"/>
    <w:unhideWhenUsed/>
    <w:rsid w:val="00405E8C"/>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405E8C"/>
    <w:rPr>
      <w:b/>
      <w:bCs/>
    </w:rPr>
  </w:style>
  <w:style w:type="character" w:styleId="Hyperlink">
    <w:name w:val="Hyperlink"/>
    <w:basedOn w:val="DefaultParagraphFont"/>
    <w:uiPriority w:val="99"/>
    <w:semiHidden/>
    <w:unhideWhenUsed/>
    <w:rsid w:val="00405E8C"/>
    <w:rPr>
      <w:color w:val="0000FF"/>
      <w:u w:val="single"/>
    </w:rPr>
  </w:style>
  <w:style w:type="character" w:styleId="HTMLCode">
    <w:name w:val="HTML Code"/>
    <w:basedOn w:val="DefaultParagraphFont"/>
    <w:uiPriority w:val="99"/>
    <w:semiHidden/>
    <w:unhideWhenUsed/>
    <w:rsid w:val="00914B42"/>
    <w:rPr>
      <w:rFonts w:ascii="Courier New" w:eastAsia="Times New Roman" w:hAnsi="Courier New" w:cs="Courier New"/>
      <w:sz w:val="20"/>
      <w:szCs w:val="20"/>
    </w:rPr>
  </w:style>
  <w:style w:type="paragraph" w:styleId="Bibliography">
    <w:name w:val="Bibliography"/>
    <w:basedOn w:val="Normal"/>
    <w:next w:val="Normal"/>
    <w:uiPriority w:val="37"/>
    <w:unhideWhenUsed/>
    <w:rsid w:val="00AB19D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4687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footer" Target="footer4.xml"/><Relationship Id="R418bc6267669418f" Type="http://schemas.microsoft.com/office/2019/09/relationships/intelligence" Target="intelligenc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etguru.com/services/react-native" TargetMode="Externa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netguru.com/blog/react-native-faq"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20" Type="http://schemas.openxmlformats.org/officeDocument/2006/relationships/image" Target="media/image8.png"/><Relationship Id="rId41"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211A6-5AA5-3148-834A-9A1AB6B1F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4</Pages>
  <Words>18459</Words>
  <Characters>10521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31</CharactersWithSpaces>
  <SharedDoc>false</SharedDoc>
  <HLinks>
    <vt:vector size="12" baseType="variant">
      <vt:variant>
        <vt:i4>1704022</vt:i4>
      </vt:variant>
      <vt:variant>
        <vt:i4>75</vt:i4>
      </vt:variant>
      <vt:variant>
        <vt:i4>0</vt:i4>
      </vt:variant>
      <vt:variant>
        <vt:i4>5</vt:i4>
      </vt:variant>
      <vt:variant>
        <vt:lpwstr>https://www.netguru.com/blog/react-native-faq</vt:lpwstr>
      </vt:variant>
      <vt:variant>
        <vt:lpwstr/>
      </vt:variant>
      <vt:variant>
        <vt:i4>6160469</vt:i4>
      </vt:variant>
      <vt:variant>
        <vt:i4>72</vt:i4>
      </vt:variant>
      <vt:variant>
        <vt:i4>0</vt:i4>
      </vt:variant>
      <vt:variant>
        <vt:i4>5</vt:i4>
      </vt:variant>
      <vt:variant>
        <vt:lpwstr>https://www.netguru.com/services/react-nat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nahirenbhai desai</dc:creator>
  <cp:keywords/>
  <dc:description/>
  <cp:lastModifiedBy>karnahirenbhai desai</cp:lastModifiedBy>
  <cp:revision>77</cp:revision>
  <dcterms:created xsi:type="dcterms:W3CDTF">2021-09-10T12:42:00Z</dcterms:created>
  <dcterms:modified xsi:type="dcterms:W3CDTF">2021-09-1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uATPlreO"/&gt;&lt;style id="http://www.zotero.org/styles/griffith-college-harvard" hasBibliography="1" bibliographyStyleHasBeenSet="1"/&gt;&lt;prefs&gt;&lt;pref name="fieldType" value="Field"/&gt;&lt;/</vt:lpwstr>
  </property>
  <property fmtid="{D5CDD505-2E9C-101B-9397-08002B2CF9AE}" pid="3" name="ZOTERO_PREF_2">
    <vt:lpwstr>prefs&gt;&lt;/data&gt;</vt:lpwstr>
  </property>
</Properties>
</file>